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3808E1" w:rsidRDefault="00D71F98" w:rsidP="00E236EB">
      <w:pPr>
        <w:widowControl w:val="0"/>
        <w:spacing w:after="0" w:line="276" w:lineRule="auto"/>
        <w:jc w:val="center"/>
        <w:rPr>
          <w:rFonts w:ascii="Times New Roman" w:hAnsi="Times New Roman" w:cs="Times New Roman"/>
          <w:b/>
          <w:bCs/>
          <w:sz w:val="24"/>
          <w:szCs w:val="24"/>
        </w:rPr>
      </w:pPr>
      <w:r w:rsidRPr="003808E1">
        <w:rPr>
          <w:rFonts w:ascii="Times New Roman" w:hAnsi="Times New Roman" w:cs="Times New Roman"/>
          <w:b/>
          <w:bCs/>
          <w:sz w:val="24"/>
          <w:szCs w:val="24"/>
        </w:rPr>
        <w:t xml:space="preserve">CHAPTER </w:t>
      </w:r>
      <w:r w:rsidR="00A606EE" w:rsidRPr="003808E1">
        <w:rPr>
          <w:rFonts w:ascii="Times New Roman" w:hAnsi="Times New Roman" w:cs="Times New Roman"/>
          <w:b/>
          <w:bCs/>
          <w:sz w:val="24"/>
          <w:szCs w:val="24"/>
        </w:rPr>
        <w:t>3</w:t>
      </w:r>
    </w:p>
    <w:p w14:paraId="4EFF1E16" w14:textId="77777777" w:rsidR="00D71F98" w:rsidRPr="003808E1" w:rsidRDefault="00D71F98" w:rsidP="00E236EB">
      <w:pPr>
        <w:widowControl w:val="0"/>
        <w:spacing w:after="0" w:line="276" w:lineRule="auto"/>
        <w:jc w:val="center"/>
        <w:rPr>
          <w:rFonts w:ascii="Times New Roman" w:hAnsi="Times New Roman" w:cs="Times New Roman"/>
          <w:b/>
          <w:sz w:val="24"/>
          <w:szCs w:val="24"/>
        </w:rPr>
      </w:pPr>
    </w:p>
    <w:p w14:paraId="1924A339" w14:textId="20EF5E40" w:rsidR="00D71F98" w:rsidRPr="003808E1" w:rsidRDefault="008E46D6" w:rsidP="00E236EB">
      <w:pPr>
        <w:widowControl w:val="0"/>
        <w:spacing w:after="0" w:line="276" w:lineRule="auto"/>
        <w:jc w:val="center"/>
        <w:rPr>
          <w:rFonts w:ascii="Times New Roman" w:hAnsi="Times New Roman" w:cs="Times New Roman"/>
          <w:b/>
          <w:sz w:val="24"/>
          <w:szCs w:val="24"/>
        </w:rPr>
      </w:pPr>
      <w:r w:rsidRPr="003808E1">
        <w:rPr>
          <w:rFonts w:ascii="Times New Roman" w:hAnsi="Times New Roman" w:cs="Times New Roman"/>
          <w:b/>
          <w:sz w:val="24"/>
          <w:szCs w:val="24"/>
        </w:rPr>
        <w:t>Multi-species avian occupancy of wildlife openings in a heavily forested landscape</w:t>
      </w:r>
    </w:p>
    <w:p w14:paraId="2D96831F" w14:textId="77777777" w:rsidR="00D71F98" w:rsidRPr="003808E1" w:rsidRDefault="00D71F98" w:rsidP="00E236EB">
      <w:pPr>
        <w:widowControl w:val="0"/>
        <w:spacing w:after="0" w:line="276" w:lineRule="auto"/>
        <w:rPr>
          <w:rFonts w:ascii="Times New Roman" w:hAnsi="Times New Roman" w:cs="Times New Roman"/>
          <w:sz w:val="24"/>
          <w:szCs w:val="24"/>
        </w:rPr>
      </w:pPr>
    </w:p>
    <w:p w14:paraId="023105B2" w14:textId="77777777" w:rsidR="00D71F98" w:rsidRPr="003808E1" w:rsidRDefault="00D71F98" w:rsidP="00E236EB">
      <w:pPr>
        <w:widowControl w:val="0"/>
        <w:spacing w:after="0" w:line="276" w:lineRule="auto"/>
        <w:rPr>
          <w:rFonts w:ascii="Times New Roman" w:hAnsi="Times New Roman" w:cs="Times New Roman"/>
          <w:sz w:val="24"/>
          <w:szCs w:val="24"/>
        </w:rPr>
      </w:pPr>
    </w:p>
    <w:p w14:paraId="0C5BEF83" w14:textId="47D1B245" w:rsidR="009A04CF"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Introduction</w:t>
      </w:r>
    </w:p>
    <w:p w14:paraId="66A53E1F" w14:textId="36E2C0A0" w:rsidR="009A04CF" w:rsidRPr="003808E1" w:rsidRDefault="009A04CF"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Wildlife use of forest openings</w:t>
      </w:r>
    </w:p>
    <w:p w14:paraId="0E98DE79" w14:textId="3C822D51"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forested landscapes </w:t>
      </w:r>
      <w:r w:rsidR="00585607" w:rsidRPr="003808E1">
        <w:rPr>
          <w:rFonts w:ascii="Times New Roman" w:hAnsi="Times New Roman" w:cs="Times New Roman"/>
          <w:sz w:val="24"/>
          <w:szCs w:val="24"/>
        </w:rPr>
        <w:t>and</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extensive</w:t>
      </w:r>
      <w:r w:rsidRPr="003808E1">
        <w:rPr>
          <w:rFonts w:ascii="Times New Roman" w:hAnsi="Times New Roman" w:cs="Times New Roman"/>
          <w:sz w:val="24"/>
          <w:szCs w:val="24"/>
        </w:rPr>
        <w:t xml:space="preserve"> forest </w:t>
      </w:r>
      <w:r w:rsidR="00A96167" w:rsidRPr="003808E1">
        <w:rPr>
          <w:rFonts w:ascii="Times New Roman" w:hAnsi="Times New Roman" w:cs="Times New Roman"/>
          <w:sz w:val="24"/>
          <w:szCs w:val="24"/>
        </w:rPr>
        <w:t>stands</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the eastern United States, openings </w:t>
      </w:r>
      <w:r w:rsidR="00A96167" w:rsidRPr="003808E1">
        <w:rPr>
          <w:rFonts w:ascii="Times New Roman" w:hAnsi="Times New Roman" w:cs="Times New Roman"/>
          <w:sz w:val="24"/>
          <w:szCs w:val="24"/>
        </w:rPr>
        <w:t xml:space="preserve">(i.e., open patches of </w:t>
      </w:r>
      <w:r w:rsidR="00F13770" w:rsidRPr="003808E1">
        <w:rPr>
          <w:rFonts w:ascii="Times New Roman" w:hAnsi="Times New Roman" w:cs="Times New Roman"/>
          <w:sz w:val="24"/>
          <w:szCs w:val="24"/>
        </w:rPr>
        <w:t>generally low vegetation</w:t>
      </w:r>
      <w:r w:rsidR="00A96167" w:rsidRPr="003808E1">
        <w:rPr>
          <w:rFonts w:ascii="Times New Roman" w:hAnsi="Times New Roman" w:cs="Times New Roman"/>
          <w:sz w:val="24"/>
          <w:szCs w:val="24"/>
        </w:rPr>
        <w:t xml:space="preserve"> that do not contain mature forest) can serve as</w:t>
      </w:r>
      <w:r w:rsidRPr="003808E1">
        <w:rPr>
          <w:rFonts w:ascii="Times New Roman" w:hAnsi="Times New Roman" w:cs="Times New Roman"/>
          <w:sz w:val="24"/>
          <w:szCs w:val="24"/>
        </w:rPr>
        <w:t xml:space="preserve"> habitat and</w:t>
      </w:r>
      <w:r w:rsidR="00A96167" w:rsidRPr="003808E1">
        <w:rPr>
          <w:rFonts w:ascii="Times New Roman" w:hAnsi="Times New Roman" w:cs="Times New Roman"/>
          <w:sz w:val="24"/>
          <w:szCs w:val="24"/>
        </w:rPr>
        <w:t xml:space="preserve"> provide</w:t>
      </w:r>
      <w:r w:rsidRPr="003808E1">
        <w:rPr>
          <w:rFonts w:ascii="Times New Roman" w:hAnsi="Times New Roman" w:cs="Times New Roman"/>
          <w:sz w:val="24"/>
          <w:szCs w:val="24"/>
        </w:rPr>
        <w:t xml:space="preserve"> food resources for disturbance-dependent, early-successional forest-associated wildlife</w:t>
      </w:r>
      <w:r w:rsidR="00585607"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lake and Hoppes 1986, Martin and Karr 1986, Shure and Phillips 199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lthough forest openings do occur naturall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200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ildlife openings (i.e., </w:t>
      </w:r>
      <w:r w:rsidR="00A96167" w:rsidRPr="003808E1">
        <w:rPr>
          <w:rFonts w:ascii="Times New Roman" w:hAnsi="Times New Roman" w:cs="Times New Roman"/>
          <w:sz w:val="24"/>
          <w:szCs w:val="24"/>
        </w:rPr>
        <w:t xml:space="preserve">open or </w:t>
      </w:r>
      <w:r w:rsidRPr="003808E1">
        <w:rPr>
          <w:rFonts w:ascii="Times New Roman" w:hAnsi="Times New Roman" w:cs="Times New Roman"/>
          <w:sz w:val="24"/>
          <w:szCs w:val="24"/>
        </w:rPr>
        <w:t xml:space="preserve">early-successional forest habitat created incidentally or purposefully for target wildlife species) tend to be specifically created and maintained by land managers through timber harvest, grazing, or </w:t>
      </w:r>
      <w:r w:rsidR="00A96167" w:rsidRPr="003808E1">
        <w:rPr>
          <w:rFonts w:ascii="Times New Roman" w:hAnsi="Times New Roman" w:cs="Times New Roman"/>
          <w:sz w:val="24"/>
          <w:szCs w:val="24"/>
        </w:rPr>
        <w:t xml:space="preserve">other </w:t>
      </w:r>
      <w:r w:rsidRPr="003808E1">
        <w:rPr>
          <w:rFonts w:ascii="Times New Roman" w:hAnsi="Times New Roman" w:cs="Times New Roman"/>
          <w:sz w:val="24"/>
          <w:szCs w:val="24"/>
        </w:rPr>
        <w:t>active forest management</w:t>
      </w:r>
      <w:r w:rsidR="00A96167" w:rsidRPr="003808E1">
        <w:rPr>
          <w:rFonts w:ascii="Times New Roman" w:hAnsi="Times New Roman" w:cs="Times New Roman"/>
          <w:sz w:val="24"/>
          <w:szCs w:val="24"/>
        </w:rPr>
        <w:t xml:space="preserve"> </w:t>
      </w:r>
      <w:r w:rsidR="00D6689B" w:rsidRPr="003808E1">
        <w:rPr>
          <w:rFonts w:ascii="Times New Roman" w:hAnsi="Times New Roman" w:cs="Times New Roman"/>
          <w:sz w:val="24"/>
          <w:szCs w:val="24"/>
        </w:rPr>
        <w:t>strategies</w:t>
      </w:r>
      <w:r w:rsidRPr="003808E1">
        <w:rPr>
          <w:rFonts w:ascii="Times New Roman" w:hAnsi="Times New Roman" w:cs="Times New Roman"/>
          <w:sz w:val="24"/>
          <w:szCs w:val="24"/>
        </w:rPr>
        <w:t xml:space="preserve">.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Overcash et al. 1989)</w:t>
      </w:r>
      <w:r w:rsidRPr="003808E1">
        <w:rPr>
          <w:rFonts w:ascii="Times New Roman" w:hAnsi="Times New Roman" w:cs="Times New Roman"/>
          <w:sz w:val="24"/>
          <w:szCs w:val="24"/>
        </w:rPr>
        <w:fldChar w:fldCharType="end"/>
      </w:r>
      <w:r w:rsidR="00D6689B" w:rsidRPr="003808E1">
        <w:rPr>
          <w:rFonts w:ascii="Times New Roman" w:hAnsi="Times New Roman" w:cs="Times New Roman"/>
          <w:sz w:val="24"/>
          <w:szCs w:val="24"/>
        </w:rPr>
        <w:t>, including 3 popular game birds --- wild turkeys (</w:t>
      </w:r>
      <w:r w:rsidR="00D6689B" w:rsidRPr="003808E1">
        <w:rPr>
          <w:rFonts w:ascii="Times New Roman" w:hAnsi="Times New Roman" w:cs="Times New Roman"/>
          <w:i/>
          <w:iCs/>
          <w:sz w:val="24"/>
          <w:szCs w:val="24"/>
        </w:rPr>
        <w:t>Meleagris gallopavo</w:t>
      </w:r>
      <w:r w:rsidR="00D6689B" w:rsidRPr="003808E1">
        <w:rPr>
          <w:rFonts w:ascii="Times New Roman" w:hAnsi="Times New Roman" w:cs="Times New Roman"/>
          <w:sz w:val="24"/>
          <w:szCs w:val="24"/>
        </w:rPr>
        <w:t>), ruffed grouse (</w:t>
      </w:r>
      <w:r w:rsidR="00D6689B" w:rsidRPr="003808E1">
        <w:rPr>
          <w:rFonts w:ascii="Times New Roman" w:hAnsi="Times New Roman" w:cs="Times New Roman"/>
          <w:i/>
          <w:sz w:val="24"/>
          <w:szCs w:val="24"/>
        </w:rPr>
        <w:t>Bonasa umbellus</w:t>
      </w:r>
      <w:r w:rsidR="00D6689B" w:rsidRPr="003808E1">
        <w:rPr>
          <w:rFonts w:ascii="Times New Roman" w:hAnsi="Times New Roman" w:cs="Times New Roman"/>
          <w:sz w:val="24"/>
          <w:szCs w:val="24"/>
        </w:rPr>
        <w:t>), and American woodcocks (</w:t>
      </w:r>
      <w:r w:rsidR="00D6689B" w:rsidRPr="003808E1">
        <w:rPr>
          <w:rFonts w:ascii="Times New Roman" w:hAnsi="Times New Roman" w:cs="Times New Roman"/>
          <w:i/>
          <w:sz w:val="24"/>
          <w:szCs w:val="24"/>
        </w:rPr>
        <w:t>Scolopax minor</w:t>
      </w:r>
      <w:r w:rsidR="00D6689B" w:rsidRPr="003808E1">
        <w:rPr>
          <w:rFonts w:ascii="Times New Roman" w:hAnsi="Times New Roman" w:cs="Times New Roman"/>
          <w:sz w:val="24"/>
          <w:szCs w:val="24"/>
        </w:rPr>
        <w:t>)</w:t>
      </w:r>
      <w:r w:rsidRPr="003808E1">
        <w:rPr>
          <w:rFonts w:ascii="Times New Roman" w:hAnsi="Times New Roman" w:cs="Times New Roman"/>
          <w:sz w:val="24"/>
          <w:szCs w:val="24"/>
        </w:rPr>
        <w:t>.</w:t>
      </w:r>
    </w:p>
    <w:p w14:paraId="199B7FA2" w14:textId="11EA2C8B"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s openings can be important to nest site selection and poult feeding activit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1985, Byrne and Chamberlain 201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and American woodcocks are both associated with early-successional, shrubby deciduous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essecker and McAuley 2001, Endrulat et al. 200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Bump et al. 1947, 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merican woodcocks use forest openings for mating displays in the spring and roosting in the summer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boski and Causey 198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hey also use wildlife openings and other open areas as nocturnal habitat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traw et al. 1994, Krementz et al.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lley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7D7C1BC0" w14:textId="3CEF2C22" w:rsidR="008E46D6" w:rsidRPr="003808E1" w:rsidRDefault="008E46D6" w:rsidP="00E236EB">
      <w:pPr>
        <w:widowControl w:val="0"/>
        <w:spacing w:line="276" w:lineRule="auto"/>
        <w:ind w:firstLine="720"/>
        <w:rPr>
          <w:rFonts w:ascii="Times New Roman" w:hAnsi="Times New Roman" w:cs="Times New Roman"/>
          <w:sz w:val="24"/>
          <w:szCs w:val="24"/>
        </w:rPr>
      </w:pPr>
      <w:bookmarkStart w:id="0" w:name="_Hlk134815711"/>
      <w:r w:rsidRPr="003808E1">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e.g., Shartel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w:t>
      </w:r>
      <w:r w:rsidR="001B7080" w:rsidRPr="003808E1">
        <w:rPr>
          <w:rFonts w:ascii="Times New Roman" w:hAnsi="Times New Roman" w:cs="Times New Roman"/>
          <w:sz w:val="24"/>
          <w:szCs w:val="24"/>
        </w:rPr>
        <w:t>openings that were</w:t>
      </w:r>
      <w:r w:rsidRPr="003808E1">
        <w:rPr>
          <w:rFonts w:ascii="Times New Roman" w:hAnsi="Times New Roman" w:cs="Times New Roman"/>
          <w:sz w:val="24"/>
          <w:szCs w:val="24"/>
        </w:rPr>
        <w:t xml:space="preserve"> &lt;0.5 ha</w:t>
      </w:r>
      <w:r w:rsidR="001B7080" w:rsidRPr="003808E1">
        <w:rPr>
          <w:rFonts w:ascii="Times New Roman" w:hAnsi="Times New Roman" w:cs="Times New Roman"/>
          <w:sz w:val="24"/>
          <w:szCs w:val="24"/>
        </w:rPr>
        <w:t xml:space="preserve"> in size</w:t>
      </w:r>
      <w:r w:rsidRPr="003808E1">
        <w:rPr>
          <w:rFonts w:ascii="Times New Roman" w:hAnsi="Times New Roman" w:cs="Times New Roman"/>
          <w:sz w:val="24"/>
          <w:szCs w:val="24"/>
        </w:rPr>
        <w:t xml:space="preserv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ones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ollifield and Dimmick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sidRPr="003808E1">
        <w:rPr>
          <w:rFonts w:ascii="Times New Roman" w:hAnsi="Times New Roman" w:cs="Times New Roman"/>
        </w:rPr>
        <w:t>–</w:t>
      </w:r>
      <w:r w:rsidRPr="003808E1">
        <w:rPr>
          <w:rFonts w:ascii="Times New Roman" w:hAnsi="Times New Roman" w:cs="Times New Roman"/>
          <w:sz w:val="24"/>
          <w:szCs w:val="24"/>
        </w:rPr>
        <w:t xml:space="preserve">0.4 ha openings in Pennsylvania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Maintenance of permanent openings</w:t>
      </w:r>
      <w:r w:rsidR="001B7080" w:rsidRPr="003808E1">
        <w:rPr>
          <w:rFonts w:ascii="Times New Roman" w:hAnsi="Times New Roman" w:cs="Times New Roman"/>
          <w:sz w:val="24"/>
          <w:szCs w:val="24"/>
        </w:rPr>
        <w:t xml:space="preserve"> that are 0.1</w:t>
      </w:r>
      <w:r w:rsidR="001B7080" w:rsidRPr="003808E1">
        <w:rPr>
          <w:rFonts w:ascii="Times New Roman" w:hAnsi="Times New Roman" w:cs="Times New Roman"/>
        </w:rPr>
        <w:t>–</w:t>
      </w:r>
      <w:r w:rsidR="001B7080" w:rsidRPr="003808E1">
        <w:rPr>
          <w:rFonts w:ascii="Times New Roman" w:hAnsi="Times New Roman" w:cs="Times New Roman"/>
          <w:sz w:val="24"/>
          <w:szCs w:val="24"/>
        </w:rPr>
        <w:t>0.8 ha in size</w:t>
      </w:r>
      <w:r w:rsidRPr="003808E1">
        <w:rPr>
          <w:rFonts w:ascii="Times New Roman" w:hAnsi="Times New Roman" w:cs="Times New Roman"/>
          <w:sz w:val="24"/>
          <w:szCs w:val="24"/>
        </w:rPr>
        <w:t xml:space="preserve"> is recommended for food production for ruffed grouse in Manistee National Forest in Michiga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erner and Gysel 1969)</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but in central hardwood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Thompson and Dessecker (1997)</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uggested that ruffed grouse would benefit most from 2</w:t>
      </w:r>
      <w:r w:rsidRPr="003808E1">
        <w:rPr>
          <w:rFonts w:ascii="Times New Roman" w:hAnsi="Times New Roman" w:cs="Times New Roman"/>
        </w:rPr>
        <w:t>–</w:t>
      </w:r>
      <w:r w:rsidRPr="003808E1">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Gutzwiller et al.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le and Gregg 197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o best benefit American woodco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cAuley et al. (199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nd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asse et al. (2014)</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commend actively maintaining &gt;25% of the landscape as early-successional habitat, with approximately eight &gt;0.2-ha wildlife openings per 40 ha.</w:t>
      </w:r>
    </w:p>
    <w:bookmarkEnd w:id="0"/>
    <w:p w14:paraId="1D4193E8" w14:textId="35C12D1A"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r>
      <w:bookmarkStart w:id="1"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w:t>
      </w:r>
      <w:r w:rsidR="005832F6" w:rsidRPr="003808E1">
        <w:rPr>
          <w:rFonts w:ascii="Times New Roman" w:hAnsi="Times New Roman" w:cs="Times New Roman"/>
        </w:rPr>
        <w:t xml:space="preserve"> Bird species that breed in early-successional habitat are often restricted by the area of wildlife openings</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w:t>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w:t>
      </w:r>
      <w:r w:rsidRPr="003808E1">
        <w:rPr>
          <w:rFonts w:ascii="Times New Roman" w:hAnsi="Times New Roman" w:cs="Times New Roman"/>
        </w:rPr>
        <w:lastRenderedPageBreak/>
        <w:t xml:space="preserve">0.8 ha, whil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w:t>
      </w:r>
      <w:r w:rsidR="00BC1EFF" w:rsidRPr="003808E1">
        <w:rPr>
          <w:rFonts w:ascii="Times New Roman" w:hAnsi="Times New Roman" w:cs="Times New Roman"/>
        </w:rPr>
        <w:t xml:space="preserve"> </w:t>
      </w:r>
      <w:r w:rsidR="005832F6" w:rsidRPr="003808E1">
        <w:rPr>
          <w:rFonts w:ascii="Times New Roman" w:hAnsi="Times New Roman" w:cs="Times New Roman"/>
        </w:rPr>
        <w:t xml:space="preserve">Within forest-dominated landscapes in West Virginia, the width of rights-of-ways and wildlife openings had a negative influence on forest-interior bird species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 xml:space="preserve">. </w:t>
      </w:r>
      <w:r w:rsidR="00BC1EFF" w:rsidRPr="003808E1">
        <w:rPr>
          <w:rFonts w:ascii="Times New Roman" w:hAnsi="Times New Roman" w:cs="Times New Roman"/>
        </w:rPr>
        <w:t xml:space="preserve">However, McDermott et al. (2011) documented </w:t>
      </w:r>
      <w:r w:rsidR="002F0F93" w:rsidRPr="003808E1">
        <w:rPr>
          <w:rFonts w:ascii="Times New Roman" w:hAnsi="Times New Roman" w:cs="Times New Roman"/>
        </w:rPr>
        <w:t>an increase in</w:t>
      </w:r>
      <w:r w:rsidR="00BC1EFF" w:rsidRPr="003808E1">
        <w:rPr>
          <w:rFonts w:ascii="Times New Roman" w:hAnsi="Times New Roman" w:cs="Times New Roman"/>
        </w:rPr>
        <w:t xml:space="preserve"> late-successional bird diversity with size</w:t>
      </w:r>
      <w:r w:rsidR="007733F1" w:rsidRPr="003808E1">
        <w:rPr>
          <w:rFonts w:ascii="Times New Roman" w:hAnsi="Times New Roman" w:cs="Times New Roman"/>
        </w:rPr>
        <w:t xml:space="preserve"> of stands that ranged in age from 15–40 years</w:t>
      </w:r>
      <w:r w:rsidR="00BC1EFF" w:rsidRPr="003808E1">
        <w:rPr>
          <w:rFonts w:ascii="Times New Roman" w:hAnsi="Times New Roman" w:cs="Times New Roman"/>
        </w:rPr>
        <w:t>, such that the highest species diversity was found in the largest stands within their study.</w:t>
      </w:r>
      <w:r w:rsidRPr="003808E1">
        <w:rPr>
          <w:rFonts w:ascii="Times New Roman" w:hAnsi="Times New Roman" w:cs="Times New Roman"/>
        </w:rPr>
        <w:t xml:space="preserve"> In addition to opening size, time since disturbance likely influences breeding songbird abundance and community composition in wildlife openings</w:t>
      </w:r>
      <w:r w:rsidR="005B0082"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cDermott et al. 2011)</w:t>
      </w:r>
      <w:r w:rsidR="009151E8">
        <w:rPr>
          <w:rFonts w:ascii="Times New Roman" w:hAnsi="Times New Roman" w:cs="Times New Roman"/>
        </w:rPr>
        <w:fldChar w:fldCharType="end"/>
      </w:r>
      <w:r w:rsidRPr="003808E1">
        <w:rPr>
          <w:rFonts w:ascii="Times New Roman" w:hAnsi="Times New Roman" w:cs="Times New Roman"/>
        </w:rPr>
        <w:t xml:space="preserve">. </w:t>
      </w:r>
      <w:r w:rsidR="005B0082" w:rsidRPr="003808E1">
        <w:rPr>
          <w:rFonts w:ascii="Times New Roman" w:hAnsi="Times New Roman" w:cs="Times New Roman"/>
        </w:rPr>
        <w:t xml:space="preserve">For example, </w:t>
      </w:r>
      <w:r w:rsidR="005B0082" w:rsidRPr="003808E1">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005B0082" w:rsidRPr="003808E1">
        <w:rPr>
          <w:rFonts w:ascii="Times New Roman" w:hAnsi="Times New Roman" w:cs="Times New Roman"/>
        </w:rPr>
        <w:fldChar w:fldCharType="separate"/>
      </w:r>
      <w:r w:rsidR="005B0082" w:rsidRPr="003808E1">
        <w:rPr>
          <w:rFonts w:ascii="Times New Roman" w:hAnsi="Times New Roman" w:cs="Times New Roman"/>
          <w:noProof/>
        </w:rPr>
        <w:t>Robinson and Robinson (1999)</w:t>
      </w:r>
      <w:r w:rsidR="005B0082" w:rsidRPr="003808E1">
        <w:rPr>
          <w:rFonts w:ascii="Times New Roman" w:hAnsi="Times New Roman" w:cs="Times New Roman"/>
        </w:rPr>
        <w:fldChar w:fldCharType="end"/>
      </w:r>
      <w:r w:rsidR="005B0082" w:rsidRPr="003808E1">
        <w:rPr>
          <w:rFonts w:ascii="Times New Roman" w:hAnsi="Times New Roman" w:cs="Times New Roman"/>
        </w:rPr>
        <w:t xml:space="preserve"> found that p</w:t>
      </w:r>
      <w:r w:rsidRPr="003808E1">
        <w:rPr>
          <w:rFonts w:ascii="Times New Roman" w:hAnsi="Times New Roman" w:cs="Times New Roman"/>
        </w:rPr>
        <w:t>opulations of gap-dependent species reached a peak 2–3 years after the creation of 0.02–0.04 ha openings but declined to population levels comparable to those in uncut forest after 5–10 years.</w:t>
      </w:r>
      <w:r w:rsidR="005B0082" w:rsidRPr="003808E1">
        <w:rPr>
          <w:rFonts w:ascii="Times New Roman" w:hAnsi="Times New Roman" w:cs="Times New Roman"/>
        </w:rPr>
        <w:t xml:space="preserve"> </w:t>
      </w:r>
      <w:r w:rsidRPr="003808E1">
        <w:rPr>
          <w:rFonts w:ascii="Times New Roman" w:hAnsi="Times New Roman" w:cs="Times New Roman"/>
        </w:rPr>
        <w:t xml:space="preserve">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1948203F"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 xml:space="preserve">Rappole and Ballard </w:t>
      </w:r>
      <w:r w:rsidRPr="003808E1">
        <w:rPr>
          <w:rFonts w:ascii="Times New Roman" w:hAnsi="Times New Roman" w:cs="Times New Roman"/>
          <w:noProof/>
        </w:rPr>
        <w:lastRenderedPageBreak/>
        <w:t>(1987)</w:t>
      </w:r>
      <w:r w:rsidRPr="003808E1">
        <w:rPr>
          <w:rFonts w:ascii="Times New Roman" w:hAnsi="Times New Roman" w:cs="Times New Roman"/>
        </w:rPr>
        <w:fldChar w:fldCharType="end"/>
      </w:r>
      <w:r w:rsidRPr="003808E1">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Pagen et al. 2000, Marshall et al. 2003, Vitz and Rodewald 2006, McDermott and Wood 2010, Streby et al. 2011, Chandler et al. 2012, Major and Desrochers 2012, Stoleson 2013)</w:t>
      </w:r>
      <w:r w:rsidRPr="003808E1">
        <w:rPr>
          <w:rFonts w:ascii="Times New Roman" w:hAnsi="Times New Roman" w:cs="Times New Roman"/>
        </w:rPr>
        <w:fldChar w:fldCharType="end"/>
      </w:r>
      <w:r w:rsidRPr="003808E1">
        <w:rPr>
          <w:rFonts w:ascii="Times New Roman" w:hAnsi="Times New Roman" w:cs="Times New Roman"/>
        </w:rPr>
        <w:t>. Radio-tagging of ovenbirds (</w:t>
      </w:r>
      <w:r w:rsidRPr="003808E1">
        <w:rPr>
          <w:rFonts w:ascii="Times New Roman" w:hAnsi="Times New Roman" w:cs="Times New Roman"/>
          <w:i/>
        </w:rPr>
        <w:t>Seiurus aurocapilla</w:t>
      </w:r>
      <w:r w:rsidRPr="003808E1">
        <w:rPr>
          <w:rFonts w:ascii="Times New Roman" w:hAnsi="Times New Roman" w:cs="Times New Roman"/>
        </w:rPr>
        <w:t>), wood thrushes (</w:t>
      </w:r>
      <w:r w:rsidRPr="003808E1">
        <w:rPr>
          <w:rFonts w:ascii="Times New Roman" w:hAnsi="Times New Roman" w:cs="Times New Roman"/>
          <w:i/>
        </w:rPr>
        <w:t>Hylocichla mustelina</w:t>
      </w:r>
      <w:r w:rsidRPr="003808E1">
        <w:rPr>
          <w:rFonts w:ascii="Times New Roman" w:hAnsi="Times New Roman" w:cs="Times New Roman"/>
        </w:rPr>
        <w:t>), and scarlet tanagers (</w:t>
      </w:r>
      <w:r w:rsidRPr="003808E1">
        <w:rPr>
          <w:rFonts w:ascii="Times New Roman" w:hAnsi="Times New Roman" w:cs="Times New Roman"/>
          <w:i/>
        </w:rPr>
        <w:t>Piranga olivacea</w:t>
      </w:r>
      <w:r w:rsidRPr="003808E1">
        <w:rPr>
          <w:rFonts w:ascii="Times New Roman" w:hAnsi="Times New Roman" w:cs="Times New Roman"/>
        </w:rPr>
        <w:t xml:space="preserve">) have also shown that fledglings and adults of these species tend to move into edge and early-successional habitats after breeding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00EB7B09" w:rsidRPr="00CA7E96">
        <w:rPr>
          <w:rFonts w:ascii="Times New Roman" w:hAnsi="Times New Roman" w:cs="Times New Roman"/>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rPr>
          <w:rFonts w:ascii="Times New Roman" w:hAnsi="Times New Roman" w:cs="Times New Roman"/>
        </w:rPr>
        <w:fldChar w:fldCharType="separate"/>
      </w:r>
      <w:r w:rsidR="00EB7B09" w:rsidRPr="00CA7E96">
        <w:rPr>
          <w:rFonts w:ascii="Times New Roman" w:hAnsi="Times New Roman" w:cs="Times New Roman"/>
          <w:noProof/>
          <w:lang w:val="fr-FR"/>
        </w:rPr>
        <w:t>(Anders et al. 1998, Vega Rivera et al. 1998, 2003, King et al. 2006, Dellinger 2007)</w:t>
      </w:r>
      <w:r w:rsidRPr="003808E1">
        <w:rPr>
          <w:rFonts w:ascii="Times New Roman" w:hAnsi="Times New Roman" w:cs="Times New Roman"/>
        </w:rPr>
        <w:fldChar w:fldCharType="end"/>
      </w:r>
      <w:r w:rsidRPr="00CA7E96">
        <w:rPr>
          <w:rFonts w:ascii="Times New Roman" w:hAnsi="Times New Roman" w:cs="Times New Roman"/>
          <w:lang w:val="fr-FR"/>
        </w:rPr>
        <w:t xml:space="preserve">. </w:t>
      </w:r>
      <w:r w:rsidRPr="003808E1">
        <w:rPr>
          <w:rFonts w:ascii="Times New Roman" w:hAnsi="Times New Roman" w:cs="Times New Roman"/>
        </w:rPr>
        <w:t xml:space="preserve">Contrary to formerly prevailing assumptions, a subset of forest-interior birds are present in significantly higher densities in early-successional habitats than in surrounding mature forest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Pagen et al. 2000, Bowen et al. 2007, Chandler et al. 2012)</w:t>
      </w:r>
      <w:r w:rsidRPr="003808E1">
        <w:rPr>
          <w:rFonts w:ascii="Times New Roman" w:hAnsi="Times New Roman" w:cs="Times New Roman"/>
        </w:rPr>
        <w:fldChar w:fldCharType="end"/>
      </w:r>
      <w:r w:rsidRPr="003808E1">
        <w:rPr>
          <w:rFonts w:ascii="Times New Roman" w:hAnsi="Times New Roman" w:cs="Times New Roman"/>
        </w:rPr>
        <w:t xml:space="preserve">. Thus, early-successional habitat within forested landscapes, such as wildlife openings, may benefit post-breeding forest-interior species in addition to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nders et al. 1998, Pagen et al. 2000, Vitz and Rodewald 2006, Chandler et al. 2012)</w:t>
      </w:r>
      <w:r w:rsidRPr="003808E1">
        <w:rPr>
          <w:rFonts w:ascii="Times New Roman" w:hAnsi="Times New Roman" w:cs="Times New Roman"/>
        </w:rPr>
        <w:fldChar w:fldCharType="end"/>
      </w:r>
      <w:r w:rsidRPr="003808E1">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toleson 2013)</w:t>
      </w:r>
      <w:r w:rsidRPr="003808E1">
        <w:rPr>
          <w:rFonts w:ascii="Times New Roman" w:hAnsi="Times New Roman" w:cs="Times New Roman"/>
        </w:rPr>
        <w:fldChar w:fldCharType="end"/>
      </w:r>
      <w:r w:rsidRPr="003808E1">
        <w:rPr>
          <w:rFonts w:ascii="Times New Roman" w:hAnsi="Times New Roman" w:cs="Times New Roman"/>
        </w:rPr>
        <w:t xml:space="preserve">. In addition, evidence suggests that food availability is equivalent or greater in early-successional habitats than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Keller et al. 2003, Vitz and Rodewald 2006)</w:t>
      </w:r>
      <w:r w:rsidRPr="003808E1">
        <w:rPr>
          <w:rFonts w:ascii="Times New Roman" w:hAnsi="Times New Roman" w:cs="Times New Roman"/>
        </w:rPr>
        <w:fldChar w:fldCharType="end"/>
      </w:r>
      <w:r w:rsidRPr="003808E1">
        <w:rPr>
          <w:rFonts w:ascii="Times New Roman" w:hAnsi="Times New Roman" w:cs="Times New Roman"/>
        </w:rPr>
        <w:t xml:space="preserve">, and vertical structure may provide protection from predator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7)</w:t>
      </w:r>
      <w:r w:rsidRPr="003808E1">
        <w:rPr>
          <w:rFonts w:ascii="Times New Roman" w:hAnsi="Times New Roman" w:cs="Times New Roman"/>
        </w:rPr>
        <w:fldChar w:fldCharType="end"/>
      </w:r>
      <w:r w:rsidRPr="003808E1">
        <w:rPr>
          <w:rFonts w:ascii="Times New Roman" w:hAnsi="Times New Roman" w:cs="Times New Roman"/>
        </w:rPr>
        <w:t xml:space="preserve">. Specifically, post-breeding forest-interior songbirds achieve the highest densities in early-successional habitats with tall, complex vegetation structur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6)</w:t>
      </w:r>
      <w:r w:rsidRPr="003808E1">
        <w:rPr>
          <w:rFonts w:ascii="Times New Roman" w:hAnsi="Times New Roman" w:cs="Times New Roman"/>
        </w:rPr>
        <w:fldChar w:fldCharType="end"/>
      </w:r>
      <w:r w:rsidRPr="003808E1">
        <w:rPr>
          <w:rFonts w:ascii="Times New Roman" w:hAnsi="Times New Roman" w:cs="Times New Roman"/>
        </w:rPr>
        <w:t xml:space="preserve">. Furthermore, post-breeding early-successional, edge-associated, and forest-interior species may exhibit </w:t>
      </w:r>
      <w:r w:rsidR="000A2B65" w:rsidRPr="003808E1">
        <w:rPr>
          <w:rFonts w:ascii="Times New Roman" w:hAnsi="Times New Roman" w:cs="Times New Roman"/>
        </w:rPr>
        <w:t xml:space="preserve">habitat </w:t>
      </w:r>
      <w:r w:rsidRPr="003808E1">
        <w:rPr>
          <w:rFonts w:ascii="Times New Roman" w:hAnsi="Times New Roman" w:cs="Times New Roman"/>
        </w:rPr>
        <w:t xml:space="preserve">guild-specific responses to wildlife openings created with timber harvest, based on size, amount of edge, and retained basal are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cDermott and Wood 2011)</w:t>
      </w:r>
      <w:r w:rsidRPr="003808E1">
        <w:rPr>
          <w:rFonts w:ascii="Times New Roman" w:hAnsi="Times New Roman" w:cs="Times New Roman"/>
        </w:rPr>
        <w:fldChar w:fldCharType="end"/>
      </w:r>
      <w:r w:rsidRPr="003808E1">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azerolle and Villard 1999)</w:t>
      </w:r>
      <w:r w:rsidRPr="003808E1">
        <w:rPr>
          <w:rFonts w:ascii="Times New Roman" w:hAnsi="Times New Roman" w:cs="Times New Roman"/>
        </w:rPr>
        <w:fldChar w:fldCharType="end"/>
      </w:r>
      <w:r w:rsidRPr="003808E1">
        <w:rPr>
          <w:rFonts w:ascii="Times New Roman" w:hAnsi="Times New Roman" w:cs="Times New Roman"/>
        </w:rPr>
        <w:t>.</w:t>
      </w:r>
    </w:p>
    <w:bookmarkEnd w:id="1"/>
    <w:p w14:paraId="7B68A71B" w14:textId="3657C931" w:rsidR="008E46D6" w:rsidRPr="003808E1" w:rsidRDefault="00BD0450" w:rsidP="00E236EB">
      <w:pPr>
        <w:widowControl w:val="0"/>
        <w:spacing w:line="276" w:lineRule="auto"/>
        <w:rPr>
          <w:rFonts w:ascii="Times New Roman" w:hAnsi="Times New Roman" w:cs="Times New Roman"/>
          <w:b/>
          <w:bCs/>
          <w:iCs/>
          <w:sz w:val="24"/>
          <w:szCs w:val="24"/>
        </w:rPr>
      </w:pPr>
      <w:r w:rsidRPr="003808E1">
        <w:rPr>
          <w:rFonts w:ascii="Times New Roman" w:hAnsi="Times New Roman" w:cs="Times New Roman"/>
          <w:b/>
          <w:bCs/>
          <w:iCs/>
          <w:sz w:val="24"/>
          <w:szCs w:val="24"/>
        </w:rPr>
        <w:t>Knowledge gap</w:t>
      </w:r>
    </w:p>
    <w:p w14:paraId="78DFAD1E" w14:textId="5CF837AA" w:rsidR="008E46D6" w:rsidRPr="003808E1" w:rsidRDefault="008E46D6" w:rsidP="00E236EB">
      <w:pPr>
        <w:pStyle w:val="Normal2"/>
        <w:widowControl w:val="0"/>
        <w:spacing w:after="240" w:line="276" w:lineRule="auto"/>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w:t>
      </w:r>
      <w:r w:rsidR="005D6C31" w:rsidRPr="003808E1">
        <w:rPr>
          <w:rFonts w:ascii="Times New Roman" w:hAnsi="Times New Roman" w:cs="Times New Roman"/>
        </w:rPr>
        <w:t xml:space="preserve">likely </w:t>
      </w:r>
      <w:r w:rsidRPr="003808E1">
        <w:rPr>
          <w:rFonts w:ascii="Times New Roman" w:hAnsi="Times New Roman" w:cs="Times New Roman"/>
        </w:rPr>
        <w:t xml:space="preserve">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w:t>
      </w:r>
      <w:r w:rsidRPr="003808E1">
        <w:rPr>
          <w:rFonts w:ascii="Times New Roman" w:hAnsi="Times New Roman" w:cs="Times New Roman"/>
        </w:rPr>
        <w:lastRenderedPageBreak/>
        <w:t xml:space="preserve">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w:t>
      </w:r>
      <w:r w:rsidR="000A2B65" w:rsidRPr="003808E1">
        <w:rPr>
          <w:rFonts w:ascii="Times New Roman" w:hAnsi="Times New Roman" w:cs="Times New Roman"/>
        </w:rPr>
        <w:t>Understanding</w:t>
      </w:r>
      <w:r w:rsidRPr="003808E1">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sidRPr="003808E1">
        <w:rPr>
          <w:rFonts w:ascii="Times New Roman" w:hAnsi="Times New Roman" w:cs="Times New Roman"/>
        </w:rPr>
        <w:t xml:space="preserve"> is critical for land managers </w:t>
      </w:r>
      <w:r w:rsidRPr="003808E1">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3808E1" w:rsidRDefault="00D71F98" w:rsidP="00E236EB">
      <w:pPr>
        <w:widowControl w:val="0"/>
        <w:spacing w:line="276" w:lineRule="auto"/>
        <w:rPr>
          <w:rFonts w:ascii="Times New Roman" w:hAnsi="Times New Roman" w:cs="Times New Roman"/>
          <w:b/>
          <w:sz w:val="24"/>
          <w:szCs w:val="24"/>
        </w:rPr>
      </w:pPr>
      <w:r w:rsidRPr="003808E1">
        <w:rPr>
          <w:rFonts w:ascii="Times New Roman" w:hAnsi="Times New Roman" w:cs="Times New Roman"/>
          <w:b/>
          <w:sz w:val="24"/>
          <w:szCs w:val="24"/>
        </w:rPr>
        <w:t>Purpose, objectives, and hypotheses</w:t>
      </w:r>
    </w:p>
    <w:p w14:paraId="7375E065" w14:textId="5FCA2EE1" w:rsidR="000F0AAC" w:rsidRPr="003808E1" w:rsidRDefault="004159A9" w:rsidP="00E236EB">
      <w:pPr>
        <w:widowControl w:val="0"/>
        <w:spacing w:line="276" w:lineRule="auto"/>
        <w:ind w:firstLine="720"/>
        <w:rPr>
          <w:rFonts w:ascii="Times New Roman" w:hAnsi="Times New Roman" w:cs="Times New Roman"/>
          <w:sz w:val="24"/>
          <w:szCs w:val="24"/>
        </w:rPr>
      </w:pPr>
      <w:bookmarkStart w:id="2" w:name="_Hlk134404031"/>
      <w:r w:rsidRPr="003808E1">
        <w:rPr>
          <w:rFonts w:ascii="Times New Roman" w:hAnsi="Times New Roman" w:cs="Times New Roman"/>
          <w:sz w:val="24"/>
          <w:szCs w:val="24"/>
        </w:rPr>
        <w:t xml:space="preserve">The purpose of this research </w:t>
      </w:r>
      <w:r w:rsidR="000F0AAC" w:rsidRPr="003808E1">
        <w:rPr>
          <w:rFonts w:ascii="Times New Roman" w:hAnsi="Times New Roman" w:cs="Times New Roman"/>
          <w:sz w:val="24"/>
          <w:szCs w:val="24"/>
        </w:rPr>
        <w:t>was</w:t>
      </w:r>
      <w:r w:rsidRPr="003808E1">
        <w:rPr>
          <w:rFonts w:ascii="Times New Roman" w:hAnsi="Times New Roman" w:cs="Times New Roman"/>
          <w:sz w:val="24"/>
          <w:szCs w:val="24"/>
        </w:rPr>
        <w:t xml:space="preserve"> to identify the characteristics of wildlife openings that support </w:t>
      </w:r>
      <w:r w:rsidR="000F0AAC" w:rsidRPr="003808E1">
        <w:rPr>
          <w:rFonts w:ascii="Times New Roman" w:hAnsi="Times New Roman" w:cs="Times New Roman"/>
          <w:sz w:val="24"/>
          <w:szCs w:val="24"/>
        </w:rPr>
        <w:t>target</w:t>
      </w:r>
      <w:r w:rsidRPr="003808E1">
        <w:rPr>
          <w:rFonts w:ascii="Times New Roman" w:hAnsi="Times New Roman" w:cs="Times New Roman"/>
          <w:sz w:val="24"/>
          <w:szCs w:val="24"/>
        </w:rPr>
        <w:t xml:space="preserve"> game birds</w:t>
      </w:r>
      <w:r w:rsidR="000F0AAC" w:rsidRPr="003808E1">
        <w:rPr>
          <w:rFonts w:ascii="Times New Roman" w:hAnsi="Times New Roman" w:cs="Times New Roman"/>
          <w:sz w:val="24"/>
          <w:szCs w:val="24"/>
        </w:rPr>
        <w:t xml:space="preserve"> and a diversity of</w:t>
      </w:r>
      <w:r w:rsidRPr="003808E1">
        <w:rPr>
          <w:rFonts w:ascii="Times New Roman" w:hAnsi="Times New Roman" w:cs="Times New Roman"/>
          <w:sz w:val="24"/>
          <w:szCs w:val="24"/>
        </w:rPr>
        <w:t xml:space="preserve"> breeding </w:t>
      </w:r>
      <w:r w:rsidR="000F0AAC" w:rsidRPr="003808E1">
        <w:rPr>
          <w:rFonts w:ascii="Times New Roman" w:hAnsi="Times New Roman" w:cs="Times New Roman"/>
          <w:sz w:val="24"/>
          <w:szCs w:val="24"/>
        </w:rPr>
        <w:t>and</w:t>
      </w:r>
      <w:r w:rsidRPr="003808E1">
        <w:rPr>
          <w:rFonts w:ascii="Times New Roman" w:hAnsi="Times New Roman" w:cs="Times New Roman"/>
          <w:sz w:val="24"/>
          <w:szCs w:val="24"/>
        </w:rPr>
        <w:t xml:space="preserve"> post-breeding songbirds. My objectives </w:t>
      </w:r>
      <w:r w:rsidR="000F0AAC"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to quantify how </w:t>
      </w:r>
      <w:r w:rsidR="007764C0" w:rsidRPr="003808E1">
        <w:rPr>
          <w:rFonts w:ascii="Times New Roman" w:hAnsi="Times New Roman" w:cs="Times New Roman"/>
          <w:sz w:val="24"/>
          <w:szCs w:val="24"/>
        </w:rPr>
        <w:t xml:space="preserve">a suite of site-level and landscape-level </w:t>
      </w:r>
      <w:r w:rsidRPr="003808E1">
        <w:rPr>
          <w:rFonts w:ascii="Times New Roman" w:hAnsi="Times New Roman" w:cs="Times New Roman"/>
          <w:sz w:val="24"/>
          <w:szCs w:val="24"/>
        </w:rPr>
        <w:t>wildlife opening attributes</w:t>
      </w:r>
      <w:r w:rsidR="007764C0"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relate to</w:t>
      </w:r>
      <w:r w:rsidR="000F0AAC" w:rsidRPr="003808E1">
        <w:rPr>
          <w:rFonts w:ascii="Times New Roman" w:hAnsi="Times New Roman" w:cs="Times New Roman"/>
          <w:sz w:val="24"/>
          <w:szCs w:val="24"/>
        </w:rPr>
        <w:t xml:space="preserve"> multi-species occupancy of 3 game birds (wild turkey, ruffed grouse, and American woodcock) </w:t>
      </w:r>
      <w:r w:rsidR="00B71D87" w:rsidRPr="003808E1">
        <w:rPr>
          <w:rFonts w:ascii="Times New Roman" w:hAnsi="Times New Roman" w:cs="Times New Roman"/>
          <w:sz w:val="24"/>
          <w:szCs w:val="24"/>
        </w:rPr>
        <w:t xml:space="preserve">during the game bird courtship season </w:t>
      </w:r>
      <w:r w:rsidR="000F0AAC" w:rsidRPr="003808E1">
        <w:rPr>
          <w:rFonts w:ascii="Times New Roman" w:hAnsi="Times New Roman" w:cs="Times New Roman"/>
          <w:sz w:val="24"/>
          <w:szCs w:val="24"/>
        </w:rPr>
        <w:t>and songbird guild richness during the breeding and post-breeding seasons.</w:t>
      </w:r>
    </w:p>
    <w:p w14:paraId="3505A599" w14:textId="7876FD97" w:rsidR="007764C0"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this study, I </w:t>
      </w:r>
      <w:r w:rsidR="000A11FB" w:rsidRPr="003808E1">
        <w:rPr>
          <w:rFonts w:ascii="Times New Roman" w:hAnsi="Times New Roman" w:cs="Times New Roman"/>
          <w:sz w:val="24"/>
          <w:szCs w:val="24"/>
        </w:rPr>
        <w:t xml:space="preserve">first </w:t>
      </w:r>
      <w:r w:rsidRPr="003808E1">
        <w:rPr>
          <w:rFonts w:ascii="Times New Roman" w:hAnsi="Times New Roman" w:cs="Times New Roman"/>
          <w:sz w:val="24"/>
          <w:szCs w:val="24"/>
        </w:rPr>
        <w:t>tested</w:t>
      </w:r>
      <w:r w:rsidR="004159A9" w:rsidRPr="003808E1">
        <w:rPr>
          <w:rFonts w:ascii="Times New Roman" w:hAnsi="Times New Roman" w:cs="Times New Roman"/>
          <w:sz w:val="24"/>
          <w:szCs w:val="24"/>
        </w:rPr>
        <w:t xml:space="preserve"> competing hypotheses </w:t>
      </w:r>
      <w:r w:rsidR="0049418D" w:rsidRPr="003808E1">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sidRPr="003808E1">
        <w:rPr>
          <w:rFonts w:ascii="Times New Roman" w:hAnsi="Times New Roman" w:cs="Times New Roman"/>
          <w:sz w:val="24"/>
          <w:szCs w:val="24"/>
        </w:rPr>
        <w:t>ed</w:t>
      </w:r>
      <w:r w:rsidR="0049418D" w:rsidRPr="003808E1">
        <w:rPr>
          <w:rFonts w:ascii="Times New Roman" w:hAnsi="Times New Roman" w:cs="Times New Roman"/>
          <w:sz w:val="24"/>
          <w:szCs w:val="24"/>
        </w:rPr>
        <w:t xml:space="preserve"> game bird species occupancy </w:t>
      </w:r>
      <w:r w:rsidR="00F9315A" w:rsidRPr="003808E1">
        <w:rPr>
          <w:rFonts w:ascii="Times New Roman" w:hAnsi="Times New Roman" w:cs="Times New Roman"/>
          <w:sz w:val="24"/>
          <w:szCs w:val="24"/>
        </w:rPr>
        <w:t>in</w:t>
      </w:r>
      <w:r w:rsidR="0049418D" w:rsidRPr="003808E1">
        <w:rPr>
          <w:rFonts w:ascii="Times New Roman" w:hAnsi="Times New Roman" w:cs="Times New Roman"/>
          <w:sz w:val="24"/>
          <w:szCs w:val="24"/>
        </w:rPr>
        <w:t xml:space="preserve"> wildlife openings</w:t>
      </w:r>
      <w:r w:rsidR="002605A1" w:rsidRPr="003808E1">
        <w:rPr>
          <w:rFonts w:ascii="Times New Roman" w:hAnsi="Times New Roman" w:cs="Times New Roman"/>
          <w:sz w:val="24"/>
          <w:szCs w:val="24"/>
        </w:rPr>
        <w:t xml:space="preserve"> (Table </w:t>
      </w:r>
      <w:r w:rsidR="00CD17F2" w:rsidRPr="003808E1">
        <w:rPr>
          <w:rFonts w:ascii="Times New Roman" w:hAnsi="Times New Roman" w:cs="Times New Roman"/>
          <w:sz w:val="24"/>
          <w:szCs w:val="24"/>
        </w:rPr>
        <w:t>2</w:t>
      </w:r>
      <w:r w:rsidR="002605A1" w:rsidRPr="003808E1">
        <w:rPr>
          <w:rFonts w:ascii="Times New Roman" w:hAnsi="Times New Roman" w:cs="Times New Roman"/>
          <w:sz w:val="24"/>
          <w:szCs w:val="24"/>
        </w:rPr>
        <w:t>)</w:t>
      </w:r>
      <w:r w:rsidR="0049418D" w:rsidRPr="003808E1">
        <w:rPr>
          <w:rFonts w:ascii="Times New Roman" w:hAnsi="Times New Roman" w:cs="Times New Roman"/>
          <w:sz w:val="24"/>
          <w:szCs w:val="24"/>
        </w:rPr>
        <w:t xml:space="preserve">. After identifying which wildlife opening attributes </w:t>
      </w:r>
      <w:r w:rsidR="002B353C" w:rsidRPr="003808E1">
        <w:rPr>
          <w:rFonts w:ascii="Times New Roman" w:hAnsi="Times New Roman" w:cs="Times New Roman"/>
          <w:sz w:val="24"/>
          <w:szCs w:val="24"/>
        </w:rPr>
        <w:t>were</w:t>
      </w:r>
      <w:r w:rsidR="0049418D" w:rsidRPr="003808E1">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A): early-successional and edge-associated species, forest-interior species, forest-gap species, and forest generalist species.</w:t>
      </w:r>
    </w:p>
    <w:bookmarkEnd w:id="2"/>
    <w:p w14:paraId="2E3C1507" w14:textId="77777777" w:rsidR="007764C0" w:rsidRPr="003808E1" w:rsidRDefault="007764C0" w:rsidP="00E236EB">
      <w:pPr>
        <w:widowControl w:val="0"/>
        <w:rPr>
          <w:rFonts w:ascii="Times New Roman" w:hAnsi="Times New Roman" w:cs="Times New Roman"/>
          <w:sz w:val="24"/>
          <w:szCs w:val="24"/>
        </w:rPr>
      </w:pPr>
    </w:p>
    <w:p w14:paraId="2F488E31"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METHODS</w:t>
      </w:r>
    </w:p>
    <w:p w14:paraId="0D83B49D"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Study area</w:t>
      </w:r>
    </w:p>
    <w:p w14:paraId="657B7146" w14:textId="14E5FD28" w:rsidR="00E63F8B" w:rsidRPr="003808E1" w:rsidRDefault="0016689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szCs w:val="24"/>
        </w:rPr>
        <w:t>Sampling</w:t>
      </w:r>
      <w:r w:rsidR="00E63F8B" w:rsidRPr="003808E1">
        <w:rPr>
          <w:rFonts w:ascii="Times New Roman" w:hAnsi="Times New Roman" w:cs="Times New Roman"/>
          <w:sz w:val="24"/>
          <w:szCs w:val="24"/>
        </w:rPr>
        <w:t xml:space="preserve"> sites </w:t>
      </w:r>
      <w:r w:rsidRPr="003808E1">
        <w:rPr>
          <w:rFonts w:ascii="Times New Roman" w:hAnsi="Times New Roman" w:cs="Times New Roman"/>
          <w:sz w:val="24"/>
          <w:szCs w:val="24"/>
        </w:rPr>
        <w:t>for this study were</w:t>
      </w:r>
      <w:r w:rsidR="00E63F8B" w:rsidRPr="003808E1">
        <w:rPr>
          <w:rFonts w:ascii="Times New Roman" w:hAnsi="Times New Roman" w:cs="Times New Roman"/>
          <w:sz w:val="24"/>
          <w:szCs w:val="24"/>
        </w:rPr>
        <w:t xml:space="preserve"> located throughout the Monongahela National Forest</w:t>
      </w:r>
      <w:r w:rsidRPr="003808E1">
        <w:rPr>
          <w:rFonts w:ascii="Times New Roman" w:hAnsi="Times New Roman" w:cs="Times New Roman"/>
          <w:sz w:val="24"/>
          <w:szCs w:val="24"/>
        </w:rPr>
        <w:t xml:space="preserve"> (MNF)</w:t>
      </w:r>
      <w:r w:rsidR="00E63F8B" w:rsidRPr="003808E1">
        <w:rPr>
          <w:rFonts w:ascii="Times New Roman" w:hAnsi="Times New Roman" w:cs="Times New Roman"/>
          <w:sz w:val="24"/>
          <w:szCs w:val="24"/>
        </w:rPr>
        <w:t xml:space="preserve">, which encompasses portions of nine counties (Preston, Tucker, Grant, Randolph, </w:t>
      </w:r>
      <w:r w:rsidR="00E63F8B" w:rsidRPr="003808E1">
        <w:rPr>
          <w:rFonts w:ascii="Times New Roman" w:hAnsi="Times New Roman" w:cs="Times New Roman"/>
          <w:sz w:val="24"/>
          <w:szCs w:val="24"/>
        </w:rPr>
        <w:lastRenderedPageBreak/>
        <w:t xml:space="preserve">Pendleton, Pocahontas, Webster, Nicholas, and Greenbrier) in eastern West Virginia (Figure </w:t>
      </w:r>
      <w:r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This area was placed under federal protection in 1920 and </w:t>
      </w:r>
      <w:r w:rsidR="00E63F8B" w:rsidRPr="003808E1">
        <w:rPr>
          <w:rFonts w:ascii="Times New Roman" w:hAnsi="Times New Roman" w:cs="Times New Roman"/>
          <w:sz w:val="24"/>
          <w:szCs w:val="24"/>
        </w:rPr>
        <w:t xml:space="preserve">encompasses nearly 688,000 ha, of which 54% (371,906 ha) </w:t>
      </w:r>
      <w:r w:rsidR="00E63F8B" w:rsidRPr="003808E1">
        <w:rPr>
          <w:rFonts w:ascii="Times New Roman" w:hAnsi="Times New Roman" w:cs="Times New Roman"/>
          <w:sz w:val="24"/>
        </w:rPr>
        <w:t xml:space="preserve">is owned and overseen by the U.S. Forest Service.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3808E1">
        <w:rPr>
          <w:rFonts w:ascii="Times New Roman" w:hAnsi="Times New Roman" w:cs="Times New Roman"/>
          <w:sz w:val="24"/>
          <w:szCs w:val="24"/>
        </w:rPr>
        <w:t>Monongahela National Forest</w:t>
      </w:r>
      <w:r w:rsidR="00E63F8B" w:rsidRPr="003808E1">
        <w:rPr>
          <w:rFonts w:ascii="Times New Roman" w:hAnsi="Times New Roman" w:cs="Times New Roman"/>
          <w:sz w:val="24"/>
        </w:rPr>
        <w:t>, which overlaps the Ridge and Valley physiographic province, lies in the rain shadow of the Allegheny Mountains, so it receives significantly less precipitation (~75 cm/year) compared to the rest of the forest, which experiences 115–150 cm/year</w:t>
      </w:r>
      <w:r w:rsidR="009151E8">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author":[{"dropping-particle":"","family":"Clarkson","given":"Roy B","non-dropping-particle":"","parse-names":false,"suffix":""}],"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Clarkson 1966)</w:t>
      </w:r>
      <w:r w:rsidR="009151E8">
        <w:rPr>
          <w:rFonts w:ascii="Times New Roman" w:hAnsi="Times New Roman" w:cs="Times New Roman"/>
          <w:sz w:val="24"/>
        </w:rPr>
        <w:fldChar w:fldCharType="end"/>
      </w:r>
      <w:r w:rsidR="00E63F8B" w:rsidRPr="003808E1">
        <w:rPr>
          <w:rFonts w:ascii="Times New Roman" w:hAnsi="Times New Roman" w:cs="Times New Roman"/>
          <w:sz w:val="24"/>
        </w:rPr>
        <w:t xml:space="preserve">. Elevation within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ranges from 275–1,480 m.</w:t>
      </w:r>
    </w:p>
    <w:p w14:paraId="4BB57833" w14:textId="320C57BA" w:rsidR="00E63F8B" w:rsidRPr="003808E1" w:rsidRDefault="00E63F8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 xml:space="preserve">The </w:t>
      </w:r>
      <w:r w:rsidR="0016689B" w:rsidRPr="003808E1">
        <w:rPr>
          <w:rFonts w:ascii="Times New Roman" w:hAnsi="Times New Roman" w:cs="Times New Roman"/>
          <w:sz w:val="24"/>
          <w:szCs w:val="24"/>
        </w:rPr>
        <w:t>MNF</w:t>
      </w:r>
      <w:r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s comprised primarily of 70–100 year-old stands with high regional tree diversity and </w:t>
      </w:r>
      <w:r w:rsidR="0016689B" w:rsidRPr="003808E1">
        <w:rPr>
          <w:rFonts w:ascii="Times New Roman" w:hAnsi="Times New Roman" w:cs="Times New Roman"/>
          <w:sz w:val="24"/>
        </w:rPr>
        <w:t>4</w:t>
      </w:r>
      <w:r w:rsidRPr="003808E1">
        <w:rPr>
          <w:rFonts w:ascii="Times New Roman" w:hAnsi="Times New Roman" w:cs="Times New Roman"/>
          <w:sz w:val="24"/>
        </w:rPr>
        <w:t xml:space="preserve"> major forest zones (mixed mesophytic, northern hardwoods, red spruce, and dry oaks</w:t>
      </w:r>
      <w:r w:rsidR="009151E8">
        <w:rPr>
          <w:rFonts w:ascii="Times New Roman" w:hAnsi="Times New Roman" w:cs="Times New Roman"/>
          <w:sz w:val="24"/>
        </w:rPr>
        <w:t>)</w:t>
      </w:r>
      <w:r w:rsidR="00DD69D6" w:rsidRPr="003808E1">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McCay et al. 1997, DeMeo 1999)</w:t>
      </w:r>
      <w:r w:rsidR="009151E8">
        <w:rPr>
          <w:rFonts w:ascii="Times New Roman" w:hAnsi="Times New Roman" w:cs="Times New Roman"/>
          <w:sz w:val="24"/>
        </w:rPr>
        <w:fldChar w:fldCharType="end"/>
      </w:r>
      <w:r w:rsidRPr="003808E1">
        <w:rPr>
          <w:rFonts w:ascii="Times New Roman" w:hAnsi="Times New Roman" w:cs="Times New Roman"/>
          <w:sz w:val="24"/>
        </w:rPr>
        <w:t>. Mixed mesophytic forests are present at low elevations (&lt;900 m), with</w:t>
      </w:r>
      <w:r w:rsidR="0016689B" w:rsidRPr="003808E1">
        <w:rPr>
          <w:rFonts w:ascii="Times New Roman" w:hAnsi="Times New Roman" w:cs="Times New Roman"/>
          <w:sz w:val="24"/>
        </w:rPr>
        <w:t xml:space="preserve"> northern</w:t>
      </w:r>
      <w:r w:rsidRPr="003808E1">
        <w:rPr>
          <w:rFonts w:ascii="Times New Roman" w:hAnsi="Times New Roman" w:cs="Times New Roman"/>
          <w:sz w:val="24"/>
        </w:rPr>
        <w:t xml:space="preserve"> red oak (</w:t>
      </w:r>
      <w:r w:rsidRPr="003808E1">
        <w:rPr>
          <w:rFonts w:ascii="Times New Roman" w:hAnsi="Times New Roman" w:cs="Times New Roman"/>
          <w:i/>
          <w:sz w:val="24"/>
        </w:rPr>
        <w:t>Quercus rubra</w:t>
      </w:r>
      <w:r w:rsidRPr="003808E1">
        <w:rPr>
          <w:rFonts w:ascii="Times New Roman" w:hAnsi="Times New Roman" w:cs="Times New Roman"/>
          <w:sz w:val="24"/>
        </w:rPr>
        <w:t>), hickory (</w:t>
      </w:r>
      <w:r w:rsidRPr="003808E1">
        <w:rPr>
          <w:rFonts w:ascii="Times New Roman" w:hAnsi="Times New Roman" w:cs="Times New Roman"/>
          <w:i/>
          <w:sz w:val="24"/>
        </w:rPr>
        <w:t>Carya</w:t>
      </w:r>
      <w:r w:rsidRPr="003808E1">
        <w:rPr>
          <w:rFonts w:ascii="Times New Roman" w:hAnsi="Times New Roman" w:cs="Times New Roman"/>
          <w:sz w:val="24"/>
        </w:rPr>
        <w:t xml:space="preserve"> spp.), and yellow-poplar (</w:t>
      </w:r>
      <w:r w:rsidRPr="003808E1">
        <w:rPr>
          <w:rFonts w:ascii="Times New Roman" w:hAnsi="Times New Roman" w:cs="Times New Roman"/>
          <w:i/>
          <w:sz w:val="24"/>
        </w:rPr>
        <w:t>Liriodendron tulipifera</w:t>
      </w:r>
      <w:r w:rsidRPr="003808E1">
        <w:rPr>
          <w:rFonts w:ascii="Times New Roman" w:hAnsi="Times New Roman" w:cs="Times New Roman"/>
          <w:sz w:val="24"/>
        </w:rPr>
        <w:t>) as the dominant species</w:t>
      </w:r>
      <w:r w:rsidR="009151E8">
        <w:rPr>
          <w:rFonts w:ascii="Times New Roman" w:hAnsi="Times New Roman" w:cs="Times New Roman"/>
          <w:sz w:val="24"/>
        </w:rPr>
        <w:t xml:space="preserve"> </w:t>
      </w:r>
      <w:r w:rsidR="00CA51A8" w:rsidRPr="003808E1">
        <w:rPr>
          <w:rFonts w:ascii="Times New Roman" w:hAnsi="Times New Roman" w:cs="Times New Roman"/>
          <w:sz w:val="24"/>
        </w:rPr>
        <w:t>(Madarish et al. 2002)</w:t>
      </w:r>
      <w:r w:rsidRPr="003808E1">
        <w:rPr>
          <w:rFonts w:ascii="Times New Roman" w:hAnsi="Times New Roman" w:cs="Times New Roman"/>
          <w:sz w:val="24"/>
        </w:rPr>
        <w:t>. At increasing elevations, there is a transition in stand dominance to northern hardwoods, including American beech (</w:t>
      </w:r>
      <w:r w:rsidRPr="003808E1">
        <w:rPr>
          <w:rFonts w:ascii="Times New Roman" w:hAnsi="Times New Roman" w:cs="Times New Roman"/>
          <w:i/>
          <w:sz w:val="24"/>
        </w:rPr>
        <w:t>Fagus grandifolia</w:t>
      </w:r>
      <w:r w:rsidRPr="003808E1">
        <w:rPr>
          <w:rFonts w:ascii="Times New Roman" w:hAnsi="Times New Roman" w:cs="Times New Roman"/>
          <w:sz w:val="24"/>
        </w:rPr>
        <w:t>), sugar maple (</w:t>
      </w:r>
      <w:r w:rsidRPr="003808E1">
        <w:rPr>
          <w:rFonts w:ascii="Times New Roman" w:hAnsi="Times New Roman" w:cs="Times New Roman"/>
          <w:i/>
          <w:sz w:val="24"/>
        </w:rPr>
        <w:t>Acer saccharum</w:t>
      </w:r>
      <w:r w:rsidRPr="003808E1">
        <w:rPr>
          <w:rFonts w:ascii="Times New Roman" w:hAnsi="Times New Roman" w:cs="Times New Roman"/>
          <w:sz w:val="24"/>
        </w:rPr>
        <w:t>), and black cherry (</w:t>
      </w:r>
      <w:r w:rsidRPr="003808E1">
        <w:rPr>
          <w:rFonts w:ascii="Times New Roman" w:hAnsi="Times New Roman" w:cs="Times New Roman"/>
          <w:i/>
          <w:sz w:val="24"/>
        </w:rPr>
        <w:t>Prunus serotina</w:t>
      </w:r>
      <w:r w:rsidRPr="003808E1">
        <w:rPr>
          <w:rFonts w:ascii="Times New Roman" w:hAnsi="Times New Roman" w:cs="Times New Roman"/>
          <w:sz w:val="24"/>
        </w:rPr>
        <w:t>)</w:t>
      </w:r>
      <w:r w:rsidR="00CA51A8" w:rsidRPr="003808E1">
        <w:rPr>
          <w:rFonts w:ascii="Times New Roman" w:hAnsi="Times New Roman" w:cs="Times New Roman"/>
          <w:sz w:val="24"/>
        </w:rPr>
        <w:t xml:space="preserve"> (Stephenson 1993)</w:t>
      </w:r>
      <w:r w:rsidRPr="003808E1">
        <w:rPr>
          <w:rFonts w:ascii="Times New Roman" w:hAnsi="Times New Roman" w:cs="Times New Roman"/>
          <w:sz w:val="24"/>
        </w:rPr>
        <w:t>. At the highest elevations (&gt;1,150 m), remnant boreal forest ecosystems are dominated by red spruce (</w:t>
      </w:r>
      <w:r w:rsidRPr="003808E1">
        <w:rPr>
          <w:rFonts w:ascii="Times New Roman" w:hAnsi="Times New Roman" w:cs="Times New Roman"/>
          <w:i/>
          <w:sz w:val="24"/>
        </w:rPr>
        <w:t>Picea rubens</w:t>
      </w:r>
      <w:r w:rsidRPr="003808E1">
        <w:rPr>
          <w:rFonts w:ascii="Times New Roman" w:hAnsi="Times New Roman" w:cs="Times New Roman"/>
          <w:sz w:val="24"/>
        </w:rPr>
        <w:t xml:space="preserve">). In the eastern </w:t>
      </w:r>
      <w:r w:rsidRPr="003808E1">
        <w:rPr>
          <w:rFonts w:ascii="Times New Roman" w:hAnsi="Times New Roman" w:cs="Times New Roman"/>
          <w:sz w:val="24"/>
          <w:szCs w:val="24"/>
        </w:rPr>
        <w:t>M</w:t>
      </w:r>
      <w:r w:rsidR="0016689B" w:rsidRPr="003808E1">
        <w:rPr>
          <w:rFonts w:ascii="Times New Roman" w:hAnsi="Times New Roman" w:cs="Times New Roman"/>
          <w:sz w:val="24"/>
          <w:szCs w:val="24"/>
        </w:rPr>
        <w:t>NF</w:t>
      </w:r>
      <w:r w:rsidRPr="003808E1">
        <w:rPr>
          <w:rFonts w:ascii="Times New Roman" w:hAnsi="Times New Roman" w:cs="Times New Roman"/>
          <w:sz w:val="24"/>
        </w:rPr>
        <w:t>, dry oaks are common in the Ridge and Valley area, consisting of white (</w:t>
      </w:r>
      <w:r w:rsidRPr="003808E1">
        <w:rPr>
          <w:rFonts w:ascii="Times New Roman" w:hAnsi="Times New Roman" w:cs="Times New Roman"/>
          <w:i/>
          <w:sz w:val="24"/>
        </w:rPr>
        <w:t>Quercus alba</w:t>
      </w:r>
      <w:r w:rsidRPr="003808E1">
        <w:rPr>
          <w:rFonts w:ascii="Times New Roman" w:hAnsi="Times New Roman" w:cs="Times New Roman"/>
          <w:sz w:val="24"/>
        </w:rPr>
        <w:t>), chestnut (</w:t>
      </w:r>
      <w:r w:rsidRPr="003808E1">
        <w:rPr>
          <w:rFonts w:ascii="Times New Roman" w:hAnsi="Times New Roman" w:cs="Times New Roman"/>
          <w:i/>
          <w:sz w:val="24"/>
        </w:rPr>
        <w:t>Q. prinus</w:t>
      </w:r>
      <w:r w:rsidRPr="003808E1">
        <w:rPr>
          <w:rFonts w:ascii="Times New Roman" w:hAnsi="Times New Roman" w:cs="Times New Roman"/>
          <w:sz w:val="24"/>
        </w:rPr>
        <w:t>), scarlet (</w:t>
      </w:r>
      <w:r w:rsidRPr="003808E1">
        <w:rPr>
          <w:rFonts w:ascii="Times New Roman" w:hAnsi="Times New Roman" w:cs="Times New Roman"/>
          <w:i/>
          <w:sz w:val="24"/>
        </w:rPr>
        <w:t>Q. coccinea</w:t>
      </w:r>
      <w:r w:rsidRPr="003808E1">
        <w:rPr>
          <w:rFonts w:ascii="Times New Roman" w:hAnsi="Times New Roman" w:cs="Times New Roman"/>
          <w:sz w:val="24"/>
        </w:rPr>
        <w:t>), and black (</w:t>
      </w:r>
      <w:r w:rsidRPr="003808E1">
        <w:rPr>
          <w:rFonts w:ascii="Times New Roman" w:hAnsi="Times New Roman" w:cs="Times New Roman"/>
          <w:i/>
          <w:sz w:val="24"/>
        </w:rPr>
        <w:t>Q. velutina</w:t>
      </w:r>
      <w:r w:rsidRPr="003808E1">
        <w:rPr>
          <w:rFonts w:ascii="Times New Roman" w:hAnsi="Times New Roman" w:cs="Times New Roman"/>
          <w:sz w:val="24"/>
        </w:rPr>
        <w:t>) oaks, as well as pines (</w:t>
      </w:r>
      <w:r w:rsidRPr="003808E1">
        <w:rPr>
          <w:rFonts w:ascii="Times New Roman" w:hAnsi="Times New Roman" w:cs="Times New Roman"/>
          <w:i/>
          <w:sz w:val="24"/>
        </w:rPr>
        <w:t>Pinus</w:t>
      </w:r>
      <w:r w:rsidRPr="003808E1">
        <w:rPr>
          <w:rFonts w:ascii="Times New Roman" w:hAnsi="Times New Roman" w:cs="Times New Roman"/>
          <w:sz w:val="24"/>
        </w:rPr>
        <w:t xml:space="preserve"> spp</w:t>
      </w:r>
      <w:r w:rsidR="00CA3FD4" w:rsidRPr="003808E1">
        <w:rPr>
          <w:rFonts w:ascii="Times New Roman" w:hAnsi="Times New Roman" w:cs="Times New Roman"/>
          <w:sz w:val="24"/>
        </w:rPr>
        <w:t>.</w:t>
      </w:r>
      <w:r w:rsidRPr="003808E1">
        <w:rPr>
          <w:rFonts w:ascii="Times New Roman" w:hAnsi="Times New Roman" w:cs="Times New Roman"/>
          <w:sz w:val="24"/>
        </w:rPr>
        <w:t>).</w:t>
      </w:r>
    </w:p>
    <w:p w14:paraId="6FEC3EF7" w14:textId="27D36785" w:rsidR="00E63F8B" w:rsidRPr="003808E1" w:rsidRDefault="00765861" w:rsidP="00E236EB">
      <w:pPr>
        <w:widowControl w:val="0"/>
        <w:spacing w:line="276" w:lineRule="auto"/>
        <w:rPr>
          <w:rFonts w:ascii="Times New Roman" w:hAnsi="Times New Roman" w:cs="Times New Roman"/>
          <w:b/>
          <w:bCs/>
          <w:sz w:val="24"/>
        </w:rPr>
      </w:pPr>
      <w:r w:rsidRPr="003808E1">
        <w:rPr>
          <w:rFonts w:ascii="Times New Roman" w:hAnsi="Times New Roman" w:cs="Times New Roman"/>
          <w:b/>
          <w:bCs/>
          <w:sz w:val="24"/>
        </w:rPr>
        <w:t>Sampling</w:t>
      </w:r>
      <w:r w:rsidR="00E63F8B" w:rsidRPr="003808E1">
        <w:rPr>
          <w:rFonts w:ascii="Times New Roman" w:hAnsi="Times New Roman" w:cs="Times New Roman"/>
          <w:b/>
          <w:bCs/>
          <w:sz w:val="24"/>
        </w:rPr>
        <w:t xml:space="preserve"> design</w:t>
      </w:r>
    </w:p>
    <w:p w14:paraId="1F3B603A" w14:textId="7842140D" w:rsidR="00E63F8B" w:rsidRPr="003808E1" w:rsidRDefault="00FC790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w:t>
      </w:r>
      <w:r w:rsidR="00E63F8B" w:rsidRPr="003808E1">
        <w:rPr>
          <w:rFonts w:ascii="Times New Roman" w:hAnsi="Times New Roman" w:cs="Times New Roman"/>
          <w:sz w:val="24"/>
          <w:szCs w:val="24"/>
        </w:rPr>
        <w:t>here are</w:t>
      </w:r>
      <w:r w:rsidR="00AE43F7" w:rsidRPr="003808E1">
        <w:rPr>
          <w:rFonts w:ascii="Times New Roman" w:hAnsi="Times New Roman" w:cs="Times New Roman"/>
          <w:sz w:val="24"/>
          <w:szCs w:val="24"/>
        </w:rPr>
        <w:t xml:space="preserve"> records of</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w:t>
      </w:r>
      <w:r w:rsidR="00E63F8B" w:rsidRPr="003808E1">
        <w:rPr>
          <w:rFonts w:ascii="Times New Roman" w:hAnsi="Times New Roman" w:cs="Times New Roman"/>
          <w:sz w:val="24"/>
          <w:szCs w:val="24"/>
        </w:rPr>
        <w:t>2,200 individual openings</w:t>
      </w:r>
      <w:r w:rsidR="004167C7" w:rsidRPr="003808E1">
        <w:rPr>
          <w:rFonts w:ascii="Times New Roman" w:hAnsi="Times New Roman" w:cs="Times New Roman"/>
          <w:sz w:val="24"/>
          <w:szCs w:val="24"/>
        </w:rPr>
        <w:t xml:space="preserve"> </w:t>
      </w:r>
      <w:r w:rsidR="00AE43F7"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in the </w:t>
      </w:r>
      <w:r w:rsidR="00AE43F7"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Figure </w:t>
      </w:r>
      <w:r w:rsidR="00AE43F7" w:rsidRPr="003808E1">
        <w:rPr>
          <w:rFonts w:ascii="Times New Roman" w:hAnsi="Times New Roman" w:cs="Times New Roman"/>
          <w:sz w:val="24"/>
          <w:szCs w:val="24"/>
        </w:rPr>
        <w:t>2</w:t>
      </w:r>
      <w:r w:rsidR="00E63F8B" w:rsidRPr="003808E1">
        <w:rPr>
          <w:rFonts w:ascii="Times New Roman" w:hAnsi="Times New Roman" w:cs="Times New Roman"/>
          <w:sz w:val="24"/>
          <w:szCs w:val="24"/>
        </w:rPr>
        <w:t xml:space="preserve">), ranging </w:t>
      </w:r>
      <w:r w:rsidR="00AE43F7" w:rsidRPr="003808E1">
        <w:rPr>
          <w:rFonts w:ascii="Times New Roman" w:hAnsi="Times New Roman" w:cs="Times New Roman"/>
          <w:sz w:val="24"/>
          <w:szCs w:val="24"/>
        </w:rPr>
        <w:t xml:space="preserve">in size from </w:t>
      </w:r>
      <w:r w:rsidR="00E63F8B" w:rsidRPr="003808E1">
        <w:rPr>
          <w:rFonts w:ascii="Times New Roman" w:hAnsi="Times New Roman" w:cs="Times New Roman"/>
          <w:sz w:val="24"/>
          <w:szCs w:val="24"/>
        </w:rPr>
        <w:t>0.0</w:t>
      </w:r>
      <w:r w:rsidR="00AE43F7" w:rsidRPr="003808E1">
        <w:rPr>
          <w:rFonts w:ascii="Times New Roman" w:hAnsi="Times New Roman" w:cs="Times New Roman"/>
          <w:sz w:val="24"/>
          <w:szCs w:val="24"/>
        </w:rPr>
        <w:t>1 ha former log landings to 113 ha former mine lands</w:t>
      </w:r>
      <w:r w:rsidR="004167C7" w:rsidRPr="003808E1">
        <w:rPr>
          <w:rFonts w:ascii="Times New Roman" w:hAnsi="Times New Roman" w:cs="Times New Roman"/>
          <w:sz w:val="24"/>
          <w:szCs w:val="24"/>
        </w:rPr>
        <w:t xml:space="preserve"> and ranging in shape from linear cuts to sprawling grazing allotments</w:t>
      </w:r>
      <w:r w:rsidR="00BB5430" w:rsidRPr="003808E1">
        <w:rPr>
          <w:rFonts w:ascii="Times New Roman" w:hAnsi="Times New Roman" w:cs="Times New Roman"/>
          <w:sz w:val="24"/>
          <w:szCs w:val="24"/>
        </w:rPr>
        <w:t xml:space="preserve"> (USDA Forest Service 2006)</w:t>
      </w:r>
      <w:r w:rsidR="00AE43F7"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A subset of these openings, generally 0.02–20 ha (mean = 2.0 ha), </w:t>
      </w:r>
      <w:r w:rsidR="00BC29A7" w:rsidRPr="003808E1">
        <w:rPr>
          <w:rFonts w:ascii="Times New Roman" w:hAnsi="Times New Roman" w:cs="Times New Roman"/>
          <w:sz w:val="24"/>
          <w:szCs w:val="24"/>
        </w:rPr>
        <w:t>were</w:t>
      </w:r>
      <w:r w:rsidR="004167C7" w:rsidRPr="003808E1">
        <w:rPr>
          <w:rFonts w:ascii="Times New Roman" w:hAnsi="Times New Roman" w:cs="Times New Roman"/>
          <w:sz w:val="24"/>
          <w:szCs w:val="24"/>
        </w:rPr>
        <w:t xml:space="preserve"> created or managed to benefit target wildlife species. </w:t>
      </w:r>
      <w:r w:rsidR="000A6FBD" w:rsidRPr="003808E1">
        <w:rPr>
          <w:rFonts w:ascii="Times New Roman" w:hAnsi="Times New Roman" w:cs="Times New Roman"/>
          <w:sz w:val="24"/>
          <w:szCs w:val="24"/>
        </w:rPr>
        <w:t>Within the past several decades, m</w:t>
      </w:r>
      <w:r w:rsidR="004167C7" w:rsidRPr="003808E1">
        <w:rPr>
          <w:rFonts w:ascii="Times New Roman" w:hAnsi="Times New Roman" w:cs="Times New Roman"/>
          <w:sz w:val="24"/>
          <w:szCs w:val="24"/>
        </w:rPr>
        <w:t>any of the wildlife</w:t>
      </w:r>
      <w:r w:rsidR="00E63F8B" w:rsidRPr="003808E1">
        <w:rPr>
          <w:rFonts w:ascii="Times New Roman" w:hAnsi="Times New Roman" w:cs="Times New Roman"/>
          <w:sz w:val="24"/>
          <w:szCs w:val="24"/>
        </w:rPr>
        <w:t xml:space="preserve"> openings were </w:t>
      </w:r>
      <w:r w:rsidR="000A6FBD" w:rsidRPr="003808E1">
        <w:rPr>
          <w:rFonts w:ascii="Times New Roman" w:hAnsi="Times New Roman" w:cs="Times New Roman"/>
          <w:sz w:val="24"/>
          <w:szCs w:val="24"/>
        </w:rPr>
        <w:t xml:space="preserve">constructed either opportunistically or systematically </w:t>
      </w:r>
      <w:r w:rsidR="00E63F8B" w:rsidRPr="003808E1">
        <w:rPr>
          <w:rFonts w:ascii="Times New Roman" w:hAnsi="Times New Roman" w:cs="Times New Roman"/>
          <w:sz w:val="24"/>
          <w:szCs w:val="24"/>
        </w:rPr>
        <w:t>following timber harvest</w:t>
      </w:r>
      <w:r w:rsidR="004167C7" w:rsidRPr="003808E1">
        <w:rPr>
          <w:rFonts w:ascii="Times New Roman" w:hAnsi="Times New Roman" w:cs="Times New Roman"/>
          <w:sz w:val="24"/>
          <w:szCs w:val="24"/>
        </w:rPr>
        <w:t>, gas well activity, or other human disturbances</w:t>
      </w:r>
      <w:r w:rsidR="000A6FBD"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and </w:t>
      </w:r>
      <w:r w:rsidR="004167C7" w:rsidRPr="003808E1">
        <w:rPr>
          <w:rFonts w:ascii="Times New Roman" w:hAnsi="Times New Roman" w:cs="Times New Roman"/>
          <w:sz w:val="24"/>
          <w:szCs w:val="24"/>
        </w:rPr>
        <w:t>then</w:t>
      </w:r>
      <w:r w:rsidR="00E63F8B" w:rsidRPr="003808E1">
        <w:rPr>
          <w:rFonts w:ascii="Times New Roman" w:hAnsi="Times New Roman" w:cs="Times New Roman"/>
          <w:sz w:val="24"/>
          <w:szCs w:val="24"/>
        </w:rPr>
        <w:t xml:space="preserve"> subsequently managed</w:t>
      </w:r>
      <w:r w:rsidR="00E30EB9" w:rsidRPr="003808E1">
        <w:rPr>
          <w:rFonts w:ascii="Times New Roman" w:hAnsi="Times New Roman" w:cs="Times New Roman"/>
          <w:sz w:val="24"/>
          <w:szCs w:val="24"/>
        </w:rPr>
        <w:t xml:space="preserve"> or maintained</w:t>
      </w:r>
      <w:r w:rsidR="00E63F8B" w:rsidRPr="003808E1">
        <w:rPr>
          <w:rFonts w:ascii="Times New Roman" w:hAnsi="Times New Roman" w:cs="Times New Roman"/>
          <w:sz w:val="24"/>
          <w:szCs w:val="24"/>
        </w:rPr>
        <w:t xml:space="preserve"> by </w:t>
      </w:r>
      <w:r w:rsidR="00E30EB9" w:rsidRPr="003808E1">
        <w:rPr>
          <w:rFonts w:ascii="Times New Roman" w:hAnsi="Times New Roman" w:cs="Times New Roman"/>
          <w:sz w:val="24"/>
          <w:szCs w:val="24"/>
        </w:rPr>
        <w:t xml:space="preserve">MNF or </w:t>
      </w:r>
      <w:r w:rsidR="00E63F8B" w:rsidRPr="003808E1">
        <w:rPr>
          <w:rFonts w:ascii="Times New Roman" w:hAnsi="Times New Roman" w:cs="Times New Roman"/>
          <w:sz w:val="24"/>
          <w:szCs w:val="24"/>
        </w:rPr>
        <w:t>W</w:t>
      </w:r>
      <w:r w:rsidR="00E30EB9" w:rsidRPr="003808E1">
        <w:rPr>
          <w:rFonts w:ascii="Times New Roman" w:hAnsi="Times New Roman" w:cs="Times New Roman"/>
          <w:sz w:val="24"/>
          <w:szCs w:val="24"/>
        </w:rPr>
        <w:t xml:space="preserve">est </w:t>
      </w:r>
      <w:r w:rsidR="00E63F8B" w:rsidRPr="003808E1">
        <w:rPr>
          <w:rFonts w:ascii="Times New Roman" w:hAnsi="Times New Roman" w:cs="Times New Roman"/>
          <w:sz w:val="24"/>
          <w:szCs w:val="24"/>
        </w:rPr>
        <w:t>V</w:t>
      </w:r>
      <w:r w:rsidR="00E30EB9" w:rsidRPr="003808E1">
        <w:rPr>
          <w:rFonts w:ascii="Times New Roman" w:hAnsi="Times New Roman" w:cs="Times New Roman"/>
          <w:sz w:val="24"/>
          <w:szCs w:val="24"/>
        </w:rPr>
        <w:t xml:space="preserve">irginia </w:t>
      </w:r>
      <w:r w:rsidR="00E63F8B" w:rsidRPr="003808E1">
        <w:rPr>
          <w:rFonts w:ascii="Times New Roman" w:hAnsi="Times New Roman" w:cs="Times New Roman"/>
          <w:sz w:val="24"/>
          <w:szCs w:val="24"/>
        </w:rPr>
        <w:t>D</w:t>
      </w:r>
      <w:r w:rsidR="00E30EB9" w:rsidRPr="003808E1">
        <w:rPr>
          <w:rFonts w:ascii="Times New Roman" w:hAnsi="Times New Roman" w:cs="Times New Roman"/>
          <w:sz w:val="24"/>
          <w:szCs w:val="24"/>
        </w:rPr>
        <w:t xml:space="preserve">ivision of </w:t>
      </w:r>
      <w:r w:rsidR="00E63F8B" w:rsidRPr="003808E1">
        <w:rPr>
          <w:rFonts w:ascii="Times New Roman" w:hAnsi="Times New Roman" w:cs="Times New Roman"/>
          <w:sz w:val="24"/>
          <w:szCs w:val="24"/>
        </w:rPr>
        <w:t>N</w:t>
      </w:r>
      <w:r w:rsidR="00E30EB9" w:rsidRPr="003808E1">
        <w:rPr>
          <w:rFonts w:ascii="Times New Roman" w:hAnsi="Times New Roman" w:cs="Times New Roman"/>
          <w:sz w:val="24"/>
          <w:szCs w:val="24"/>
        </w:rPr>
        <w:t xml:space="preserve">atural </w:t>
      </w:r>
      <w:r w:rsidR="00E63F8B" w:rsidRPr="003808E1">
        <w:rPr>
          <w:rFonts w:ascii="Times New Roman" w:hAnsi="Times New Roman" w:cs="Times New Roman"/>
          <w:sz w:val="24"/>
          <w:szCs w:val="24"/>
        </w:rPr>
        <w:t>R</w:t>
      </w:r>
      <w:r w:rsidR="00E30EB9" w:rsidRPr="003808E1">
        <w:rPr>
          <w:rFonts w:ascii="Times New Roman" w:hAnsi="Times New Roman" w:cs="Times New Roman"/>
          <w:sz w:val="24"/>
          <w:szCs w:val="24"/>
        </w:rPr>
        <w:t>esources staff</w:t>
      </w:r>
      <w:r w:rsidR="00E63F8B" w:rsidRPr="003808E1">
        <w:rPr>
          <w:rFonts w:ascii="Times New Roman" w:hAnsi="Times New Roman" w:cs="Times New Roman"/>
          <w:sz w:val="24"/>
          <w:szCs w:val="24"/>
        </w:rPr>
        <w:t xml:space="preserve">. The purpose of the wildlife openings is </w:t>
      </w:r>
      <w:r w:rsidR="00E30EB9" w:rsidRPr="003808E1">
        <w:rPr>
          <w:rFonts w:ascii="Times New Roman" w:hAnsi="Times New Roman" w:cs="Times New Roman"/>
          <w:sz w:val="24"/>
          <w:szCs w:val="24"/>
        </w:rPr>
        <w:t xml:space="preserve">generally </w:t>
      </w:r>
      <w:r w:rsidR="00E63F8B" w:rsidRPr="003808E1">
        <w:rPr>
          <w:rFonts w:ascii="Times New Roman" w:hAnsi="Times New Roman" w:cs="Times New Roman"/>
          <w:sz w:val="24"/>
          <w:szCs w:val="24"/>
        </w:rPr>
        <w:t>to provide habitat to regionally important game species associated with early-successional or open habitat, including white-tailed deer</w:t>
      </w:r>
      <w:r w:rsidR="00A5345E" w:rsidRPr="003808E1">
        <w:rPr>
          <w:rFonts w:ascii="Times New Roman" w:hAnsi="Times New Roman" w:cs="Times New Roman"/>
          <w:sz w:val="24"/>
          <w:szCs w:val="24"/>
        </w:rPr>
        <w:t xml:space="preserve"> (</w:t>
      </w:r>
      <w:r w:rsidR="00A5345E" w:rsidRPr="003808E1">
        <w:rPr>
          <w:rFonts w:ascii="Times New Roman" w:hAnsi="Times New Roman" w:cs="Times New Roman"/>
          <w:i/>
          <w:iCs/>
          <w:sz w:val="24"/>
          <w:szCs w:val="24"/>
        </w:rPr>
        <w:t>Odocoileus virginianus</w:t>
      </w:r>
      <w:r w:rsidR="00A5345E" w:rsidRPr="003808E1">
        <w:rPr>
          <w:rFonts w:ascii="Times New Roman" w:hAnsi="Times New Roman" w:cs="Times New Roman"/>
          <w:sz w:val="24"/>
          <w:szCs w:val="24"/>
        </w:rPr>
        <w:t>)</w:t>
      </w:r>
      <w:r w:rsidR="00E63F8B" w:rsidRPr="003808E1">
        <w:rPr>
          <w:rFonts w:ascii="Times New Roman" w:hAnsi="Times New Roman" w:cs="Times New Roman"/>
          <w:sz w:val="24"/>
          <w:szCs w:val="24"/>
        </w:rPr>
        <w:t>, wild turkey, and American woodcock. The majority (</w:t>
      </w:r>
      <w:r w:rsidR="00A5345E" w:rsidRPr="003808E1">
        <w:rPr>
          <w:rFonts w:ascii="Times New Roman" w:hAnsi="Times New Roman" w:cs="Times New Roman"/>
          <w:sz w:val="24"/>
          <w:szCs w:val="24"/>
        </w:rPr>
        <w:t>&gt;96</w:t>
      </w:r>
      <w:r w:rsidR="00E63F8B" w:rsidRPr="003808E1">
        <w:rPr>
          <w:rFonts w:ascii="Times New Roman" w:hAnsi="Times New Roman" w:cs="Times New Roman"/>
          <w:sz w:val="24"/>
          <w:szCs w:val="24"/>
        </w:rPr>
        <w:t>%)</w:t>
      </w:r>
      <w:r w:rsidR="000A6FBD" w:rsidRPr="003808E1">
        <w:rPr>
          <w:rFonts w:ascii="Times New Roman" w:hAnsi="Times New Roman" w:cs="Times New Roman"/>
          <w:sz w:val="24"/>
          <w:szCs w:val="24"/>
        </w:rPr>
        <w:t xml:space="preserve"> of these wildlife openings</w:t>
      </w:r>
      <w:r w:rsidR="00E63F8B" w:rsidRPr="003808E1">
        <w:rPr>
          <w:rFonts w:ascii="Times New Roman" w:hAnsi="Times New Roman" w:cs="Times New Roman"/>
          <w:sz w:val="24"/>
          <w:szCs w:val="24"/>
        </w:rPr>
        <w:t xml:space="preserve"> are ≤5 ha in size</w:t>
      </w:r>
      <w:r w:rsidR="000A6FBD" w:rsidRPr="003808E1">
        <w:rPr>
          <w:rFonts w:ascii="Times New Roman" w:hAnsi="Times New Roman" w:cs="Times New Roman"/>
          <w:sz w:val="24"/>
          <w:szCs w:val="24"/>
        </w:rPr>
        <w:t>, and a</w:t>
      </w:r>
      <w:r w:rsidR="007679C9" w:rsidRPr="003808E1">
        <w:rPr>
          <w:rFonts w:ascii="Times New Roman" w:hAnsi="Times New Roman" w:cs="Times New Roman"/>
          <w:sz w:val="24"/>
          <w:szCs w:val="24"/>
        </w:rPr>
        <w:t>pproximately</w:t>
      </w:r>
      <w:r w:rsidR="00E63F8B" w:rsidRPr="003808E1">
        <w:rPr>
          <w:rFonts w:ascii="Times New Roman" w:hAnsi="Times New Roman" w:cs="Times New Roman"/>
          <w:sz w:val="24"/>
          <w:szCs w:val="24"/>
        </w:rPr>
        <w:t xml:space="preserve"> 80% of the openings are </w:t>
      </w:r>
      <w:r w:rsidR="007679C9" w:rsidRPr="003808E1">
        <w:rPr>
          <w:rFonts w:ascii="Times New Roman" w:hAnsi="Times New Roman" w:cs="Times New Roman"/>
          <w:sz w:val="24"/>
          <w:szCs w:val="24"/>
        </w:rPr>
        <w:t xml:space="preserve">actively </w:t>
      </w:r>
      <w:r w:rsidR="00E63F8B" w:rsidRPr="003808E1">
        <w:rPr>
          <w:rFonts w:ascii="Times New Roman" w:hAnsi="Times New Roman" w:cs="Times New Roman"/>
          <w:sz w:val="24"/>
          <w:szCs w:val="24"/>
        </w:rPr>
        <w:t>maintained or ha</w:t>
      </w:r>
      <w:r w:rsidR="007679C9" w:rsidRPr="003808E1">
        <w:rPr>
          <w:rFonts w:ascii="Times New Roman" w:hAnsi="Times New Roman" w:cs="Times New Roman"/>
          <w:sz w:val="24"/>
          <w:szCs w:val="24"/>
        </w:rPr>
        <w:t>ve</w:t>
      </w:r>
      <w:r w:rsidR="00E63F8B" w:rsidRPr="003808E1">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sidRPr="003808E1">
        <w:rPr>
          <w:rFonts w:ascii="Times New Roman" w:hAnsi="Times New Roman" w:cs="Times New Roman"/>
          <w:sz w:val="24"/>
          <w:szCs w:val="24"/>
        </w:rPr>
        <w:t>, and grazing</w:t>
      </w:r>
      <w:r w:rsidR="00E63F8B" w:rsidRPr="003808E1">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sidRPr="003808E1">
        <w:rPr>
          <w:rFonts w:ascii="Times New Roman" w:hAnsi="Times New Roman" w:cs="Times New Roman"/>
          <w:sz w:val="24"/>
          <w:szCs w:val="24"/>
        </w:rPr>
        <w:t>&lt;</w:t>
      </w:r>
      <w:r w:rsidR="00E63F8B" w:rsidRPr="003808E1">
        <w:rPr>
          <w:rFonts w:ascii="Times New Roman" w:hAnsi="Times New Roman" w:cs="Times New Roman"/>
          <w:sz w:val="24"/>
          <w:szCs w:val="24"/>
        </w:rPr>
        <w:t>1 km from the nearest neighboring opening.</w:t>
      </w:r>
    </w:p>
    <w:p w14:paraId="4D2D7DE1" w14:textId="35E12952" w:rsidR="003461C5"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this </w:t>
      </w:r>
      <w:r w:rsidR="003461C5" w:rsidRPr="003808E1">
        <w:rPr>
          <w:rFonts w:ascii="Times New Roman" w:hAnsi="Times New Roman" w:cs="Times New Roman"/>
          <w:sz w:val="24"/>
          <w:szCs w:val="24"/>
        </w:rPr>
        <w:t>study</w:t>
      </w:r>
      <w:r w:rsidRPr="003808E1">
        <w:rPr>
          <w:rFonts w:ascii="Times New Roman" w:hAnsi="Times New Roman" w:cs="Times New Roman"/>
          <w:sz w:val="24"/>
          <w:szCs w:val="24"/>
        </w:rPr>
        <w:t xml:space="preserve">, I </w:t>
      </w:r>
      <w:r w:rsidR="003461C5" w:rsidRPr="003808E1">
        <w:rPr>
          <w:rFonts w:ascii="Times New Roman" w:hAnsi="Times New Roman" w:cs="Times New Roman"/>
          <w:sz w:val="24"/>
          <w:szCs w:val="24"/>
        </w:rPr>
        <w:t xml:space="preserve">used stratified random sampling based on size and maintenance status to </w:t>
      </w:r>
      <w:r w:rsidR="003461C5" w:rsidRPr="003808E1">
        <w:rPr>
          <w:rFonts w:ascii="Times New Roman" w:hAnsi="Times New Roman" w:cs="Times New Roman"/>
          <w:sz w:val="24"/>
          <w:szCs w:val="24"/>
        </w:rPr>
        <w:lastRenderedPageBreak/>
        <w:t xml:space="preserve">select </w:t>
      </w:r>
      <w:r w:rsidRPr="003808E1">
        <w:rPr>
          <w:rFonts w:ascii="Times New Roman" w:hAnsi="Times New Roman" w:cs="Times New Roman"/>
          <w:sz w:val="24"/>
          <w:szCs w:val="24"/>
        </w:rPr>
        <w:t xml:space="preserve">a total of </w:t>
      </w:r>
      <w:r w:rsidR="003461C5" w:rsidRPr="003808E1">
        <w:rPr>
          <w:rFonts w:ascii="Times New Roman" w:hAnsi="Times New Roman" w:cs="Times New Roman"/>
          <w:sz w:val="24"/>
          <w:szCs w:val="24"/>
        </w:rPr>
        <w:t>335</w:t>
      </w:r>
      <w:r w:rsidRPr="003808E1">
        <w:rPr>
          <w:rFonts w:ascii="Times New Roman" w:hAnsi="Times New Roman" w:cs="Times New Roman"/>
          <w:sz w:val="24"/>
          <w:szCs w:val="24"/>
        </w:rPr>
        <w:t xml:space="preserve"> wildlife openings as </w:t>
      </w:r>
      <w:r w:rsidR="003461C5" w:rsidRPr="003808E1">
        <w:rPr>
          <w:rFonts w:ascii="Times New Roman" w:hAnsi="Times New Roman" w:cs="Times New Roman"/>
          <w:sz w:val="24"/>
          <w:szCs w:val="24"/>
        </w:rPr>
        <w:t>sampling</w:t>
      </w:r>
      <w:r w:rsidRPr="003808E1">
        <w:rPr>
          <w:rFonts w:ascii="Times New Roman" w:hAnsi="Times New Roman" w:cs="Times New Roman"/>
          <w:sz w:val="24"/>
          <w:szCs w:val="24"/>
        </w:rPr>
        <w:t xml:space="preserve"> sites</w:t>
      </w:r>
      <w:r w:rsidR="003461C5"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Figure </w:t>
      </w:r>
      <w:r w:rsidR="003461C5" w:rsidRPr="003808E1">
        <w:rPr>
          <w:rFonts w:ascii="Times New Roman" w:hAnsi="Times New Roman" w:cs="Times New Roman"/>
          <w:sz w:val="24"/>
          <w:szCs w:val="24"/>
        </w:rPr>
        <w:t>2</w:t>
      </w:r>
      <w:r w:rsidRPr="003808E1">
        <w:rPr>
          <w:rFonts w:ascii="Times New Roman" w:hAnsi="Times New Roman" w:cs="Times New Roman"/>
          <w:sz w:val="24"/>
          <w:szCs w:val="24"/>
        </w:rPr>
        <w:t xml:space="preserve">). </w:t>
      </w:r>
      <w:r w:rsidR="003461C5" w:rsidRPr="003808E1">
        <w:rPr>
          <w:rFonts w:ascii="Times New Roman" w:hAnsi="Times New Roman" w:cs="Times New Roman"/>
          <w:sz w:val="24"/>
          <w:szCs w:val="24"/>
        </w:rPr>
        <w:t>They ranged in size from 0.04 ha to 21.53 ha</w:t>
      </w:r>
      <w:r w:rsidR="0036138D" w:rsidRPr="003808E1">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Focal </w:t>
      </w:r>
      <w:r w:rsidR="00DA58B5" w:rsidRPr="003808E1">
        <w:rPr>
          <w:rFonts w:ascii="Times New Roman" w:hAnsi="Times New Roman" w:cs="Times New Roman"/>
          <w:b/>
          <w:bCs/>
          <w:sz w:val="24"/>
          <w:szCs w:val="24"/>
        </w:rPr>
        <w:t xml:space="preserve">game bird </w:t>
      </w:r>
      <w:r w:rsidRPr="003808E1">
        <w:rPr>
          <w:rFonts w:ascii="Times New Roman" w:hAnsi="Times New Roman" w:cs="Times New Roman"/>
          <w:b/>
          <w:bCs/>
          <w:sz w:val="24"/>
          <w:szCs w:val="24"/>
        </w:rPr>
        <w:t>species</w:t>
      </w:r>
      <w:r w:rsidR="00DA58B5" w:rsidRPr="003808E1">
        <w:rPr>
          <w:rFonts w:ascii="Times New Roman" w:hAnsi="Times New Roman" w:cs="Times New Roman"/>
          <w:b/>
          <w:bCs/>
          <w:sz w:val="24"/>
          <w:szCs w:val="24"/>
        </w:rPr>
        <w:t xml:space="preserve"> and songbird guild designations</w:t>
      </w:r>
    </w:p>
    <w:p w14:paraId="4DA97896" w14:textId="1FBA53DF" w:rsidR="00931EC6" w:rsidRPr="003808E1" w:rsidRDefault="00FA1FC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aking land manager goals into consideration, my research</w:t>
      </w:r>
      <w:r w:rsidR="00931EC6" w:rsidRPr="003808E1">
        <w:rPr>
          <w:rFonts w:ascii="Times New Roman" w:hAnsi="Times New Roman" w:cs="Times New Roman"/>
          <w:sz w:val="24"/>
          <w:szCs w:val="24"/>
        </w:rPr>
        <w:t xml:space="preserve"> primarily</w:t>
      </w:r>
      <w:r w:rsidRPr="003808E1">
        <w:rPr>
          <w:rFonts w:ascii="Times New Roman" w:hAnsi="Times New Roman" w:cs="Times New Roman"/>
          <w:sz w:val="24"/>
          <w:szCs w:val="24"/>
        </w:rPr>
        <w:t xml:space="preserve"> focused on </w:t>
      </w:r>
      <w:r w:rsidR="00E6733C" w:rsidRPr="003808E1">
        <w:rPr>
          <w:rFonts w:ascii="Times New Roman" w:hAnsi="Times New Roman" w:cs="Times New Roman"/>
          <w:sz w:val="24"/>
          <w:szCs w:val="24"/>
        </w:rPr>
        <w:t xml:space="preserve">the 3 regionally important </w:t>
      </w:r>
      <w:r w:rsidR="00DA58B5" w:rsidRPr="003808E1">
        <w:rPr>
          <w:rFonts w:ascii="Times New Roman" w:hAnsi="Times New Roman" w:cs="Times New Roman"/>
          <w:sz w:val="24"/>
          <w:szCs w:val="24"/>
        </w:rPr>
        <w:t>upland game bird</w:t>
      </w:r>
      <w:r w:rsidRPr="003808E1">
        <w:rPr>
          <w:rFonts w:ascii="Times New Roman" w:hAnsi="Times New Roman" w:cs="Times New Roman"/>
          <w:sz w:val="24"/>
          <w:szCs w:val="24"/>
        </w:rPr>
        <w:t xml:space="preserve"> species</w:t>
      </w:r>
      <w:r w:rsidR="00E6733C" w:rsidRPr="003808E1">
        <w:rPr>
          <w:rFonts w:ascii="Times New Roman" w:hAnsi="Times New Roman" w:cs="Times New Roman"/>
          <w:sz w:val="24"/>
          <w:szCs w:val="24"/>
        </w:rPr>
        <w:t xml:space="preserve"> in the Central Appalachians region: wild turkey, ruffed grouse, and American woodcock.</w:t>
      </w:r>
      <w:r w:rsidRPr="003808E1">
        <w:rPr>
          <w:rFonts w:ascii="Times New Roman" w:hAnsi="Times New Roman" w:cs="Times New Roman"/>
          <w:sz w:val="24"/>
          <w:szCs w:val="24"/>
        </w:rPr>
        <w:t xml:space="preserve"> To </w:t>
      </w:r>
      <w:r w:rsidR="00931EC6" w:rsidRPr="003808E1">
        <w:rPr>
          <w:rFonts w:ascii="Times New Roman" w:hAnsi="Times New Roman" w:cs="Times New Roman"/>
          <w:sz w:val="24"/>
          <w:szCs w:val="24"/>
        </w:rPr>
        <w:t>assess additional impacts on</w:t>
      </w:r>
      <w:r w:rsidRPr="003808E1">
        <w:rPr>
          <w:rFonts w:ascii="Times New Roman" w:hAnsi="Times New Roman" w:cs="Times New Roman"/>
          <w:sz w:val="24"/>
          <w:szCs w:val="24"/>
        </w:rPr>
        <w:t xml:space="preserve"> </w:t>
      </w:r>
      <w:r w:rsidR="00931EC6" w:rsidRPr="003808E1">
        <w:rPr>
          <w:rFonts w:ascii="Times New Roman" w:hAnsi="Times New Roman" w:cs="Times New Roman"/>
          <w:sz w:val="24"/>
          <w:szCs w:val="24"/>
        </w:rPr>
        <w:t>songbird</w:t>
      </w:r>
      <w:r w:rsidRPr="003808E1">
        <w:rPr>
          <w:rFonts w:ascii="Times New Roman" w:hAnsi="Times New Roman" w:cs="Times New Roman"/>
          <w:sz w:val="24"/>
          <w:szCs w:val="24"/>
        </w:rPr>
        <w:t xml:space="preserve"> diversity, </w:t>
      </w:r>
      <w:r w:rsidR="00931EC6" w:rsidRPr="003808E1">
        <w:rPr>
          <w:rFonts w:ascii="Times New Roman" w:hAnsi="Times New Roman" w:cs="Times New Roman"/>
          <w:sz w:val="24"/>
          <w:szCs w:val="24"/>
        </w:rPr>
        <w:t>I considered a subset of passerine</w:t>
      </w:r>
      <w:r w:rsidR="00342D23" w:rsidRPr="003808E1">
        <w:rPr>
          <w:rFonts w:ascii="Times New Roman" w:hAnsi="Times New Roman" w:cs="Times New Roman"/>
          <w:sz w:val="24"/>
          <w:szCs w:val="24"/>
        </w:rPr>
        <w:t xml:space="preserve"> and near-passerine</w:t>
      </w:r>
      <w:r w:rsidR="00931EC6" w:rsidRPr="003808E1">
        <w:rPr>
          <w:rFonts w:ascii="Times New Roman" w:hAnsi="Times New Roman" w:cs="Times New Roman"/>
          <w:sz w:val="24"/>
          <w:szCs w:val="24"/>
        </w:rPr>
        <w:t xml:space="preserve"> species. Although a total of 116 avian species were detected across all surveys, I limited the richness analyses to 66 species (see Appendix A for full list) with breeding ranges that encompassed the study area</w:t>
      </w:r>
      <w:r w:rsidR="003F4B2E" w:rsidRPr="003808E1">
        <w:rPr>
          <w:rFonts w:ascii="Times New Roman" w:hAnsi="Times New Roman" w:cs="Times New Roman"/>
          <w:sz w:val="24"/>
          <w:szCs w:val="24"/>
        </w:rPr>
        <w:t xml:space="preserve"> and that had </w:t>
      </w:r>
      <w:r w:rsidR="00EF521F" w:rsidRPr="003808E1">
        <w:rPr>
          <w:rFonts w:ascii="Times New Roman" w:hAnsi="Times New Roman" w:cs="Times New Roman"/>
          <w:sz w:val="24"/>
          <w:szCs w:val="24"/>
        </w:rPr>
        <w:t>≥</w:t>
      </w:r>
      <w:r w:rsidR="003F4B2E" w:rsidRPr="003808E1">
        <w:rPr>
          <w:rFonts w:ascii="Times New Roman" w:hAnsi="Times New Roman" w:cs="Times New Roman"/>
          <w:sz w:val="24"/>
          <w:szCs w:val="24"/>
        </w:rPr>
        <w:t>5 detections</w:t>
      </w:r>
      <w:r w:rsidR="00931EC6" w:rsidRPr="003808E1">
        <w:rPr>
          <w:rFonts w:ascii="Times New Roman" w:hAnsi="Times New Roman" w:cs="Times New Roman"/>
          <w:sz w:val="24"/>
          <w:szCs w:val="24"/>
        </w:rPr>
        <w:t>. I also excluded wetland-associated songbirds because they were incidental to the focal habitat types</w:t>
      </w:r>
      <w:r w:rsidR="003F4B2E" w:rsidRPr="003808E1">
        <w:rPr>
          <w:rFonts w:ascii="Times New Roman" w:hAnsi="Times New Roman" w:cs="Times New Roman"/>
          <w:sz w:val="24"/>
          <w:szCs w:val="24"/>
        </w:rPr>
        <w:t xml:space="preserve">, as well as </w:t>
      </w:r>
      <w:r w:rsidR="00931EC6" w:rsidRPr="003808E1">
        <w:rPr>
          <w:rFonts w:ascii="Times New Roman" w:hAnsi="Times New Roman" w:cs="Times New Roman"/>
          <w:sz w:val="24"/>
          <w:szCs w:val="24"/>
        </w:rPr>
        <w:t>corvids</w:t>
      </w:r>
      <w:r w:rsidR="003F4B2E" w:rsidRPr="003808E1">
        <w:rPr>
          <w:rFonts w:ascii="Times New Roman" w:hAnsi="Times New Roman" w:cs="Times New Roman"/>
          <w:sz w:val="24"/>
          <w:szCs w:val="24"/>
        </w:rPr>
        <w:t xml:space="preserve"> and waterthrushes</w:t>
      </w:r>
      <w:r w:rsidR="00931EC6" w:rsidRPr="003808E1">
        <w:rPr>
          <w:rFonts w:ascii="Times New Roman" w:hAnsi="Times New Roman" w:cs="Times New Roman"/>
          <w:sz w:val="24"/>
          <w:szCs w:val="24"/>
        </w:rPr>
        <w:t xml:space="preserve"> because they </w:t>
      </w:r>
      <w:r w:rsidR="003F4B2E" w:rsidRPr="003808E1">
        <w:rPr>
          <w:rFonts w:ascii="Times New Roman" w:hAnsi="Times New Roman" w:cs="Times New Roman"/>
          <w:sz w:val="24"/>
          <w:szCs w:val="24"/>
        </w:rPr>
        <w:t>are not well-sampled with breeding songbird point count surveys.</w:t>
      </w:r>
    </w:p>
    <w:p w14:paraId="1ACD56F3" w14:textId="36A075F6" w:rsidR="00FA1FCB" w:rsidRPr="003808E1" w:rsidRDefault="00644D3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abitat-related guild designations for</w:t>
      </w:r>
      <w:r w:rsidR="00FA1FCB" w:rsidRPr="003808E1">
        <w:rPr>
          <w:rFonts w:ascii="Times New Roman" w:hAnsi="Times New Roman" w:cs="Times New Roman"/>
          <w:sz w:val="24"/>
          <w:szCs w:val="24"/>
        </w:rPr>
        <w:t xml:space="preserve"> </w:t>
      </w:r>
      <w:r w:rsidR="00EA2163" w:rsidRPr="003808E1">
        <w:rPr>
          <w:rFonts w:ascii="Times New Roman" w:hAnsi="Times New Roman" w:cs="Times New Roman"/>
          <w:sz w:val="24"/>
          <w:szCs w:val="24"/>
        </w:rPr>
        <w:t xml:space="preserve">the 66 </w:t>
      </w:r>
      <w:r w:rsidRPr="003808E1">
        <w:rPr>
          <w:rFonts w:ascii="Times New Roman" w:hAnsi="Times New Roman" w:cs="Times New Roman"/>
          <w:sz w:val="24"/>
          <w:szCs w:val="24"/>
        </w:rPr>
        <w:t>songbird</w:t>
      </w:r>
      <w:r w:rsidR="00FA1FCB"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were assigned based on breeding habitat and comprised</w:t>
      </w:r>
      <w:r w:rsidR="00FA1FCB" w:rsidRPr="003808E1">
        <w:rPr>
          <w:rFonts w:ascii="Times New Roman" w:hAnsi="Times New Roman" w:cs="Times New Roman"/>
          <w:sz w:val="24"/>
          <w:szCs w:val="24"/>
        </w:rPr>
        <w:t xml:space="preserve"> 4 </w:t>
      </w:r>
      <w:r w:rsidR="00BC3F06" w:rsidRPr="003808E1">
        <w:rPr>
          <w:rFonts w:ascii="Times New Roman" w:hAnsi="Times New Roman" w:cs="Times New Roman"/>
          <w:sz w:val="24"/>
          <w:szCs w:val="24"/>
        </w:rPr>
        <w:t xml:space="preserve">categories </w:t>
      </w:r>
      <w:r w:rsidR="00560F4E" w:rsidRPr="003808E1">
        <w:rPr>
          <w:rFonts w:ascii="Times New Roman" w:hAnsi="Times New Roman" w:cs="Times New Roman"/>
          <w:sz w:val="24"/>
          <w:szCs w:val="24"/>
        </w:rPr>
        <w:t>(Appendix A)</w:t>
      </w:r>
      <w:r w:rsidR="00FA1FCB"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1) </w:t>
      </w:r>
      <w:r w:rsidR="00FA1FCB" w:rsidRPr="003808E1">
        <w:rPr>
          <w:rFonts w:ascii="Times New Roman" w:hAnsi="Times New Roman" w:cs="Times New Roman"/>
          <w:sz w:val="24"/>
          <w:szCs w:val="24"/>
        </w:rPr>
        <w:t>early-successional and edge-</w:t>
      </w:r>
      <w:r w:rsidR="00F76B0A" w:rsidRPr="003808E1">
        <w:rPr>
          <w:rFonts w:ascii="Times New Roman" w:hAnsi="Times New Roman" w:cs="Times New Roman"/>
          <w:sz w:val="24"/>
          <w:szCs w:val="24"/>
        </w:rPr>
        <w:t>a</w:t>
      </w:r>
      <w:r w:rsidR="00FA1FCB" w:rsidRPr="003808E1">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sidRPr="003808E1">
        <w:rPr>
          <w:rFonts w:ascii="Times New Roman" w:hAnsi="Times New Roman" w:cs="Times New Roman"/>
          <w:sz w:val="24"/>
          <w:szCs w:val="24"/>
        </w:rPr>
        <w:t xml:space="preserve">; (2) </w:t>
      </w:r>
      <w:r w:rsidR="00FA1FCB" w:rsidRPr="003808E1">
        <w:rPr>
          <w:rFonts w:ascii="Times New Roman" w:hAnsi="Times New Roman" w:cs="Times New Roman"/>
          <w:sz w:val="24"/>
          <w:szCs w:val="24"/>
        </w:rPr>
        <w:t>forest-interior (i.e., generally breed or found in the core area of mature forest)</w:t>
      </w:r>
      <w:r w:rsidRPr="003808E1">
        <w:rPr>
          <w:rFonts w:ascii="Times New Roman" w:hAnsi="Times New Roman" w:cs="Times New Roman"/>
          <w:sz w:val="24"/>
          <w:szCs w:val="24"/>
        </w:rPr>
        <w:t xml:space="preserve">; (3) </w:t>
      </w:r>
      <w:r w:rsidR="00FA1FCB" w:rsidRPr="003808E1">
        <w:rPr>
          <w:rFonts w:ascii="Times New Roman" w:hAnsi="Times New Roman" w:cs="Times New Roman"/>
          <w:sz w:val="24"/>
          <w:szCs w:val="24"/>
        </w:rPr>
        <w:t>forest-gap (i.e., generally breed or found in or near small forest gaps within the core area of mature forest)</w:t>
      </w:r>
      <w:r w:rsidRPr="003808E1">
        <w:rPr>
          <w:rFonts w:ascii="Times New Roman" w:hAnsi="Times New Roman" w:cs="Times New Roman"/>
          <w:sz w:val="24"/>
          <w:szCs w:val="24"/>
        </w:rPr>
        <w:t>;</w:t>
      </w:r>
      <w:r w:rsidR="00FA1FCB" w:rsidRPr="003808E1">
        <w:rPr>
          <w:rFonts w:ascii="Times New Roman" w:hAnsi="Times New Roman" w:cs="Times New Roman"/>
          <w:sz w:val="24"/>
          <w:szCs w:val="24"/>
        </w:rPr>
        <w:t xml:space="preserve"> and </w:t>
      </w:r>
      <w:r w:rsidRPr="003808E1">
        <w:rPr>
          <w:rFonts w:ascii="Times New Roman" w:hAnsi="Times New Roman" w:cs="Times New Roman"/>
          <w:sz w:val="24"/>
          <w:szCs w:val="24"/>
        </w:rPr>
        <w:t xml:space="preserve">(4) </w:t>
      </w:r>
      <w:r w:rsidR="00FA1FCB" w:rsidRPr="003808E1">
        <w:rPr>
          <w:rFonts w:ascii="Times New Roman" w:hAnsi="Times New Roman" w:cs="Times New Roman"/>
          <w:sz w:val="24"/>
          <w:szCs w:val="24"/>
        </w:rPr>
        <w:t>forest generalist (i.e., associated with forest but no preference for early-successional vs. mature forest).</w:t>
      </w:r>
      <w:r w:rsidR="00BC3F06" w:rsidRPr="003808E1">
        <w:rPr>
          <w:rFonts w:ascii="Times New Roman" w:hAnsi="Times New Roman" w:cs="Times New Roman"/>
          <w:sz w:val="24"/>
          <w:szCs w:val="24"/>
        </w:rPr>
        <w:t xml:space="preserve"> For early-successional and edge-associated species, the presence of a </w:t>
      </w:r>
      <w:r w:rsidR="00E5390D" w:rsidRPr="003808E1">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3808E1" w:rsidRDefault="00D976AD"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Field d</w:t>
      </w:r>
      <w:r w:rsidR="00E63F8B" w:rsidRPr="003808E1">
        <w:rPr>
          <w:rFonts w:ascii="Times New Roman" w:hAnsi="Times New Roman" w:cs="Times New Roman"/>
          <w:b/>
          <w:bCs/>
          <w:sz w:val="24"/>
          <w:szCs w:val="24"/>
        </w:rPr>
        <w:t>ata collection</w:t>
      </w:r>
      <w:r w:rsidR="00AB0418" w:rsidRPr="003808E1">
        <w:rPr>
          <w:rFonts w:ascii="Times New Roman" w:hAnsi="Times New Roman" w:cs="Times New Roman"/>
          <w:b/>
          <w:bCs/>
          <w:sz w:val="24"/>
          <w:szCs w:val="24"/>
        </w:rPr>
        <w:t xml:space="preserve"> </w:t>
      </w:r>
    </w:p>
    <w:p w14:paraId="7E40E740" w14:textId="5A98E71A" w:rsidR="000C099A" w:rsidRPr="003808E1" w:rsidRDefault="000C099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In-person sampling</w:t>
      </w:r>
      <w:r w:rsidR="000625EA" w:rsidRPr="003808E1">
        <w:rPr>
          <w:rFonts w:ascii="Times New Roman" w:hAnsi="Times New Roman" w:cs="Times New Roman"/>
          <w:i/>
          <w:iCs/>
          <w:sz w:val="24"/>
          <w:szCs w:val="24"/>
        </w:rPr>
        <w:t xml:space="preserve"> methods </w:t>
      </w:r>
      <w:r w:rsidRPr="003808E1">
        <w:rPr>
          <w:rFonts w:ascii="Times New Roman" w:hAnsi="Times New Roman" w:cs="Times New Roman"/>
          <w:i/>
          <w:iCs/>
          <w:sz w:val="24"/>
          <w:szCs w:val="24"/>
        </w:rPr>
        <w:t>for game bird species</w:t>
      </w:r>
    </w:p>
    <w:p w14:paraId="66B7ED03" w14:textId="472AEC6F" w:rsidR="000C099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conducted in-person game bird surveys at 6</w:t>
      </w:r>
      <w:r w:rsidR="00643CDC" w:rsidRPr="003808E1">
        <w:rPr>
          <w:rFonts w:ascii="Times New Roman" w:hAnsi="Times New Roman" w:cs="Times New Roman"/>
          <w:sz w:val="24"/>
          <w:szCs w:val="24"/>
        </w:rPr>
        <w:t>4</w:t>
      </w:r>
      <w:r w:rsidRPr="003808E1">
        <w:rPr>
          <w:rFonts w:ascii="Times New Roman" w:hAnsi="Times New Roman" w:cs="Times New Roman"/>
          <w:sz w:val="24"/>
          <w:szCs w:val="24"/>
        </w:rPr>
        <w:t xml:space="preserve"> wildlife openings in 2019 and 251 wildlife openings in 2021</w:t>
      </w:r>
      <w:r w:rsidR="00B920C2" w:rsidRPr="003808E1">
        <w:rPr>
          <w:rFonts w:ascii="Times New Roman" w:hAnsi="Times New Roman" w:cs="Times New Roman"/>
          <w:sz w:val="24"/>
          <w:szCs w:val="24"/>
        </w:rPr>
        <w:t>, for a total of 315 wildlife openings (Table 3)</w:t>
      </w:r>
      <w:r w:rsidR="00D5556D" w:rsidRPr="003808E1">
        <w:rPr>
          <w:rFonts w:ascii="Times New Roman" w:hAnsi="Times New Roman" w:cs="Times New Roman"/>
          <w:sz w:val="24"/>
          <w:szCs w:val="24"/>
        </w:rPr>
        <w:t>; sampling occurred</w:t>
      </w:r>
      <w:r w:rsidRPr="003808E1">
        <w:rPr>
          <w:rFonts w:ascii="Times New Roman" w:hAnsi="Times New Roman" w:cs="Times New Roman"/>
          <w:sz w:val="24"/>
          <w:szCs w:val="24"/>
        </w:rPr>
        <w:t xml:space="preserve"> between </w:t>
      </w:r>
      <w:r w:rsidR="00D5556D" w:rsidRPr="003808E1">
        <w:rPr>
          <w:rFonts w:ascii="Times New Roman" w:hAnsi="Times New Roman" w:cs="Times New Roman"/>
          <w:sz w:val="24"/>
          <w:szCs w:val="24"/>
        </w:rPr>
        <w:t xml:space="preserve">15 </w:t>
      </w:r>
      <w:r w:rsidRPr="003808E1">
        <w:rPr>
          <w:rFonts w:ascii="Times New Roman" w:hAnsi="Times New Roman" w:cs="Times New Roman"/>
          <w:sz w:val="24"/>
          <w:szCs w:val="24"/>
        </w:rPr>
        <w:t xml:space="preserve">April and </w:t>
      </w:r>
      <w:r w:rsidR="00D5556D" w:rsidRPr="003808E1">
        <w:rPr>
          <w:rFonts w:ascii="Times New Roman" w:hAnsi="Times New Roman" w:cs="Times New Roman"/>
          <w:sz w:val="24"/>
          <w:szCs w:val="24"/>
        </w:rPr>
        <w:t xml:space="preserve">10 </w:t>
      </w:r>
      <w:r w:rsidRPr="003808E1">
        <w:rPr>
          <w:rFonts w:ascii="Times New Roman" w:hAnsi="Times New Roman" w:cs="Times New Roman"/>
          <w:sz w:val="24"/>
          <w:szCs w:val="24"/>
        </w:rPr>
        <w:t xml:space="preserve">May to overlap with the peak courtship / breeding period for the 3 game bird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chumacher 2002, US Fish and Wildlife Service 201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For the in-person game bird surveys, I randomly generated a single sampling point within each wildlife opening that was &gt;80 m from the forest edge (if possible); for the smallest wildlife openings (&lt;1 ha), the point was located in the approximate center of the opening</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w:t>
      </w:r>
    </w:p>
    <w:p w14:paraId="597DD622" w14:textId="35B35831" w:rsidR="00B23EC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Wild turkeys and ruffed grouse were sampled simultaneously</w:t>
      </w:r>
      <w:r w:rsidR="00802AAB" w:rsidRPr="003808E1">
        <w:rPr>
          <w:rFonts w:ascii="Times New Roman" w:hAnsi="Times New Roman" w:cs="Times New Roman"/>
          <w:sz w:val="24"/>
          <w:szCs w:val="24"/>
        </w:rPr>
        <w:t xml:space="preserve"> at</w:t>
      </w:r>
      <w:r w:rsidR="0040552A" w:rsidRPr="003808E1">
        <w:rPr>
          <w:rFonts w:ascii="Times New Roman" w:hAnsi="Times New Roman" w:cs="Times New Roman"/>
          <w:sz w:val="24"/>
          <w:szCs w:val="24"/>
        </w:rPr>
        <w:t xml:space="preserve"> 315</w:t>
      </w:r>
      <w:r w:rsidRPr="003808E1">
        <w:rPr>
          <w:rFonts w:ascii="Times New Roman" w:hAnsi="Times New Roman" w:cs="Times New Roman"/>
          <w:sz w:val="24"/>
          <w:szCs w:val="24"/>
        </w:rPr>
        <w:t xml:space="preserve"> </w:t>
      </w:r>
      <w:r w:rsidR="0040552A" w:rsidRPr="003808E1">
        <w:rPr>
          <w:rFonts w:ascii="Times New Roman" w:hAnsi="Times New Roman" w:cs="Times New Roman"/>
          <w:sz w:val="24"/>
          <w:szCs w:val="24"/>
        </w:rPr>
        <w:t xml:space="preserve">wildlife openings </w:t>
      </w:r>
      <w:r w:rsidRPr="003808E1">
        <w:rPr>
          <w:rFonts w:ascii="Times New Roman" w:hAnsi="Times New Roman" w:cs="Times New Roman"/>
          <w:sz w:val="24"/>
          <w:szCs w:val="24"/>
        </w:rPr>
        <w:t xml:space="preserve">with repeated 10-minute morning modified drumming </w:t>
      </w:r>
      <w:r w:rsidR="0072167C"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nsen et al. 2011)</w:t>
      </w:r>
      <w:r w:rsidR="0072167C" w:rsidRPr="003808E1">
        <w:rPr>
          <w:rFonts w:ascii="Times New Roman" w:hAnsi="Times New Roman" w:cs="Times New Roman"/>
          <w:sz w:val="24"/>
          <w:szCs w:val="24"/>
        </w:rPr>
        <w:fldChar w:fldCharType="end"/>
      </w:r>
      <w:r w:rsidR="0072167C" w:rsidRPr="003808E1">
        <w:rPr>
          <w:rFonts w:ascii="Times New Roman" w:hAnsi="Times New Roman" w:cs="Times New Roman"/>
          <w:sz w:val="24"/>
          <w:szCs w:val="24"/>
        </w:rPr>
        <w:t xml:space="preserve"> </w:t>
      </w:r>
      <w:r w:rsidRPr="003808E1">
        <w:rPr>
          <w:rFonts w:ascii="Times New Roman" w:hAnsi="Times New Roman" w:cs="Times New Roman"/>
          <w:sz w:val="24"/>
          <w:szCs w:val="24"/>
        </w:rPr>
        <w:t>/ gobbling surveys</w:t>
      </w:r>
      <w:r w:rsidR="0072167C" w:rsidRPr="003808E1">
        <w:rPr>
          <w:rFonts w:ascii="Times New Roman" w:hAnsi="Times New Roman" w:cs="Times New Roman"/>
          <w:sz w:val="24"/>
          <w:szCs w:val="24"/>
        </w:rPr>
        <w:t xml:space="preserve"> (Table </w:t>
      </w:r>
      <w:r w:rsidR="006018B6" w:rsidRPr="003808E1">
        <w:rPr>
          <w:rFonts w:ascii="Times New Roman" w:hAnsi="Times New Roman" w:cs="Times New Roman"/>
          <w:sz w:val="24"/>
          <w:szCs w:val="24"/>
        </w:rPr>
        <w:t>3</w:t>
      </w:r>
      <w:r w:rsidR="003D78AD" w:rsidRPr="003808E1">
        <w:rPr>
          <w:rFonts w:ascii="Times New Roman" w:hAnsi="Times New Roman" w:cs="Times New Roman"/>
          <w:sz w:val="24"/>
          <w:szCs w:val="24"/>
        </w:rPr>
        <w:t>)</w:t>
      </w:r>
      <w:r w:rsidRPr="003808E1">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w:t>
      </w:r>
      <w:r w:rsidRPr="003808E1">
        <w:rPr>
          <w:rFonts w:ascii="Times New Roman" w:hAnsi="Times New Roman" w:cs="Times New Roman"/>
          <w:sz w:val="24"/>
          <w:szCs w:val="24"/>
        </w:rPr>
        <w:lastRenderedPageBreak/>
        <w:t xml:space="preserve">concluded within 4 hours after sunrise. </w:t>
      </w:r>
      <w:r w:rsidR="00B23ECA" w:rsidRPr="003808E1">
        <w:rPr>
          <w:rFonts w:ascii="Times New Roman" w:hAnsi="Times New Roman" w:cs="Times New Roman"/>
          <w:sz w:val="24"/>
          <w:szCs w:val="24"/>
        </w:rPr>
        <w:t xml:space="preserve">The 10-minute survey was split into 2 </w:t>
      </w:r>
      <w:r w:rsidR="00DF63A2" w:rsidRPr="003808E1">
        <w:rPr>
          <w:rFonts w:ascii="Times New Roman" w:hAnsi="Times New Roman" w:cs="Times New Roman"/>
          <w:sz w:val="24"/>
          <w:szCs w:val="24"/>
        </w:rPr>
        <w:t xml:space="preserve">equal time </w:t>
      </w:r>
      <w:r w:rsidR="00B23ECA" w:rsidRPr="003808E1">
        <w:rPr>
          <w:rFonts w:ascii="Times New Roman" w:hAnsi="Times New Roman" w:cs="Times New Roman"/>
          <w:sz w:val="24"/>
          <w:szCs w:val="24"/>
        </w:rPr>
        <w:t xml:space="preserve">intervals: 0–5 minutes and &gt;5–10 minutes. For each </w:t>
      </w:r>
      <w:r w:rsidR="00DF63A2" w:rsidRPr="003808E1">
        <w:rPr>
          <w:rFonts w:ascii="Times New Roman" w:hAnsi="Times New Roman" w:cs="Times New Roman"/>
          <w:sz w:val="24"/>
          <w:szCs w:val="24"/>
        </w:rPr>
        <w:t>wild turkey or ruffed grouse</w:t>
      </w:r>
      <w:r w:rsidR="00B23ECA" w:rsidRPr="003808E1">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sidRPr="003808E1">
        <w:rPr>
          <w:rFonts w:ascii="Times New Roman" w:hAnsi="Times New Roman" w:cs="Times New Roman"/>
          <w:sz w:val="24"/>
          <w:szCs w:val="24"/>
        </w:rPr>
        <w:t xml:space="preserve">maximum wind speed, maximum </w:t>
      </w:r>
      <w:r w:rsidR="00B23ECA" w:rsidRPr="003808E1">
        <w:rPr>
          <w:rFonts w:ascii="Times New Roman" w:hAnsi="Times New Roman" w:cs="Times New Roman"/>
          <w:sz w:val="24"/>
          <w:szCs w:val="24"/>
        </w:rPr>
        <w:t xml:space="preserve">ambient noise level (dB), precipitation status, </w:t>
      </w:r>
      <w:r w:rsidR="00D43E9D" w:rsidRPr="003808E1">
        <w:rPr>
          <w:rFonts w:ascii="Times New Roman" w:hAnsi="Times New Roman" w:cs="Times New Roman"/>
          <w:sz w:val="24"/>
          <w:szCs w:val="24"/>
        </w:rPr>
        <w:t xml:space="preserve">and </w:t>
      </w:r>
      <w:r w:rsidR="00B23ECA" w:rsidRPr="003808E1">
        <w:rPr>
          <w:rFonts w:ascii="Times New Roman" w:hAnsi="Times New Roman" w:cs="Times New Roman"/>
          <w:sz w:val="24"/>
          <w:szCs w:val="24"/>
        </w:rPr>
        <w:t xml:space="preserve">sky code. Maximum wind speed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Kestrel 1000 anemometer, and maximum ambient noise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sound level meter for </w:t>
      </w:r>
      <w:r w:rsidR="00D43E9D" w:rsidRPr="003808E1">
        <w:rPr>
          <w:rFonts w:ascii="Times New Roman" w:hAnsi="Times New Roman" w:cs="Times New Roman"/>
          <w:sz w:val="24"/>
          <w:szCs w:val="24"/>
        </w:rPr>
        <w:t>1</w:t>
      </w:r>
      <w:r w:rsidR="00B23ECA" w:rsidRPr="003808E1">
        <w:rPr>
          <w:rFonts w:ascii="Times New Roman" w:hAnsi="Times New Roman" w:cs="Times New Roman"/>
          <w:sz w:val="24"/>
          <w:szCs w:val="24"/>
        </w:rPr>
        <w:t xml:space="preserve"> minute. Sky codes range</w:t>
      </w:r>
      <w:r w:rsidR="00D43E9D" w:rsidRPr="003808E1">
        <w:rPr>
          <w:rFonts w:ascii="Times New Roman" w:hAnsi="Times New Roman" w:cs="Times New Roman"/>
          <w:sz w:val="24"/>
          <w:szCs w:val="24"/>
        </w:rPr>
        <w:t>d</w:t>
      </w:r>
      <w:r w:rsidR="00B23ECA" w:rsidRPr="003808E1">
        <w:rPr>
          <w:rFonts w:ascii="Times New Roman" w:hAnsi="Times New Roman" w:cs="Times New Roman"/>
          <w:sz w:val="24"/>
          <w:szCs w:val="24"/>
        </w:rPr>
        <w:t xml:space="preserve"> from 0 to 4 and </w:t>
      </w:r>
      <w:r w:rsidR="00D43E9D" w:rsidRPr="003808E1">
        <w:rPr>
          <w:rFonts w:ascii="Times New Roman" w:hAnsi="Times New Roman" w:cs="Times New Roman"/>
          <w:sz w:val="24"/>
          <w:szCs w:val="24"/>
        </w:rPr>
        <w:t>were</w:t>
      </w:r>
      <w:r w:rsidR="00B23ECA" w:rsidRPr="003808E1">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sidRPr="003808E1">
        <w:rPr>
          <w:rFonts w:ascii="Times New Roman" w:hAnsi="Times New Roman" w:cs="Times New Roman"/>
          <w:sz w:val="24"/>
          <w:szCs w:val="24"/>
        </w:rPr>
        <w:t xml:space="preserve"> </w:t>
      </w:r>
      <w:r w:rsidRPr="003808E1">
        <w:rPr>
          <w:rFonts w:ascii="Times New Roman" w:hAnsi="Times New Roman" w:cs="Times New Roman"/>
          <w:sz w:val="24"/>
          <w:szCs w:val="24"/>
        </w:rPr>
        <w:t>No surveys were conducted during mornings with moderate to heavy precipitation or consistent high wind speed (&gt;</w:t>
      </w:r>
      <w:r w:rsidR="00B23ECA" w:rsidRPr="003808E1">
        <w:rPr>
          <w:rFonts w:ascii="Times New Roman" w:hAnsi="Times New Roman" w:cs="Times New Roman"/>
          <w:sz w:val="24"/>
          <w:szCs w:val="24"/>
        </w:rPr>
        <w:t>5.8 m/s</w:t>
      </w:r>
      <w:r w:rsidRPr="003808E1">
        <w:rPr>
          <w:rFonts w:ascii="Times New Roman" w:hAnsi="Times New Roman" w:cs="Times New Roman"/>
          <w:sz w:val="24"/>
          <w:szCs w:val="24"/>
        </w:rPr>
        <w:t xml:space="preserve">). </w:t>
      </w:r>
    </w:p>
    <w:p w14:paraId="34B5AADC" w14:textId="18732475" w:rsidR="00DF63A2"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merican woodcocks </w:t>
      </w:r>
      <w:r w:rsidR="00802AAB"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sampled </w:t>
      </w:r>
      <w:r w:rsidR="0040552A" w:rsidRPr="003808E1">
        <w:rPr>
          <w:rFonts w:ascii="Times New Roman" w:hAnsi="Times New Roman" w:cs="Times New Roman"/>
          <w:sz w:val="24"/>
          <w:szCs w:val="24"/>
        </w:rPr>
        <w:t xml:space="preserve">at 211 wildlife openings </w:t>
      </w:r>
      <w:r w:rsidRPr="003808E1">
        <w:rPr>
          <w:rFonts w:ascii="Times New Roman" w:hAnsi="Times New Roman" w:cs="Times New Roman"/>
          <w:sz w:val="24"/>
          <w:szCs w:val="24"/>
        </w:rPr>
        <w:t>with</w:t>
      </w:r>
      <w:r w:rsidR="00802AAB" w:rsidRPr="003808E1">
        <w:rPr>
          <w:rFonts w:ascii="Times New Roman" w:hAnsi="Times New Roman" w:cs="Times New Roman"/>
          <w:sz w:val="24"/>
          <w:szCs w:val="24"/>
        </w:rPr>
        <w:t xml:space="preserve"> a single</w:t>
      </w:r>
      <w:r w:rsidRPr="003808E1">
        <w:rPr>
          <w:rFonts w:ascii="Times New Roman" w:hAnsi="Times New Roman" w:cs="Times New Roman"/>
          <w:sz w:val="24"/>
          <w:szCs w:val="24"/>
        </w:rPr>
        <w:t xml:space="preserve"> 6-minute evening modified singing-ground survey</w:t>
      </w:r>
      <w:r w:rsidR="0069279A" w:rsidRPr="003808E1">
        <w:rPr>
          <w:rFonts w:ascii="Times New Roman" w:hAnsi="Times New Roman" w:cs="Times New Roman"/>
          <w:sz w:val="24"/>
          <w:szCs w:val="24"/>
        </w:rPr>
        <w:t xml:space="preserve"> (Table 3)</w:t>
      </w:r>
      <w:r w:rsidR="0040552A" w:rsidRPr="003808E1">
        <w:rPr>
          <w:rFonts w:ascii="Times New Roman" w:hAnsi="Times New Roman" w:cs="Times New Roman"/>
          <w:sz w:val="24"/>
          <w:szCs w:val="24"/>
        </w:rPr>
        <w:t xml:space="preserve">, </w:t>
      </w:r>
      <w:bookmarkStart w:id="3" w:name="_Hlk5364025"/>
      <w:r w:rsidR="0040552A" w:rsidRPr="003808E1">
        <w:rPr>
          <w:rFonts w:ascii="Times New Roman" w:hAnsi="Times New Roman" w:cs="Times New Roman"/>
          <w:sz w:val="24"/>
          <w:szCs w:val="24"/>
        </w:rPr>
        <w:t xml:space="preserve">following the </w:t>
      </w:r>
      <w:r w:rsidR="00BB4F3C" w:rsidRPr="003808E1">
        <w:rPr>
          <w:rFonts w:ascii="Times New Roman" w:hAnsi="Times New Roman" w:cs="Times New Roman"/>
          <w:sz w:val="24"/>
          <w:szCs w:val="24"/>
        </w:rPr>
        <w:t>U.S. Fish and Wildlife Service American Woodcock Singing Ground Survey</w:t>
      </w:r>
      <w:r w:rsidR="0040552A" w:rsidRPr="003808E1">
        <w:rPr>
          <w:rFonts w:ascii="Times New Roman" w:hAnsi="Times New Roman" w:cs="Times New Roman"/>
          <w:sz w:val="24"/>
          <w:szCs w:val="24"/>
        </w:rPr>
        <w:t xml:space="preserve"> protocols</w:t>
      </w:r>
      <w:r w:rsidR="009151E8">
        <w:rPr>
          <w:rFonts w:ascii="Times New Roman" w:hAnsi="Times New Roman" w:cs="Times New Roman"/>
          <w:sz w:val="24"/>
          <w:szCs w:val="24"/>
        </w:rPr>
        <w:t xml:space="preserve"> </w:t>
      </w:r>
      <w:r w:rsidR="009151E8">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article-journal","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rsidR="009151E8">
        <w:rPr>
          <w:rFonts w:ascii="Times New Roman" w:hAnsi="Times New Roman" w:cs="Times New Roman"/>
          <w:sz w:val="24"/>
          <w:szCs w:val="24"/>
        </w:rPr>
        <w:fldChar w:fldCharType="separate"/>
      </w:r>
      <w:r w:rsidR="009151E8" w:rsidRPr="009151E8">
        <w:rPr>
          <w:rFonts w:ascii="Times New Roman" w:hAnsi="Times New Roman" w:cs="Times New Roman"/>
          <w:noProof/>
          <w:sz w:val="24"/>
          <w:szCs w:val="24"/>
        </w:rPr>
        <w:t>(Bergh and Andersen 2019)</w:t>
      </w:r>
      <w:r w:rsidR="009151E8">
        <w:rPr>
          <w:rFonts w:ascii="Times New Roman" w:hAnsi="Times New Roman" w:cs="Times New Roman"/>
          <w:sz w:val="24"/>
          <w:szCs w:val="24"/>
        </w:rPr>
        <w:fldChar w:fldCharType="end"/>
      </w:r>
      <w:r w:rsidR="0040552A" w:rsidRPr="003808E1">
        <w:rPr>
          <w:rFonts w:ascii="Times New Roman" w:hAnsi="Times New Roman" w:cs="Times New Roman"/>
          <w:sz w:val="24"/>
          <w:szCs w:val="24"/>
        </w:rPr>
        <w:t xml:space="preserve">. Surveys </w:t>
      </w:r>
      <w:r w:rsidR="00DF63A2" w:rsidRPr="003808E1">
        <w:rPr>
          <w:rFonts w:ascii="Times New Roman" w:hAnsi="Times New Roman" w:cs="Times New Roman"/>
          <w:sz w:val="24"/>
          <w:szCs w:val="24"/>
        </w:rPr>
        <w:t>began</w:t>
      </w:r>
      <w:r w:rsidR="0040552A" w:rsidRPr="003808E1">
        <w:rPr>
          <w:rFonts w:ascii="Times New Roman" w:hAnsi="Times New Roman" w:cs="Times New Roman"/>
          <w:sz w:val="24"/>
          <w:szCs w:val="24"/>
        </w:rPr>
        <w:t xml:space="preserve"> 22 minutes after sunset when the sky </w:t>
      </w:r>
      <w:r w:rsidR="00DF63A2" w:rsidRPr="003808E1">
        <w:rPr>
          <w:rFonts w:ascii="Times New Roman" w:hAnsi="Times New Roman" w:cs="Times New Roman"/>
          <w:sz w:val="24"/>
          <w:szCs w:val="24"/>
        </w:rPr>
        <w:t>had</w:t>
      </w:r>
      <w:r w:rsidR="0040552A" w:rsidRPr="003808E1">
        <w:rPr>
          <w:rFonts w:ascii="Times New Roman" w:hAnsi="Times New Roman" w:cs="Times New Roman"/>
          <w:sz w:val="24"/>
          <w:szCs w:val="24"/>
        </w:rPr>
        <w:t xml:space="preserve"> &lt;75% cloud cover and 15 minutes after sunset when the sky </w:t>
      </w:r>
      <w:r w:rsidR="00DF63A2" w:rsidRPr="003808E1">
        <w:rPr>
          <w:rFonts w:ascii="Times New Roman" w:hAnsi="Times New Roman" w:cs="Times New Roman"/>
          <w:sz w:val="24"/>
          <w:szCs w:val="24"/>
        </w:rPr>
        <w:t>was</w:t>
      </w:r>
      <w:r w:rsidR="0040552A" w:rsidRPr="003808E1">
        <w:rPr>
          <w:rFonts w:ascii="Times New Roman" w:hAnsi="Times New Roman" w:cs="Times New Roman"/>
          <w:sz w:val="24"/>
          <w:szCs w:val="24"/>
        </w:rPr>
        <w:t xml:space="preserve"> overcast (</w:t>
      </w:r>
      <w:r w:rsidR="00DF63A2" w:rsidRPr="003808E1">
        <w:rPr>
          <w:rFonts w:ascii="Times New Roman" w:hAnsi="Times New Roman" w:cs="Times New Roman"/>
          <w:sz w:val="24"/>
          <w:szCs w:val="24"/>
        </w:rPr>
        <w:t>≥</w:t>
      </w:r>
      <w:r w:rsidR="0040552A" w:rsidRPr="003808E1">
        <w:rPr>
          <w:rFonts w:ascii="Times New Roman" w:hAnsi="Times New Roman" w:cs="Times New Roman"/>
          <w:sz w:val="24"/>
          <w:szCs w:val="24"/>
        </w:rPr>
        <w:t xml:space="preserve">75% cloud cover). All surveys </w:t>
      </w:r>
      <w:r w:rsidR="00DF63A2" w:rsidRPr="003808E1">
        <w:rPr>
          <w:rFonts w:ascii="Times New Roman" w:hAnsi="Times New Roman" w:cs="Times New Roman"/>
          <w:sz w:val="24"/>
          <w:szCs w:val="24"/>
        </w:rPr>
        <w:t>were</w:t>
      </w:r>
      <w:r w:rsidR="0040552A" w:rsidRPr="003808E1">
        <w:rPr>
          <w:rFonts w:ascii="Times New Roman" w:hAnsi="Times New Roman" w:cs="Times New Roman"/>
          <w:sz w:val="24"/>
          <w:szCs w:val="24"/>
        </w:rPr>
        <w:t xml:space="preserve"> completed by 38 minutes after the start time. </w:t>
      </w:r>
      <w:r w:rsidR="00DF63A2" w:rsidRPr="003808E1">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13167228" w14:textId="767C6385" w:rsidR="000625EA" w:rsidRPr="003808E1" w:rsidRDefault="000625E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Remote sampling methods for game bird species</w:t>
      </w:r>
    </w:p>
    <w:p w14:paraId="4A7C2827" w14:textId="752F629C" w:rsidR="00DF63A2" w:rsidRPr="003808E1" w:rsidRDefault="005B3A1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increase overall detection probabilities of the 3 game bird species, I deployed game cameras and autonomous recording units (ARUs) for up to 11 days during the game bird courtship period in a total of 145 wildlife openings</w:t>
      </w:r>
      <w:r w:rsidR="0069279A"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w:t>
      </w:r>
      <w:r w:rsidR="004D216A" w:rsidRPr="003808E1">
        <w:rPr>
          <w:rFonts w:ascii="Times New Roman" w:hAnsi="Times New Roman" w:cs="Times New Roman"/>
          <w:sz w:val="24"/>
          <w:szCs w:val="24"/>
        </w:rPr>
        <w:t xml:space="preserve">Together, game cameras and ARUs can collect large amounts of comparable data to in-person surveys in a cost‐effective, efficient, and standardized manner </w:t>
      </w:r>
      <w:r w:rsidR="004D216A"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igby et al. 2013, Darras et al. 2018)</w:t>
      </w:r>
      <w:r w:rsidR="004D216A" w:rsidRPr="003808E1">
        <w:rPr>
          <w:rFonts w:ascii="Times New Roman" w:hAnsi="Times New Roman" w:cs="Times New Roman"/>
          <w:sz w:val="24"/>
          <w:szCs w:val="24"/>
        </w:rPr>
        <w:fldChar w:fldCharType="end"/>
      </w:r>
      <w:r w:rsidR="004D216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t each </w:t>
      </w:r>
      <w:r w:rsidR="00625C13" w:rsidRPr="003808E1">
        <w:rPr>
          <w:rFonts w:ascii="Times New Roman" w:hAnsi="Times New Roman" w:cs="Times New Roman"/>
          <w:sz w:val="24"/>
          <w:szCs w:val="24"/>
        </w:rPr>
        <w:t>wild opening</w:t>
      </w:r>
      <w:r w:rsidRPr="003808E1">
        <w:rPr>
          <w:rFonts w:ascii="Times New Roman" w:hAnsi="Times New Roman" w:cs="Times New Roman"/>
          <w:sz w:val="24"/>
          <w:szCs w:val="24"/>
        </w:rPr>
        <w:t>, a single game camera (Bushnell Trophy Cam HD or Reconyx Hyperfire)  and a single ARU (Wildlife Acoustics SongMeter SM2+, Wildlife Acoustics SongMeter SM3+, or Wildlife Acoustics SongMeter SM4+) were set up together within 50 m of the in-person game bird survey point</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sidRPr="003808E1">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4D5DFE1A" w:rsidR="004D216A" w:rsidRPr="003808E1" w:rsidRDefault="005B3A17"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All game cameras were equipped with an infrared flash; with highly sensitive trigger times and quick trigger times, the game cameras were able to record animals passing in front of them without the addition of bait. Each game camera was set on maximum trigger sensitivity and recorded multiple photographs per trigger, re‐triggering immediately if the animal was still in view.</w:t>
      </w:r>
      <w:r w:rsidR="004D216A" w:rsidRPr="003808E1">
        <w:rPr>
          <w:rFonts w:ascii="Times New Roman" w:hAnsi="Times New Roman" w:cs="Times New Roman"/>
          <w:sz w:val="24"/>
          <w:szCs w:val="24"/>
        </w:rPr>
        <w:t xml:space="preserve"> The ARUs were programmed to </w:t>
      </w:r>
      <w:bookmarkStart w:id="4" w:name="_Hlk5359933"/>
      <w:bookmarkEnd w:id="3"/>
      <w:r w:rsidR="00E63F8B" w:rsidRPr="003808E1">
        <w:rPr>
          <w:rFonts w:ascii="Times New Roman" w:hAnsi="Times New Roman" w:cs="Times New Roman"/>
          <w:sz w:val="24"/>
          <w:szCs w:val="24"/>
        </w:rPr>
        <w:t xml:space="preserve">record from </w:t>
      </w:r>
      <w:r w:rsidR="004D216A" w:rsidRPr="003808E1">
        <w:rPr>
          <w:rFonts w:ascii="Times New Roman" w:hAnsi="Times New Roman" w:cs="Times New Roman"/>
          <w:sz w:val="24"/>
          <w:szCs w:val="24"/>
        </w:rPr>
        <w:t>3</w:t>
      </w:r>
      <w:r w:rsidR="00E63F8B" w:rsidRPr="003808E1">
        <w:rPr>
          <w:rFonts w:ascii="Times New Roman" w:hAnsi="Times New Roman" w:cs="Times New Roman"/>
          <w:sz w:val="24"/>
          <w:szCs w:val="24"/>
        </w:rPr>
        <w:t xml:space="preserve"> hours before sunset to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after sunset and from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before sunrise to 6 hours after sunrise, which encompasses the time that &gt;90% of all wild turkey gobbles occur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Colbert et al. 2015)</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overlaps the in-person</w:t>
      </w:r>
      <w:r w:rsidR="004D216A" w:rsidRPr="003808E1">
        <w:rPr>
          <w:rFonts w:ascii="Times New Roman" w:hAnsi="Times New Roman" w:cs="Times New Roman"/>
          <w:sz w:val="24"/>
          <w:szCs w:val="24"/>
        </w:rPr>
        <w:t xml:space="preserve"> game bird</w:t>
      </w:r>
      <w:r w:rsidR="00E63F8B" w:rsidRPr="003808E1">
        <w:rPr>
          <w:rFonts w:ascii="Times New Roman" w:hAnsi="Times New Roman" w:cs="Times New Roman"/>
          <w:sz w:val="24"/>
          <w:szCs w:val="24"/>
        </w:rPr>
        <w:t xml:space="preserve"> survey time </w:t>
      </w:r>
      <w:r w:rsidR="004D216A" w:rsidRPr="003808E1">
        <w:rPr>
          <w:rFonts w:ascii="Times New Roman" w:hAnsi="Times New Roman" w:cs="Times New Roman"/>
          <w:sz w:val="24"/>
          <w:szCs w:val="24"/>
        </w:rPr>
        <w:t>period</w:t>
      </w:r>
      <w:r w:rsidR="00E63F8B" w:rsidRPr="003808E1">
        <w:rPr>
          <w:rFonts w:ascii="Times New Roman" w:hAnsi="Times New Roman" w:cs="Times New Roman"/>
          <w:sz w:val="24"/>
          <w:szCs w:val="24"/>
        </w:rPr>
        <w:t xml:space="preserve">. </w:t>
      </w:r>
    </w:p>
    <w:p w14:paraId="609A6F8F" w14:textId="1EFCF6F2"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point count surveys for breeding songbird species</w:t>
      </w:r>
    </w:p>
    <w:p w14:paraId="2383190E" w14:textId="040B78C0" w:rsidR="00E63F8B" w:rsidRPr="003808E1" w:rsidRDefault="00D5556D" w:rsidP="00E236EB">
      <w:pPr>
        <w:widowControl w:val="0"/>
        <w:spacing w:line="276" w:lineRule="auto"/>
        <w:ind w:firstLine="720"/>
        <w:rPr>
          <w:rFonts w:ascii="Times New Roman" w:hAnsi="Times New Roman" w:cs="Times New Roman"/>
          <w:sz w:val="24"/>
          <w:szCs w:val="24"/>
        </w:rPr>
      </w:pPr>
      <w:bookmarkStart w:id="5" w:name="_Hlk5364043"/>
      <w:bookmarkEnd w:id="4"/>
      <w:r w:rsidRPr="003808E1">
        <w:rPr>
          <w:rFonts w:ascii="Times New Roman" w:hAnsi="Times New Roman" w:cs="Times New Roman"/>
          <w:sz w:val="24"/>
          <w:szCs w:val="24"/>
        </w:rPr>
        <w:t>I conducted breeding songbird surveys between 16 May and 10 July at 63 wildlife openings in 2019, 134 wildlife openings in 2020, and 112 wildlife openings in 2021</w:t>
      </w:r>
      <w:r w:rsidR="0069279A" w:rsidRPr="003808E1">
        <w:rPr>
          <w:rFonts w:ascii="Times New Roman" w:hAnsi="Times New Roman" w:cs="Times New Roman"/>
          <w:sz w:val="24"/>
          <w:szCs w:val="24"/>
        </w:rPr>
        <w:t>, for a total of 309 wildlife openings (Table 3)</w:t>
      </w:r>
      <w:r w:rsidR="00246F30"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Breeding songbirds </w:t>
      </w:r>
      <w:r w:rsidR="00246F30"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ith 10-minute unlimited radius stationary point count</w:t>
      </w:r>
      <w:r w:rsidR="00246F30" w:rsidRPr="003808E1">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sidRPr="003808E1">
        <w:rPr>
          <w:rFonts w:ascii="Times New Roman" w:hAnsi="Times New Roman" w:cs="Times New Roman"/>
          <w:sz w:val="24"/>
          <w:szCs w:val="24"/>
        </w:rPr>
        <w:t xml:space="preserve"> randomly generated between 150 m and 300 m from the perimeter of the wildlife opening, </w:t>
      </w:r>
      <w:bookmarkStart w:id="6" w:name="_Hlk5383249"/>
      <w:r w:rsidR="00246F30" w:rsidRPr="003808E1">
        <w:rPr>
          <w:rFonts w:ascii="Times New Roman" w:hAnsi="Times New Roman" w:cs="Times New Roman"/>
          <w:sz w:val="24"/>
          <w:szCs w:val="24"/>
        </w:rPr>
        <w:t>&gt;</w:t>
      </w:r>
      <w:r w:rsidR="00E63F8B" w:rsidRPr="003808E1">
        <w:rPr>
          <w:rFonts w:ascii="Times New Roman" w:hAnsi="Times New Roman" w:cs="Times New Roman"/>
          <w:sz w:val="24"/>
          <w:szCs w:val="24"/>
        </w:rPr>
        <w:t>1</w:t>
      </w:r>
      <w:r w:rsidR="00246F30" w:rsidRPr="003808E1">
        <w:rPr>
          <w:rFonts w:ascii="Times New Roman" w:hAnsi="Times New Roman" w:cs="Times New Roman"/>
          <w:sz w:val="24"/>
          <w:szCs w:val="24"/>
        </w:rPr>
        <w:t>0</w:t>
      </w:r>
      <w:r w:rsidR="00E63F8B" w:rsidRPr="003808E1">
        <w:rPr>
          <w:rFonts w:ascii="Times New Roman" w:hAnsi="Times New Roman" w:cs="Times New Roman"/>
          <w:sz w:val="24"/>
          <w:szCs w:val="24"/>
        </w:rPr>
        <w:t>0 m from any other edges</w:t>
      </w:r>
      <w:r w:rsidR="00246F30" w:rsidRPr="003808E1">
        <w:rPr>
          <w:rFonts w:ascii="Times New Roman" w:hAnsi="Times New Roman" w:cs="Times New Roman"/>
          <w:sz w:val="24"/>
          <w:szCs w:val="24"/>
        </w:rPr>
        <w:t xml:space="preserve"> or significant </w:t>
      </w:r>
      <w:r w:rsidR="00E63F8B" w:rsidRPr="003808E1">
        <w:rPr>
          <w:rFonts w:ascii="Times New Roman" w:hAnsi="Times New Roman" w:cs="Times New Roman"/>
          <w:sz w:val="24"/>
          <w:szCs w:val="24"/>
        </w:rPr>
        <w:t xml:space="preserve">canopy disturbance (to avoid possible edge effects;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63F8B" w:rsidRPr="003808E1">
        <w:rPr>
          <w:rFonts w:ascii="Times New Roman" w:hAnsi="Times New Roman" w:cs="Times New Roman"/>
          <w:noProof/>
          <w:sz w:val="24"/>
          <w:szCs w:val="24"/>
        </w:rPr>
        <w:t>Germaine et al. 1997, Hobson and Bayne 2000</w:t>
      </w:r>
      <w:r w:rsidR="00E63F8B" w:rsidRPr="003808E1">
        <w:rPr>
          <w:rFonts w:ascii="Times New Roman" w:hAnsi="Times New Roman" w:cs="Times New Roman"/>
          <w:i/>
          <w:noProof/>
          <w:sz w:val="24"/>
          <w:szCs w:val="24"/>
        </w:rPr>
        <w:t>b</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at least 200 m from the central </w:t>
      </w:r>
      <w:r w:rsidR="00246F30" w:rsidRPr="003808E1">
        <w:rPr>
          <w:rFonts w:ascii="Times New Roman" w:hAnsi="Times New Roman" w:cs="Times New Roman"/>
          <w:sz w:val="24"/>
          <w:szCs w:val="24"/>
        </w:rPr>
        <w:t>point</w:t>
      </w:r>
      <w:r w:rsidR="00D6376A" w:rsidRPr="003808E1">
        <w:rPr>
          <w:rFonts w:ascii="Times New Roman" w:hAnsi="Times New Roman" w:cs="Times New Roman"/>
          <w:sz w:val="24"/>
          <w:szCs w:val="24"/>
        </w:rPr>
        <w:t xml:space="preserve"> (Figure 3)</w:t>
      </w:r>
      <w:r w:rsidR="00E63F8B" w:rsidRPr="003808E1">
        <w:rPr>
          <w:rFonts w:ascii="Times New Roman" w:hAnsi="Times New Roman" w:cs="Times New Roman"/>
          <w:sz w:val="24"/>
          <w:szCs w:val="24"/>
        </w:rPr>
        <w:t>.</w:t>
      </w:r>
      <w:bookmarkEnd w:id="6"/>
    </w:p>
    <w:p w14:paraId="1E769C0E" w14:textId="65B63DA3" w:rsidR="00D6376A"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Each </w:t>
      </w:r>
      <w:r w:rsidR="00246F30" w:rsidRPr="003808E1">
        <w:rPr>
          <w:rFonts w:ascii="Times New Roman" w:hAnsi="Times New Roman" w:cs="Times New Roman"/>
          <w:sz w:val="24"/>
          <w:szCs w:val="24"/>
        </w:rPr>
        <w:t>sampling point was visited once</w:t>
      </w:r>
      <w:r w:rsidRPr="003808E1">
        <w:rPr>
          <w:rFonts w:ascii="Times New Roman" w:hAnsi="Times New Roman" w:cs="Times New Roman"/>
          <w:sz w:val="24"/>
          <w:szCs w:val="24"/>
        </w:rPr>
        <w:t xml:space="preserve">. Surveys </w:t>
      </w:r>
      <w:r w:rsidR="00D6376A" w:rsidRPr="003808E1">
        <w:rPr>
          <w:rFonts w:ascii="Times New Roman" w:hAnsi="Times New Roman" w:cs="Times New Roman"/>
          <w:sz w:val="24"/>
          <w:szCs w:val="24"/>
        </w:rPr>
        <w:t>began</w:t>
      </w:r>
      <w:r w:rsidRPr="003808E1">
        <w:rPr>
          <w:rFonts w:ascii="Times New Roman" w:hAnsi="Times New Roman" w:cs="Times New Roman"/>
          <w:sz w:val="24"/>
          <w:szCs w:val="24"/>
        </w:rPr>
        <w:t xml:space="preserve"> within 15 minutes of sunrise and continue</w:t>
      </w:r>
      <w:r w:rsidR="00D6376A"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approximately </w:t>
      </w:r>
      <w:r w:rsidR="00D6376A"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D6376A" w:rsidRPr="003808E1">
        <w:rPr>
          <w:rFonts w:ascii="Times New Roman" w:hAnsi="Times New Roman" w:cs="Times New Roman"/>
          <w:sz w:val="24"/>
          <w:szCs w:val="24"/>
        </w:rPr>
        <w:t>The 10-minute survey was split into 2 equal time intervals: 0–5 minutes and &gt;5–10 minutes. For each individual,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transect surveys for post-breeding songbird species</w:t>
      </w:r>
    </w:p>
    <w:p w14:paraId="7502D969" w14:textId="21A3216F" w:rsidR="00E63F8B" w:rsidRPr="003808E1" w:rsidRDefault="003E4BB0" w:rsidP="00E236EB">
      <w:pPr>
        <w:widowControl w:val="0"/>
        <w:spacing w:line="276" w:lineRule="auto"/>
        <w:ind w:firstLine="720"/>
        <w:rPr>
          <w:rFonts w:ascii="Times New Roman" w:hAnsi="Times New Roman" w:cs="Times New Roman"/>
          <w:sz w:val="24"/>
          <w:szCs w:val="24"/>
        </w:rPr>
      </w:pPr>
      <w:bookmarkStart w:id="7" w:name="_Hlk5364053"/>
      <w:bookmarkEnd w:id="5"/>
      <w:r w:rsidRPr="003808E1">
        <w:rPr>
          <w:rFonts w:ascii="Times New Roman" w:hAnsi="Times New Roman" w:cs="Times New Roman"/>
          <w:sz w:val="24"/>
          <w:szCs w:val="24"/>
        </w:rPr>
        <w:t xml:space="preserve">I conducted post-breeding songbird surveys at a subset of 82 wildlife openings between 14 July and 5 August </w:t>
      </w:r>
      <w:r w:rsidR="00D16EF0" w:rsidRPr="003808E1">
        <w:rPr>
          <w:rFonts w:ascii="Times New Roman" w:hAnsi="Times New Roman" w:cs="Times New Roman"/>
          <w:sz w:val="24"/>
          <w:szCs w:val="24"/>
        </w:rPr>
        <w:t xml:space="preserve">(Table 3); this sampling period was intended </w:t>
      </w:r>
      <w:r w:rsidR="00E63F8B" w:rsidRPr="003808E1">
        <w:rPr>
          <w:rFonts w:ascii="Times New Roman" w:hAnsi="Times New Roman" w:cs="Times New Roman"/>
          <w:sz w:val="24"/>
          <w:szCs w:val="24"/>
        </w:rPr>
        <w:t xml:space="preserve">to minimize overlap with the breeding season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McDermott and Wood 2011, McDermott et al. 2011)</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fall migration. Post-breeding songbird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twice with transect surveys</w:t>
      </w:r>
      <w:r w:rsidRPr="003808E1">
        <w:rPr>
          <w:rFonts w:ascii="Times New Roman" w:hAnsi="Times New Roman" w:cs="Times New Roman"/>
          <w:sz w:val="24"/>
          <w:szCs w:val="24"/>
        </w:rPr>
        <w:t xml:space="preserve"> at wildlife openings where at least 1 game bird species had been detected. </w:t>
      </w:r>
      <w:r w:rsidR="00A04F5D" w:rsidRPr="003808E1">
        <w:rPr>
          <w:rFonts w:ascii="Times New Roman" w:hAnsi="Times New Roman" w:cs="Times New Roman"/>
          <w:sz w:val="24"/>
          <w:szCs w:val="24"/>
        </w:rPr>
        <w:t xml:space="preserve">Post-breeding songbirds were surveyed along </w:t>
      </w:r>
      <w:r w:rsidR="00E63F8B" w:rsidRPr="003808E1">
        <w:rPr>
          <w:rFonts w:ascii="Times New Roman" w:hAnsi="Times New Roman" w:cs="Times New Roman"/>
          <w:sz w:val="24"/>
          <w:szCs w:val="24"/>
        </w:rPr>
        <w:t>4–8 transect segments per wildlife opening</w:t>
      </w:r>
      <w:r w:rsidR="00FA2FBD" w:rsidRPr="003808E1">
        <w:rPr>
          <w:rFonts w:ascii="Times New Roman" w:hAnsi="Times New Roman" w:cs="Times New Roman"/>
          <w:sz w:val="24"/>
          <w:szCs w:val="24"/>
        </w:rPr>
        <w:t xml:space="preserve"> (Figure 3)</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e.g., </w:t>
      </w:r>
      <w:r w:rsidR="00E63F8B" w:rsidRPr="003808E1">
        <w:rPr>
          <w:rFonts w:ascii="Times New Roman" w:hAnsi="Times New Roman" w:cs="Times New Roman"/>
          <w:sz w:val="24"/>
          <w:szCs w:val="24"/>
        </w:rPr>
        <w:t xml:space="preserve">4 for small </w:t>
      </w:r>
      <w:r w:rsidR="00A04F5D" w:rsidRPr="003808E1">
        <w:rPr>
          <w:rFonts w:ascii="Times New Roman" w:hAnsi="Times New Roman" w:cs="Times New Roman"/>
          <w:sz w:val="24"/>
          <w:szCs w:val="24"/>
        </w:rPr>
        <w:t xml:space="preserve">[&lt;1 ha] </w:t>
      </w:r>
      <w:r w:rsidR="00E63F8B" w:rsidRPr="003808E1">
        <w:rPr>
          <w:rFonts w:ascii="Times New Roman" w:hAnsi="Times New Roman" w:cs="Times New Roman"/>
          <w:sz w:val="24"/>
          <w:szCs w:val="24"/>
        </w:rPr>
        <w:t>openings, 6 for mid-sized</w:t>
      </w:r>
      <w:r w:rsidR="00A04F5D" w:rsidRPr="003808E1">
        <w:rPr>
          <w:rFonts w:ascii="Times New Roman" w:hAnsi="Times New Roman" w:cs="Times New Roman"/>
          <w:sz w:val="24"/>
          <w:szCs w:val="24"/>
        </w:rPr>
        <w:t xml:space="preserve"> [1–5 ha]</w:t>
      </w:r>
      <w:r w:rsidR="00E63F8B" w:rsidRPr="003808E1">
        <w:rPr>
          <w:rFonts w:ascii="Times New Roman" w:hAnsi="Times New Roman" w:cs="Times New Roman"/>
          <w:sz w:val="24"/>
          <w:szCs w:val="24"/>
        </w:rPr>
        <w:t xml:space="preserve"> openings, and 8 for large</w:t>
      </w:r>
      <w:r w:rsidR="00A04F5D" w:rsidRPr="003808E1">
        <w:rPr>
          <w:rFonts w:ascii="Times New Roman" w:hAnsi="Times New Roman" w:cs="Times New Roman"/>
          <w:sz w:val="24"/>
          <w:szCs w:val="24"/>
        </w:rPr>
        <w:t xml:space="preserve"> [&gt;5 ha]</w:t>
      </w:r>
      <w:r w:rsidR="00E63F8B" w:rsidRPr="003808E1">
        <w:rPr>
          <w:rFonts w:ascii="Times New Roman" w:hAnsi="Times New Roman" w:cs="Times New Roman"/>
          <w:sz w:val="24"/>
          <w:szCs w:val="24"/>
        </w:rPr>
        <w:t xml:space="preserve"> openings). To maximize spatial representation, I randomly select</w:t>
      </w:r>
      <w:r w:rsidR="00A04F5D" w:rsidRPr="003808E1">
        <w:rPr>
          <w:rFonts w:ascii="Times New Roman" w:hAnsi="Times New Roman" w:cs="Times New Roman"/>
          <w:sz w:val="24"/>
          <w:szCs w:val="24"/>
        </w:rPr>
        <w:t>ed</w:t>
      </w:r>
      <w:r w:rsidR="00E63F8B" w:rsidRPr="003808E1">
        <w:rPr>
          <w:rFonts w:ascii="Times New Roman" w:hAnsi="Times New Roman" w:cs="Times New Roman"/>
          <w:sz w:val="24"/>
          <w:szCs w:val="24"/>
        </w:rPr>
        <w:t xml:space="preserve"> locations for the start points of each transect within the wildlife opening, while ensuring a minimum distance of 15–50 m between points</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15 m for small openings, 30 m for mid-sized openings, and 50 m for large openings).</w:t>
      </w:r>
    </w:p>
    <w:p w14:paraId="095B92D9" w14:textId="2BD4EAFB"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Transect surveys </w:t>
      </w:r>
      <w:r w:rsidR="00911711" w:rsidRPr="003808E1">
        <w:rPr>
          <w:rFonts w:ascii="Times New Roman" w:hAnsi="Times New Roman" w:cs="Times New Roman"/>
          <w:sz w:val="24"/>
          <w:szCs w:val="24"/>
        </w:rPr>
        <w:t>started</w:t>
      </w:r>
      <w:r w:rsidRPr="003808E1">
        <w:rPr>
          <w:rFonts w:ascii="Times New Roman" w:hAnsi="Times New Roman" w:cs="Times New Roman"/>
          <w:sz w:val="24"/>
          <w:szCs w:val="24"/>
        </w:rPr>
        <w:t xml:space="preserve"> 30 minutes after sunrise and continue</w:t>
      </w:r>
      <w:r w:rsidR="00911711"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w:t>
      </w:r>
      <w:r w:rsidR="00911711"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A single observer</w:t>
      </w:r>
      <w:r w:rsidRPr="003808E1">
        <w:rPr>
          <w:rFonts w:ascii="Times New Roman" w:hAnsi="Times New Roman" w:cs="Times New Roman"/>
          <w:sz w:val="24"/>
          <w:szCs w:val="24"/>
        </w:rPr>
        <w:t xml:space="preserve"> walk</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ong the segments connecting the transect start points and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l birds detected visually or </w:t>
      </w:r>
      <w:r w:rsidR="00911711" w:rsidRPr="003808E1">
        <w:rPr>
          <w:rFonts w:ascii="Times New Roman" w:hAnsi="Times New Roman" w:cs="Times New Roman"/>
          <w:sz w:val="24"/>
          <w:szCs w:val="24"/>
        </w:rPr>
        <w:t>auditorily</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within or along the edge of the wildlife opening</w:t>
      </w:r>
      <w:r w:rsidRPr="003808E1">
        <w:rPr>
          <w:rFonts w:ascii="Times New Roman" w:hAnsi="Times New Roman" w:cs="Times New Roman"/>
          <w:sz w:val="24"/>
          <w:szCs w:val="24"/>
        </w:rPr>
        <w:t>, excluding individuals recorded during a previous segment to avoid double-counting birds</w:t>
      </w:r>
      <w:r w:rsidR="00911711" w:rsidRPr="003808E1">
        <w:rPr>
          <w:rFonts w:ascii="Times New Roman" w:hAnsi="Times New Roman" w:cs="Times New Roman"/>
          <w:sz w:val="24"/>
          <w:szCs w:val="24"/>
        </w:rPr>
        <w:t xml:space="preserve"> and excluding individuals that were in the adjacent forest surrounding the wildlife opening</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For each transect survey, o</w:t>
      </w:r>
      <w:r w:rsidRPr="003808E1">
        <w:rPr>
          <w:rFonts w:ascii="Times New Roman" w:hAnsi="Times New Roman" w:cs="Times New Roman"/>
          <w:sz w:val="24"/>
          <w:szCs w:val="24"/>
        </w:rPr>
        <w:t xml:space="preserve">bservers </w:t>
      </w:r>
      <w:r w:rsidR="00911711" w:rsidRPr="003808E1">
        <w:rPr>
          <w:rFonts w:ascii="Times New Roman" w:hAnsi="Times New Roman" w:cs="Times New Roman"/>
          <w:sz w:val="24"/>
          <w:szCs w:val="24"/>
        </w:rPr>
        <w:t>a</w:t>
      </w:r>
      <w:r w:rsidRPr="003808E1">
        <w:rPr>
          <w:rFonts w:ascii="Times New Roman" w:hAnsi="Times New Roman" w:cs="Times New Roman"/>
          <w:sz w:val="24"/>
          <w:szCs w:val="24"/>
        </w:rPr>
        <w:t>lso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 xml:space="preserve">the total time elapsed. </w:t>
      </w: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were not</w:t>
      </w:r>
      <w:r w:rsidRPr="003808E1">
        <w:rPr>
          <w:rFonts w:ascii="Times New Roman" w:hAnsi="Times New Roman" w:cs="Times New Roman"/>
          <w:sz w:val="24"/>
          <w:szCs w:val="24"/>
        </w:rPr>
        <w:t xml:space="preserve"> conducted in inclement weather (e.g., moderate or heavy precipitation, fog) or other conditions that would limit visual</w:t>
      </w:r>
      <w:r w:rsidR="00911711" w:rsidRPr="003808E1">
        <w:rPr>
          <w:rFonts w:ascii="Times New Roman" w:hAnsi="Times New Roman" w:cs="Times New Roman"/>
          <w:sz w:val="24"/>
          <w:szCs w:val="24"/>
        </w:rPr>
        <w:t xml:space="preserve"> and auditory</w:t>
      </w:r>
      <w:r w:rsidRPr="003808E1">
        <w:rPr>
          <w:rFonts w:ascii="Times New Roman" w:hAnsi="Times New Roman" w:cs="Times New Roman"/>
          <w:sz w:val="24"/>
          <w:szCs w:val="24"/>
        </w:rPr>
        <w:t xml:space="preserve"> observation of birds.</w:t>
      </w:r>
    </w:p>
    <w:p w14:paraId="3C8A7DCF" w14:textId="59DAA8A0" w:rsidR="00AE44C4" w:rsidRPr="003808E1" w:rsidRDefault="00AE44C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Vegetation surveys</w:t>
      </w:r>
    </w:p>
    <w:p w14:paraId="584E12B1" w14:textId="2F594D80" w:rsidR="00B7413F" w:rsidRPr="003808E1" w:rsidRDefault="00B7413F" w:rsidP="00E236EB">
      <w:pPr>
        <w:widowControl w:val="0"/>
        <w:spacing w:line="276" w:lineRule="auto"/>
        <w:ind w:firstLine="720"/>
        <w:rPr>
          <w:rFonts w:ascii="Times New Roman" w:hAnsi="Times New Roman" w:cs="Times New Roman"/>
          <w:sz w:val="24"/>
          <w:szCs w:val="24"/>
        </w:rPr>
      </w:pPr>
      <w:bookmarkStart w:id="8" w:name="_Hlk5364063"/>
      <w:r w:rsidRPr="003808E1">
        <w:rPr>
          <w:rFonts w:ascii="Times New Roman" w:hAnsi="Times New Roman" w:cs="Times New Roman"/>
          <w:sz w:val="24"/>
          <w:szCs w:val="24"/>
        </w:rPr>
        <w:t>At every sampling point, I conducted a tree plot survey and a si</w:t>
      </w:r>
      <w:r w:rsidR="00BC2795" w:rsidRPr="003808E1">
        <w:rPr>
          <w:rFonts w:ascii="Times New Roman" w:hAnsi="Times New Roman" w:cs="Times New Roman"/>
          <w:sz w:val="24"/>
          <w:szCs w:val="24"/>
        </w:rPr>
        <w:t>ght</w:t>
      </w:r>
      <w:r w:rsidRPr="003808E1">
        <w:rPr>
          <w:rFonts w:ascii="Times New Roman" w:hAnsi="Times New Roman" w:cs="Times New Roman"/>
          <w:sz w:val="24"/>
          <w:szCs w:val="24"/>
        </w:rPr>
        <w:t xml:space="preserve"> tube vegetation survey. During the tree plot survey, I collected data pertaining to </w:t>
      </w:r>
      <w:r w:rsidR="00E63F8B" w:rsidRPr="003808E1">
        <w:rPr>
          <w:rFonts w:ascii="Times New Roman" w:hAnsi="Times New Roman" w:cs="Times New Roman"/>
          <w:sz w:val="24"/>
          <w:szCs w:val="24"/>
        </w:rPr>
        <w:t xml:space="preserve">canopy height, basal area, canopy position, and canopy cover. To measure canopy height, I </w:t>
      </w:r>
      <w:r w:rsidRPr="003808E1">
        <w:rPr>
          <w:rFonts w:ascii="Times New Roman" w:hAnsi="Times New Roman" w:cs="Times New Roman"/>
          <w:sz w:val="24"/>
          <w:szCs w:val="24"/>
        </w:rPr>
        <w:t>used</w:t>
      </w:r>
      <w:r w:rsidR="00E63F8B" w:rsidRPr="003808E1">
        <w:rPr>
          <w:rFonts w:ascii="Times New Roman" w:hAnsi="Times New Roman" w:cs="Times New Roman"/>
          <w:sz w:val="24"/>
          <w:szCs w:val="24"/>
        </w:rPr>
        <w:t xml:space="preserve"> a clinometer to find the angle to the apex and base of a codominant tree and then measure</w:t>
      </w:r>
      <w:r w:rsidRPr="003808E1">
        <w:rPr>
          <w:rFonts w:ascii="Times New Roman" w:hAnsi="Times New Roman" w:cs="Times New Roman"/>
          <w:sz w:val="24"/>
          <w:szCs w:val="24"/>
        </w:rPr>
        <w:t>d</w:t>
      </w:r>
      <w:r w:rsidR="00E63F8B" w:rsidRPr="003808E1">
        <w:rPr>
          <w:rFonts w:ascii="Times New Roman" w:hAnsi="Times New Roman" w:cs="Times New Roman"/>
          <w:sz w:val="24"/>
          <w:szCs w:val="24"/>
        </w:rPr>
        <w:t xml:space="preserve"> the horizontal distance</w:t>
      </w:r>
      <w:r w:rsidRPr="003808E1">
        <w:rPr>
          <w:rFonts w:ascii="Times New Roman" w:hAnsi="Times New Roman" w:cs="Times New Roman"/>
          <w:sz w:val="24"/>
          <w:szCs w:val="24"/>
        </w:rPr>
        <w:t xml:space="preserve"> (m)</w:t>
      </w:r>
      <w:r w:rsidR="00E63F8B" w:rsidRPr="003808E1">
        <w:rPr>
          <w:rFonts w:ascii="Times New Roman" w:hAnsi="Times New Roman" w:cs="Times New Roman"/>
          <w:sz w:val="24"/>
          <w:szCs w:val="24"/>
        </w:rPr>
        <w:t xml:space="preserve"> to the base with a rangefinder. Tree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t>
      </w:r>
      <w:r w:rsidR="008356FE"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 the variable radius plot method. Using a Jim-Gem Cruz-All with a basal area factor of 10, </w:t>
      </w:r>
      <w:r w:rsidRPr="003808E1">
        <w:rPr>
          <w:rFonts w:ascii="Times New Roman" w:hAnsi="Times New Roman" w:cs="Times New Roman"/>
          <w:sz w:val="24"/>
          <w:szCs w:val="24"/>
        </w:rPr>
        <w:t>I identified all</w:t>
      </w:r>
      <w:r w:rsidR="00E63F8B" w:rsidRPr="003808E1">
        <w:rPr>
          <w:rFonts w:ascii="Times New Roman" w:hAnsi="Times New Roman" w:cs="Times New Roman"/>
          <w:sz w:val="24"/>
          <w:szCs w:val="24"/>
        </w:rPr>
        <w:t xml:space="preserve"> tree stems that </w:t>
      </w:r>
      <w:r w:rsidRPr="003808E1">
        <w:rPr>
          <w:rFonts w:ascii="Times New Roman" w:hAnsi="Times New Roman" w:cs="Times New Roman"/>
          <w:sz w:val="24"/>
          <w:szCs w:val="24"/>
        </w:rPr>
        <w:t>qualified for the tree plot survey</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and</w:t>
      </w:r>
      <w:r w:rsidR="00E63F8B" w:rsidRPr="003808E1">
        <w:rPr>
          <w:rFonts w:ascii="Times New Roman" w:hAnsi="Times New Roman" w:cs="Times New Roman"/>
          <w:sz w:val="24"/>
          <w:szCs w:val="24"/>
        </w:rPr>
        <w:t xml:space="preserve"> recorded</w:t>
      </w:r>
      <w:r w:rsidRPr="003808E1">
        <w:rPr>
          <w:rFonts w:ascii="Times New Roman" w:hAnsi="Times New Roman" w:cs="Times New Roman"/>
          <w:sz w:val="24"/>
          <w:szCs w:val="24"/>
        </w:rPr>
        <w:t xml:space="preserve"> the </w:t>
      </w:r>
      <w:r w:rsidR="00E63F8B" w:rsidRPr="003808E1">
        <w:rPr>
          <w:rFonts w:ascii="Times New Roman" w:hAnsi="Times New Roman" w:cs="Times New Roman"/>
          <w:sz w:val="24"/>
          <w:szCs w:val="24"/>
        </w:rPr>
        <w:t>species, diameter at breast height (DBH; measured with a Biltmore stick), and canopy position</w:t>
      </w:r>
      <w:r w:rsidRPr="003808E1">
        <w:rPr>
          <w:rFonts w:ascii="Times New Roman" w:hAnsi="Times New Roman" w:cs="Times New Roman"/>
          <w:sz w:val="24"/>
          <w:szCs w:val="24"/>
        </w:rPr>
        <w:t xml:space="preserve"> for each tree</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For c</w:t>
      </w:r>
      <w:r w:rsidR="00E63F8B" w:rsidRPr="003808E1">
        <w:rPr>
          <w:rFonts w:ascii="Times New Roman" w:hAnsi="Times New Roman" w:cs="Times New Roman"/>
          <w:sz w:val="24"/>
          <w:szCs w:val="24"/>
        </w:rPr>
        <w:t>anopy position</w:t>
      </w:r>
      <w:r w:rsidRPr="003808E1">
        <w:rPr>
          <w:rFonts w:ascii="Times New Roman" w:hAnsi="Times New Roman" w:cs="Times New Roman"/>
          <w:sz w:val="24"/>
          <w:szCs w:val="24"/>
        </w:rPr>
        <w:t xml:space="preserve">, I used </w:t>
      </w:r>
      <w:r w:rsidR="00E63F8B" w:rsidRPr="003808E1">
        <w:rPr>
          <w:rFonts w:ascii="Times New Roman" w:hAnsi="Times New Roman" w:cs="Times New Roman"/>
          <w:sz w:val="24"/>
          <w:szCs w:val="24"/>
        </w:rPr>
        <w:t xml:space="preserve">a categorical classification that separates trees into five distinct classes: suppressed, intermediate, codominant, dominant, and open growth (for trees in </w:t>
      </w:r>
      <w:r w:rsidRPr="003808E1">
        <w:rPr>
          <w:rFonts w:ascii="Times New Roman" w:hAnsi="Times New Roman" w:cs="Times New Roman"/>
          <w:sz w:val="24"/>
          <w:szCs w:val="24"/>
        </w:rPr>
        <w:t>non-forested sites, such as wildlife openings</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ennings et al. 1999)</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Forest overstory density (i.e., percent canopy cover) </w:t>
      </w:r>
      <w:r w:rsidRPr="003808E1">
        <w:rPr>
          <w:rFonts w:ascii="Times New Roman" w:hAnsi="Times New Roman" w:cs="Times New Roman"/>
          <w:sz w:val="24"/>
          <w:szCs w:val="24"/>
        </w:rPr>
        <w:t>was</w:t>
      </w:r>
      <w:r w:rsidR="00E63F8B" w:rsidRPr="003808E1">
        <w:rPr>
          <w:rFonts w:ascii="Times New Roman" w:hAnsi="Times New Roman" w:cs="Times New Roman"/>
          <w:sz w:val="24"/>
          <w:szCs w:val="24"/>
        </w:rPr>
        <w:t xml:space="preserve"> measured </w:t>
      </w:r>
      <w:r w:rsidR="00351CA8" w:rsidRPr="003808E1">
        <w:rPr>
          <w:rFonts w:ascii="Times New Roman" w:hAnsi="Times New Roman" w:cs="Times New Roman"/>
          <w:sz w:val="24"/>
          <w:szCs w:val="24"/>
        </w:rPr>
        <w:t xml:space="preserve">from the four cardinal directions </w:t>
      </w:r>
      <w:r w:rsidR="00E63F8B" w:rsidRPr="003808E1">
        <w:rPr>
          <w:rFonts w:ascii="Times New Roman" w:hAnsi="Times New Roman" w:cs="Times New Roman"/>
          <w:sz w:val="24"/>
          <w:szCs w:val="24"/>
        </w:rPr>
        <w:t>using a spherical densiomete</w:t>
      </w:r>
      <w:r w:rsidR="00351CA8" w:rsidRPr="003808E1">
        <w:rPr>
          <w:rFonts w:ascii="Times New Roman" w:hAnsi="Times New Roman" w:cs="Times New Roman"/>
          <w:sz w:val="24"/>
          <w:szCs w:val="24"/>
        </w:rPr>
        <w:t>r</w:t>
      </w:r>
      <w:r w:rsidR="00E63F8B" w:rsidRPr="003808E1">
        <w:rPr>
          <w:rFonts w:ascii="Times New Roman" w:hAnsi="Times New Roman" w:cs="Times New Roman"/>
          <w:sz w:val="24"/>
          <w:szCs w:val="24"/>
        </w:rPr>
        <w:t xml:space="preserve">. </w:t>
      </w:r>
      <w:bookmarkStart w:id="9" w:name="_Hlk5364071"/>
      <w:bookmarkEnd w:id="8"/>
      <w:r w:rsidRPr="003808E1">
        <w:rPr>
          <w:rFonts w:ascii="Times New Roman" w:hAnsi="Times New Roman" w:cs="Times New Roman"/>
          <w:sz w:val="24"/>
          <w:szCs w:val="24"/>
        </w:rPr>
        <w:t>To measure</w:t>
      </w:r>
      <w:r w:rsidR="00E63F8B" w:rsidRPr="003808E1">
        <w:rPr>
          <w:rFonts w:ascii="Times New Roman" w:hAnsi="Times New Roman" w:cs="Times New Roman"/>
          <w:sz w:val="24"/>
          <w:szCs w:val="24"/>
        </w:rPr>
        <w:t xml:space="preserve"> vegetative cover </w:t>
      </w:r>
      <w:r w:rsidRPr="003808E1">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sidRPr="003808E1">
        <w:rPr>
          <w:rFonts w:ascii="Times New Roman" w:hAnsi="Times New Roman" w:cs="Times New Roman"/>
          <w:sz w:val="24"/>
          <w:szCs w:val="24"/>
        </w:rPr>
        <w:t xml:space="preserve">of the 20 </w:t>
      </w:r>
      <w:r w:rsidRPr="003808E1">
        <w:rPr>
          <w:rFonts w:ascii="Times New Roman" w:hAnsi="Times New Roman" w:cs="Times New Roman"/>
          <w:sz w:val="24"/>
          <w:szCs w:val="24"/>
        </w:rPr>
        <w:t>point</w:t>
      </w:r>
      <w:r w:rsidR="00A83B1C" w:rsidRPr="003808E1">
        <w:rPr>
          <w:rFonts w:ascii="Times New Roman" w:hAnsi="Times New Roman" w:cs="Times New Roman"/>
          <w:sz w:val="24"/>
          <w:szCs w:val="24"/>
        </w:rPr>
        <w:t>s for the sight tube survey</w:t>
      </w:r>
      <w:r w:rsidRPr="003808E1">
        <w:rPr>
          <w:rFonts w:ascii="Times New Roman" w:hAnsi="Times New Roman" w:cs="Times New Roman"/>
          <w:sz w:val="24"/>
          <w:szCs w:val="24"/>
        </w:rPr>
        <w:t xml:space="preserve">, observers recorded whether it was located within the </w:t>
      </w:r>
      <w:r w:rsidR="00054216" w:rsidRPr="003808E1">
        <w:rPr>
          <w:rFonts w:ascii="Times New Roman" w:hAnsi="Times New Roman" w:cs="Times New Roman"/>
          <w:sz w:val="24"/>
          <w:szCs w:val="24"/>
        </w:rPr>
        <w:t xml:space="preserve">wildlife </w:t>
      </w:r>
      <w:r w:rsidRPr="003808E1">
        <w:rPr>
          <w:rFonts w:ascii="Times New Roman" w:hAnsi="Times New Roman" w:cs="Times New Roman"/>
          <w:sz w:val="24"/>
          <w:szCs w:val="24"/>
        </w:rPr>
        <w:t>opening or not.</w:t>
      </w:r>
    </w:p>
    <w:p w14:paraId="419E43CF" w14:textId="3F4FAE3F" w:rsidR="004D216A" w:rsidRPr="003808E1" w:rsidRDefault="004D216A"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Data compilation and processing </w:t>
      </w:r>
    </w:p>
    <w:p w14:paraId="57C50869" w14:textId="3945249F" w:rsidR="004D216A" w:rsidRPr="003808E1" w:rsidRDefault="004D216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ocessing images from game cameras</w:t>
      </w:r>
      <w:r w:rsidR="009D6A0B" w:rsidRPr="003808E1">
        <w:rPr>
          <w:rFonts w:ascii="Times New Roman" w:hAnsi="Times New Roman" w:cs="Times New Roman"/>
          <w:i/>
          <w:iCs/>
          <w:sz w:val="24"/>
          <w:szCs w:val="24"/>
        </w:rPr>
        <w:t xml:space="preserve"> and sound files from ARUs</w:t>
      </w:r>
    </w:p>
    <w:p w14:paraId="470D449B" w14:textId="24B3E052" w:rsidR="004D216A" w:rsidRPr="003808E1" w:rsidRDefault="009D6A0B"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mages from the game cameras were processed using eMammal software, which groups photos into sequences based on the time elapsed between photos</w:t>
      </w:r>
      <w:r w:rsidR="005D0E71" w:rsidRPr="003808E1">
        <w:rPr>
          <w:rFonts w:ascii="Times New Roman" w:hAnsi="Times New Roman" w:cs="Times New Roman"/>
          <w:sz w:val="24"/>
          <w:szCs w:val="24"/>
        </w:rPr>
        <w:t>, such that a sequence comprises multiple photos that are taken within 1 minute of each other</w:t>
      </w:r>
      <w:r w:rsidR="004D216A"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4082D" w:rsidRPr="003808E1">
        <w:rPr>
          <w:rFonts w:ascii="Times New Roman" w:hAnsi="Times New Roman" w:cs="Times New Roman"/>
          <w:sz w:val="24"/>
          <w:szCs w:val="24"/>
        </w:rPr>
        <w:t>For each wildlife opening, t</w:t>
      </w:r>
      <w:r w:rsidRPr="003808E1">
        <w:rPr>
          <w:rFonts w:ascii="Times New Roman" w:hAnsi="Times New Roman" w:cs="Times New Roman"/>
          <w:sz w:val="24"/>
          <w:szCs w:val="24"/>
        </w:rPr>
        <w:t xml:space="preserve">rained data processing assistants recorded </w:t>
      </w:r>
      <w:r w:rsidR="00B4082D" w:rsidRPr="003808E1">
        <w:rPr>
          <w:rFonts w:ascii="Times New Roman" w:hAnsi="Times New Roman" w:cs="Times New Roman"/>
          <w:sz w:val="24"/>
          <w:szCs w:val="24"/>
        </w:rPr>
        <w:t xml:space="preserve">the </w:t>
      </w:r>
      <w:r w:rsidRPr="003808E1">
        <w:rPr>
          <w:rFonts w:ascii="Times New Roman" w:hAnsi="Times New Roman" w:cs="Times New Roman"/>
          <w:sz w:val="24"/>
          <w:szCs w:val="24"/>
        </w:rPr>
        <w:t>species</w:t>
      </w:r>
      <w:r w:rsidR="00B4082D"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etected </w:t>
      </w:r>
      <w:r w:rsidR="00B4082D"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photo sequence. Sound files from the ARUs were processed using RavenPro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sidRPr="003808E1">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Predictor data – Local habitat</w:t>
      </w:r>
    </w:p>
    <w:p w14:paraId="353EAE07" w14:textId="218CEB90" w:rsidR="00BC0067" w:rsidRPr="003808E1" w:rsidRDefault="00D52207"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cal habitat data associated with each wildlife opening consisted of percent cover of 4 vegetation classes (herb, shrub, sapling, tree), percent canopy cover, canopy height, number of trees, </w:t>
      </w:r>
      <w:r w:rsidR="00CF6D9D" w:rsidRPr="003808E1">
        <w:rPr>
          <w:rFonts w:ascii="Times New Roman" w:hAnsi="Times New Roman" w:cs="Times New Roman"/>
          <w:sz w:val="24"/>
          <w:szCs w:val="24"/>
        </w:rPr>
        <w:t xml:space="preserve">relative </w:t>
      </w:r>
      <w:r w:rsidRPr="003808E1">
        <w:rPr>
          <w:rFonts w:ascii="Times New Roman" w:hAnsi="Times New Roman" w:cs="Times New Roman"/>
          <w:sz w:val="24"/>
          <w:szCs w:val="24"/>
        </w:rPr>
        <w:t>basal area, and 3 topographical variables (elevation, aspect, topographical position index</w:t>
      </w:r>
      <w:r w:rsidR="004E2FA9" w:rsidRPr="003808E1">
        <w:rPr>
          <w:rFonts w:ascii="Times New Roman" w:hAnsi="Times New Roman" w:cs="Times New Roman"/>
          <w:sz w:val="24"/>
          <w:szCs w:val="24"/>
        </w:rPr>
        <w:t xml:space="preserve"> [TPI]</w:t>
      </w:r>
      <w:r w:rsidRPr="003808E1">
        <w:rPr>
          <w:rFonts w:ascii="Times New Roman" w:hAnsi="Times New Roman" w:cs="Times New Roman"/>
          <w:sz w:val="24"/>
          <w:szCs w:val="24"/>
        </w:rPr>
        <w:t>) (Table</w:t>
      </w:r>
      <w:r w:rsidR="003E279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BC2795" w:rsidRPr="003808E1">
        <w:rPr>
          <w:rFonts w:ascii="Times New Roman" w:hAnsi="Times New Roman" w:cs="Times New Roman"/>
          <w:sz w:val="24"/>
          <w:szCs w:val="24"/>
        </w:rPr>
        <w:t>From the sight tube vegetation survey</w:t>
      </w:r>
      <w:r w:rsidR="00EB6D11" w:rsidRPr="003808E1">
        <w:rPr>
          <w:rFonts w:ascii="Times New Roman" w:hAnsi="Times New Roman" w:cs="Times New Roman"/>
          <w:sz w:val="24"/>
          <w:szCs w:val="24"/>
        </w:rPr>
        <w:t>s</w:t>
      </w:r>
      <w:r w:rsidR="00A50BAE" w:rsidRPr="003808E1">
        <w:rPr>
          <w:rFonts w:ascii="Times New Roman" w:hAnsi="Times New Roman" w:cs="Times New Roman"/>
          <w:sz w:val="24"/>
          <w:szCs w:val="24"/>
        </w:rPr>
        <w:t xml:space="preserve">, I calculated </w:t>
      </w:r>
      <w:r w:rsidR="00A3347E" w:rsidRPr="003808E1">
        <w:rPr>
          <w:rFonts w:ascii="Times New Roman" w:hAnsi="Times New Roman" w:cs="Times New Roman"/>
          <w:sz w:val="24"/>
          <w:szCs w:val="24"/>
        </w:rPr>
        <w:t xml:space="preserve">percent herb / shrub / sapling / tree cover as </w:t>
      </w:r>
      <w:r w:rsidR="00A50BAE" w:rsidRPr="003808E1">
        <w:rPr>
          <w:rFonts w:ascii="Times New Roman" w:hAnsi="Times New Roman" w:cs="Times New Roman"/>
          <w:sz w:val="24"/>
          <w:szCs w:val="24"/>
        </w:rPr>
        <w:t>the total number of points at which herbs</w:t>
      </w:r>
      <w:r w:rsidR="00A3347E" w:rsidRPr="003808E1">
        <w:rPr>
          <w:rFonts w:ascii="Times New Roman" w:hAnsi="Times New Roman" w:cs="Times New Roman"/>
          <w:sz w:val="24"/>
          <w:szCs w:val="24"/>
        </w:rPr>
        <w:t xml:space="preserve"> /</w:t>
      </w:r>
      <w:r w:rsidR="00A50BAE" w:rsidRPr="003808E1">
        <w:rPr>
          <w:rFonts w:ascii="Times New Roman" w:hAnsi="Times New Roman" w:cs="Times New Roman"/>
          <w:sz w:val="24"/>
          <w:szCs w:val="24"/>
        </w:rPr>
        <w:t xml:space="preserve"> </w:t>
      </w:r>
      <w:r w:rsidR="00A3347E" w:rsidRPr="003808E1">
        <w:rPr>
          <w:rFonts w:ascii="Times New Roman" w:hAnsi="Times New Roman" w:cs="Times New Roman"/>
          <w:sz w:val="24"/>
          <w:szCs w:val="24"/>
        </w:rPr>
        <w:t xml:space="preserve">shrubs / saplings / trees were present divided by the total number of points located within the opening. </w:t>
      </w:r>
      <w:r w:rsidR="00B07856" w:rsidRPr="003808E1">
        <w:rPr>
          <w:rFonts w:ascii="Times New Roman" w:hAnsi="Times New Roman" w:cs="Times New Roman"/>
          <w:sz w:val="24"/>
          <w:szCs w:val="24"/>
        </w:rPr>
        <w:t xml:space="preserve">Because </w:t>
      </w:r>
      <w:r w:rsidR="00EB6D11" w:rsidRPr="003808E1">
        <w:rPr>
          <w:rFonts w:ascii="Times New Roman" w:hAnsi="Times New Roman" w:cs="Times New Roman"/>
          <w:sz w:val="24"/>
          <w:szCs w:val="24"/>
        </w:rPr>
        <w:t xml:space="preserve">mature forest surrounding </w:t>
      </w:r>
      <w:r w:rsidR="00B07856" w:rsidRPr="003808E1">
        <w:rPr>
          <w:rFonts w:ascii="Times New Roman" w:hAnsi="Times New Roman" w:cs="Times New Roman"/>
          <w:sz w:val="24"/>
          <w:szCs w:val="24"/>
        </w:rPr>
        <w:t xml:space="preserve">small </w:t>
      </w:r>
      <w:r w:rsidR="00EB6D11" w:rsidRPr="003808E1">
        <w:rPr>
          <w:rFonts w:ascii="Times New Roman" w:hAnsi="Times New Roman" w:cs="Times New Roman"/>
          <w:sz w:val="24"/>
          <w:szCs w:val="24"/>
        </w:rPr>
        <w:t xml:space="preserve">wildlife </w:t>
      </w:r>
      <w:r w:rsidR="00B07856" w:rsidRPr="003808E1">
        <w:rPr>
          <w:rFonts w:ascii="Times New Roman" w:hAnsi="Times New Roman" w:cs="Times New Roman"/>
          <w:sz w:val="24"/>
          <w:szCs w:val="24"/>
        </w:rPr>
        <w:t xml:space="preserve">openings </w:t>
      </w:r>
      <w:r w:rsidR="00EB6D11" w:rsidRPr="003808E1">
        <w:rPr>
          <w:rFonts w:ascii="Times New Roman" w:hAnsi="Times New Roman" w:cs="Times New Roman"/>
          <w:sz w:val="24"/>
          <w:szCs w:val="24"/>
        </w:rPr>
        <w:t>was often</w:t>
      </w:r>
      <w:r w:rsidR="00B07856" w:rsidRPr="003808E1">
        <w:rPr>
          <w:rFonts w:ascii="Times New Roman" w:hAnsi="Times New Roman" w:cs="Times New Roman"/>
          <w:sz w:val="24"/>
          <w:szCs w:val="24"/>
        </w:rPr>
        <w:t xml:space="preserve"> within 50 m of the central sampling point, </w:t>
      </w:r>
      <w:r w:rsidR="00A3347E" w:rsidRPr="003808E1">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sidRPr="003808E1">
        <w:rPr>
          <w:rFonts w:ascii="Times New Roman" w:hAnsi="Times New Roman" w:cs="Times New Roman"/>
          <w:sz w:val="24"/>
          <w:szCs w:val="24"/>
        </w:rPr>
        <w:t xml:space="preserve"> Percent canopy cover, canopy height, number of trees</w:t>
      </w:r>
      <w:r w:rsidR="00351CA8" w:rsidRPr="003808E1">
        <w:rPr>
          <w:rFonts w:ascii="Times New Roman" w:hAnsi="Times New Roman" w:cs="Times New Roman"/>
          <w:sz w:val="24"/>
          <w:szCs w:val="24"/>
        </w:rPr>
        <w:t>, and basal area</w:t>
      </w:r>
      <w:r w:rsidR="00762E32" w:rsidRPr="003808E1">
        <w:rPr>
          <w:rFonts w:ascii="Times New Roman" w:hAnsi="Times New Roman" w:cs="Times New Roman"/>
          <w:sz w:val="24"/>
          <w:szCs w:val="24"/>
        </w:rPr>
        <w:t xml:space="preserve"> were </w:t>
      </w:r>
      <w:r w:rsidR="00275637" w:rsidRPr="003808E1">
        <w:rPr>
          <w:rFonts w:ascii="Times New Roman" w:hAnsi="Times New Roman" w:cs="Times New Roman"/>
          <w:sz w:val="24"/>
          <w:szCs w:val="24"/>
        </w:rPr>
        <w:t>derived</w:t>
      </w:r>
      <w:r w:rsidR="00351CA8" w:rsidRPr="003808E1">
        <w:rPr>
          <w:rFonts w:ascii="Times New Roman" w:hAnsi="Times New Roman" w:cs="Times New Roman"/>
          <w:sz w:val="24"/>
          <w:szCs w:val="24"/>
        </w:rPr>
        <w:t xml:space="preserve"> from </w:t>
      </w:r>
      <w:r w:rsidR="00505E56" w:rsidRPr="003808E1">
        <w:rPr>
          <w:rFonts w:ascii="Times New Roman" w:hAnsi="Times New Roman" w:cs="Times New Roman"/>
          <w:sz w:val="24"/>
          <w:szCs w:val="24"/>
        </w:rPr>
        <w:t xml:space="preserve">field </w:t>
      </w:r>
      <w:r w:rsidR="00351CA8" w:rsidRPr="003808E1">
        <w:rPr>
          <w:rFonts w:ascii="Times New Roman" w:hAnsi="Times New Roman" w:cs="Times New Roman"/>
          <w:sz w:val="24"/>
          <w:szCs w:val="24"/>
        </w:rPr>
        <w:t>data collected during the tree plot surveys. Percent canopy cover was</w:t>
      </w:r>
      <w:r w:rsidR="00275637" w:rsidRPr="003808E1">
        <w:rPr>
          <w:rFonts w:ascii="Times New Roman" w:hAnsi="Times New Roman" w:cs="Times New Roman"/>
          <w:sz w:val="24"/>
          <w:szCs w:val="24"/>
        </w:rPr>
        <w:t xml:space="preserve"> calculated as</w:t>
      </w:r>
      <w:r w:rsidR="00351CA8" w:rsidRPr="003808E1">
        <w:rPr>
          <w:rFonts w:ascii="Times New Roman" w:hAnsi="Times New Roman" w:cs="Times New Roman"/>
          <w:sz w:val="24"/>
          <w:szCs w:val="24"/>
        </w:rPr>
        <w:t xml:space="preserve"> the </w:t>
      </w:r>
      <w:r w:rsidR="00275637" w:rsidRPr="003808E1">
        <w:rPr>
          <w:rFonts w:ascii="Times New Roman" w:hAnsi="Times New Roman" w:cs="Times New Roman"/>
          <w:sz w:val="24"/>
          <w:szCs w:val="24"/>
        </w:rPr>
        <w:t>average of the 4 densiometer values. Canopy height was calculated using trigonometry</w:t>
      </w:r>
      <w:r w:rsidR="00071E02" w:rsidRPr="003808E1">
        <w:rPr>
          <w:rFonts w:ascii="Times New Roman" w:hAnsi="Times New Roman" w:cs="Times New Roman"/>
          <w:sz w:val="24"/>
          <w:szCs w:val="24"/>
        </w:rPr>
        <w:t xml:space="preserve"> for a right triangle</w:t>
      </w:r>
      <w:r w:rsidR="00275637" w:rsidRPr="003808E1">
        <w:rPr>
          <w:rFonts w:ascii="Times New Roman" w:hAnsi="Times New Roman" w:cs="Times New Roman"/>
          <w:sz w:val="24"/>
          <w:szCs w:val="24"/>
        </w:rPr>
        <w:t>, given horizontal distance</w:t>
      </w:r>
      <w:r w:rsidR="00505E56" w:rsidRPr="003808E1">
        <w:rPr>
          <w:rFonts w:ascii="Times New Roman" w:hAnsi="Times New Roman" w:cs="Times New Roman"/>
          <w:sz w:val="24"/>
          <w:szCs w:val="24"/>
        </w:rPr>
        <w:t xml:space="preserve"> </w:t>
      </w:r>
      <w:r w:rsidR="00275637" w:rsidRPr="003808E1">
        <w:rPr>
          <w:rFonts w:ascii="Times New Roman" w:hAnsi="Times New Roman" w:cs="Times New Roman"/>
          <w:sz w:val="24"/>
          <w:szCs w:val="24"/>
        </w:rPr>
        <w:t xml:space="preserve">and angle from the base to the apex. </w:t>
      </w:r>
      <w:r w:rsidR="00071E02" w:rsidRPr="003808E1">
        <w:rPr>
          <w:rFonts w:ascii="Times New Roman" w:hAnsi="Times New Roman" w:cs="Times New Roman"/>
          <w:sz w:val="24"/>
          <w:szCs w:val="24"/>
        </w:rPr>
        <w:t xml:space="preserve">Number of trees corresponded to the </w:t>
      </w:r>
      <w:r w:rsidR="0011439B" w:rsidRPr="003808E1">
        <w:rPr>
          <w:rFonts w:ascii="Times New Roman" w:hAnsi="Times New Roman" w:cs="Times New Roman"/>
          <w:sz w:val="24"/>
          <w:szCs w:val="24"/>
        </w:rPr>
        <w:t xml:space="preserve">total </w:t>
      </w:r>
      <w:r w:rsidR="00071E02" w:rsidRPr="003808E1">
        <w:rPr>
          <w:rFonts w:ascii="Times New Roman" w:hAnsi="Times New Roman" w:cs="Times New Roman"/>
          <w:sz w:val="24"/>
          <w:szCs w:val="24"/>
        </w:rPr>
        <w:t>number of live trees and dead snags within the tree plot that had a diameter &gt;</w:t>
      </w:r>
      <w:r w:rsidR="00505E56" w:rsidRPr="003808E1">
        <w:rPr>
          <w:rFonts w:ascii="Times New Roman" w:hAnsi="Times New Roman" w:cs="Times New Roman"/>
          <w:sz w:val="24"/>
          <w:szCs w:val="24"/>
        </w:rPr>
        <w:t>10</w:t>
      </w:r>
      <w:r w:rsidR="00071E02" w:rsidRPr="003808E1">
        <w:rPr>
          <w:rFonts w:ascii="Times New Roman" w:hAnsi="Times New Roman" w:cs="Times New Roman"/>
          <w:sz w:val="24"/>
          <w:szCs w:val="24"/>
        </w:rPr>
        <w:t xml:space="preserve"> </w:t>
      </w:r>
      <w:r w:rsidR="00505E56" w:rsidRPr="003808E1">
        <w:rPr>
          <w:rFonts w:ascii="Times New Roman" w:hAnsi="Times New Roman" w:cs="Times New Roman"/>
          <w:sz w:val="24"/>
          <w:szCs w:val="24"/>
        </w:rPr>
        <w:t>cm</w:t>
      </w:r>
      <w:r w:rsidR="00071E02" w:rsidRPr="003808E1">
        <w:rPr>
          <w:rFonts w:ascii="Times New Roman" w:hAnsi="Times New Roman" w:cs="Times New Roman"/>
          <w:sz w:val="24"/>
          <w:szCs w:val="24"/>
        </w:rPr>
        <w:t xml:space="preserve">. </w:t>
      </w:r>
      <w:r w:rsidR="00A04D08" w:rsidRPr="003808E1">
        <w:rPr>
          <w:rFonts w:ascii="Times New Roman" w:hAnsi="Times New Roman" w:cs="Times New Roman"/>
          <w:sz w:val="24"/>
          <w:szCs w:val="24"/>
        </w:rPr>
        <w:t>Relative b</w:t>
      </w:r>
      <w:r w:rsidR="00071E02" w:rsidRPr="003808E1">
        <w:rPr>
          <w:rFonts w:ascii="Times New Roman" w:hAnsi="Times New Roman" w:cs="Times New Roman"/>
          <w:sz w:val="24"/>
          <w:szCs w:val="24"/>
        </w:rPr>
        <w:t xml:space="preserve">asal area </w:t>
      </w:r>
      <w:r w:rsidR="0011439B" w:rsidRPr="003808E1">
        <w:rPr>
          <w:rFonts w:ascii="Times New Roman" w:hAnsi="Times New Roman" w:cs="Times New Roman"/>
          <w:sz w:val="24"/>
          <w:szCs w:val="24"/>
        </w:rPr>
        <w:t xml:space="preserve">was calculated as the sum of the </w:t>
      </w:r>
      <w:r w:rsidR="006A7FF6" w:rsidRPr="003808E1">
        <w:rPr>
          <w:rFonts w:ascii="Times New Roman" w:hAnsi="Times New Roman" w:cs="Times New Roman"/>
          <w:sz w:val="24"/>
          <w:szCs w:val="24"/>
        </w:rPr>
        <w:t xml:space="preserve">individual </w:t>
      </w:r>
      <w:r w:rsidR="0011439B" w:rsidRPr="003808E1">
        <w:rPr>
          <w:rFonts w:ascii="Times New Roman" w:hAnsi="Times New Roman" w:cs="Times New Roman"/>
          <w:sz w:val="24"/>
          <w:szCs w:val="24"/>
        </w:rPr>
        <w:t>basal area</w:t>
      </w:r>
      <w:r w:rsidR="006A7FF6" w:rsidRPr="003808E1">
        <w:rPr>
          <w:rFonts w:ascii="Times New Roman" w:hAnsi="Times New Roman" w:cs="Times New Roman"/>
          <w:sz w:val="24"/>
          <w:szCs w:val="24"/>
        </w:rPr>
        <w:t xml:space="preserve"> (DBH</w:t>
      </w:r>
      <w:r w:rsidR="006A7FF6" w:rsidRPr="003808E1">
        <w:rPr>
          <w:rFonts w:ascii="Times New Roman" w:hAnsi="Times New Roman" w:cs="Times New Roman"/>
          <w:sz w:val="24"/>
          <w:szCs w:val="24"/>
          <w:vertAlign w:val="superscript"/>
        </w:rPr>
        <w:t>2</w:t>
      </w:r>
      <w:r w:rsidR="006A7FF6" w:rsidRPr="003808E1">
        <w:rPr>
          <w:rFonts w:ascii="Times New Roman" w:hAnsi="Times New Roman" w:cs="Times New Roman"/>
          <w:sz w:val="24"/>
          <w:szCs w:val="24"/>
        </w:rPr>
        <w:t xml:space="preserve"> × 0.005454)</w:t>
      </w:r>
      <w:r w:rsidR="0011439B" w:rsidRPr="003808E1">
        <w:rPr>
          <w:rFonts w:ascii="Times New Roman" w:hAnsi="Times New Roman" w:cs="Times New Roman"/>
          <w:sz w:val="24"/>
          <w:szCs w:val="24"/>
        </w:rPr>
        <w:t xml:space="preserve"> of all the trees within the tree plot. </w:t>
      </w:r>
      <w:r w:rsidR="004E2FA9" w:rsidRPr="003808E1">
        <w:rPr>
          <w:rFonts w:ascii="Times New Roman" w:hAnsi="Times New Roman" w:cs="Times New Roman"/>
          <w:sz w:val="24"/>
          <w:szCs w:val="24"/>
        </w:rPr>
        <w:t xml:space="preserve">Mean elevation, mode aspect, and mode TPI within the boundaries of each wildlife opening </w:t>
      </w:r>
      <w:r w:rsidR="00FA6338" w:rsidRPr="003808E1">
        <w:rPr>
          <w:rFonts w:ascii="Times New Roman" w:hAnsi="Times New Roman" w:cs="Times New Roman"/>
          <w:sz w:val="24"/>
          <w:szCs w:val="24"/>
        </w:rPr>
        <w:t>were</w:t>
      </w:r>
      <w:r w:rsidR="004E2FA9" w:rsidRPr="003808E1">
        <w:rPr>
          <w:rFonts w:ascii="Times New Roman" w:hAnsi="Times New Roman" w:cs="Times New Roman"/>
          <w:sz w:val="24"/>
          <w:szCs w:val="24"/>
        </w:rPr>
        <w:t xml:space="preserve"> calculated </w:t>
      </w:r>
      <w:r w:rsidR="007B1146" w:rsidRPr="003808E1">
        <w:rPr>
          <w:rFonts w:ascii="Times New Roman" w:hAnsi="Times New Roman" w:cs="Times New Roman"/>
          <w:sz w:val="24"/>
          <w:szCs w:val="24"/>
        </w:rPr>
        <w:t xml:space="preserve">or derived </w:t>
      </w:r>
      <w:r w:rsidR="004E2FA9" w:rsidRPr="003808E1">
        <w:rPr>
          <w:rFonts w:ascii="Times New Roman" w:hAnsi="Times New Roman" w:cs="Times New Roman"/>
          <w:sz w:val="24"/>
          <w:szCs w:val="24"/>
        </w:rPr>
        <w:t>using Shuttle Radar Topography Mission digital elevation data.</w:t>
      </w:r>
      <w:r w:rsidR="00FA6338" w:rsidRPr="003808E1">
        <w:rPr>
          <w:rFonts w:ascii="Times New Roman" w:hAnsi="Times New Roman" w:cs="Times New Roman"/>
          <w:sz w:val="24"/>
          <w:szCs w:val="24"/>
        </w:rPr>
        <w:t xml:space="preserve"> Mode aspect was then converted to a dummy variable where 0 = mode aspect was towards the south or west (i.e., between 135 and 315 degrees) and 1 = mode aspect was towards the north or east (i.e., &lt;135 or &gt;315</w:t>
      </w:r>
      <w:r w:rsidR="002F16C7" w:rsidRPr="003808E1">
        <w:rPr>
          <w:rFonts w:ascii="Times New Roman" w:hAnsi="Times New Roman" w:cs="Times New Roman"/>
          <w:sz w:val="24"/>
          <w:szCs w:val="24"/>
        </w:rPr>
        <w:t xml:space="preserve"> </w:t>
      </w:r>
      <w:r w:rsidR="00FA6338" w:rsidRPr="003808E1">
        <w:rPr>
          <w:rFonts w:ascii="Times New Roman" w:hAnsi="Times New Roman" w:cs="Times New Roman"/>
          <w:sz w:val="24"/>
          <w:szCs w:val="24"/>
        </w:rPr>
        <w:t>degrees), reflecting differences in forest productivity</w:t>
      </w:r>
      <w:r w:rsidR="00033578" w:rsidRPr="003808E1">
        <w:rPr>
          <w:rFonts w:ascii="Times New Roman" w:hAnsi="Times New Roman" w:cs="Times New Roman"/>
          <w:sz w:val="24"/>
          <w:szCs w:val="24"/>
        </w:rPr>
        <w:t xml:space="preserve"> </w:t>
      </w:r>
      <w:r w:rsidR="00033578"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00033578" w:rsidRPr="003808E1">
        <w:rPr>
          <w:rFonts w:ascii="Times New Roman" w:hAnsi="Times New Roman" w:cs="Times New Roman"/>
          <w:sz w:val="24"/>
          <w:szCs w:val="24"/>
        </w:rPr>
        <w:fldChar w:fldCharType="separate"/>
      </w:r>
      <w:r w:rsidR="00033578" w:rsidRPr="003808E1">
        <w:rPr>
          <w:rFonts w:ascii="Times New Roman" w:hAnsi="Times New Roman" w:cs="Times New Roman"/>
          <w:noProof/>
          <w:sz w:val="24"/>
          <w:szCs w:val="24"/>
        </w:rPr>
        <w:t>(Desta et al. 2004)</w:t>
      </w:r>
      <w:r w:rsidR="00033578" w:rsidRPr="003808E1">
        <w:rPr>
          <w:rFonts w:ascii="Times New Roman" w:hAnsi="Times New Roman" w:cs="Times New Roman"/>
          <w:sz w:val="24"/>
          <w:szCs w:val="24"/>
        </w:rPr>
        <w:fldChar w:fldCharType="end"/>
      </w:r>
      <w:r w:rsidR="00FA6338" w:rsidRPr="003808E1">
        <w:rPr>
          <w:rFonts w:ascii="Times New Roman" w:hAnsi="Times New Roman" w:cs="Times New Roman"/>
          <w:sz w:val="24"/>
          <w:szCs w:val="24"/>
        </w:rPr>
        <w:t>.</w:t>
      </w:r>
    </w:p>
    <w:p w14:paraId="54A0D855" w14:textId="3D6003AC" w:rsidR="00BC2795" w:rsidRPr="003808E1" w:rsidRDefault="00BC279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sidRPr="003808E1">
        <w:rPr>
          <w:rFonts w:ascii="Times New Roman" w:hAnsi="Times New Roman" w:cs="Times New Roman"/>
          <w:sz w:val="24"/>
          <w:szCs w:val="24"/>
        </w:rPr>
        <w:t xml:space="preserve"> From the sight tube vegetation surveys, I calculated percent shrub cover and percent any tree cover as the total number of points at which shrubs and either saplings or trees were present divided by the total number of points (N = 20).</w:t>
      </w:r>
      <w:r w:rsidR="00FA6338" w:rsidRPr="003808E1">
        <w:rPr>
          <w:rFonts w:ascii="Times New Roman" w:hAnsi="Times New Roman" w:cs="Times New Roman"/>
          <w:sz w:val="24"/>
          <w:szCs w:val="24"/>
        </w:rPr>
        <w:t xml:space="preserve"> Percent canopy cover and basal area were calculated in the same way as for the wildlife openings. Mean elevation and mode aspect within 50 m of each adjacent forest sampling point were calculated using Shuttle Radar Topography Mission digital elevation data. </w:t>
      </w:r>
      <w:r w:rsidR="002F16C7" w:rsidRPr="003808E1">
        <w:rPr>
          <w:rFonts w:ascii="Times New Roman" w:hAnsi="Times New Roman" w:cs="Times New Roman"/>
          <w:sz w:val="24"/>
          <w:szCs w:val="24"/>
        </w:rPr>
        <w:t xml:space="preserve">Mode aspect was then converted to a dummy variable </w:t>
      </w:r>
      <w:r w:rsidR="001B7080" w:rsidRPr="003808E1">
        <w:rPr>
          <w:rFonts w:ascii="Times New Roman" w:hAnsi="Times New Roman" w:cs="Times New Roman"/>
          <w:sz w:val="24"/>
          <w:szCs w:val="24"/>
        </w:rPr>
        <w:t>following the same procedure as for the wildlife openings</w:t>
      </w:r>
      <w:r w:rsidR="002F16C7" w:rsidRPr="003808E1">
        <w:rPr>
          <w:rFonts w:ascii="Times New Roman" w:hAnsi="Times New Roman" w:cs="Times New Roman"/>
          <w:sz w:val="24"/>
          <w:szCs w:val="24"/>
        </w:rPr>
        <w:t>.</w:t>
      </w:r>
    </w:p>
    <w:p w14:paraId="5115E2C7" w14:textId="3DAD5D54"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Size and shape</w:t>
      </w:r>
    </w:p>
    <w:p w14:paraId="6213ABEB" w14:textId="756371DB" w:rsidR="00BC0067" w:rsidRPr="003808E1" w:rsidRDefault="00193A5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Size and shape data were derived from a GIS dataset of MNF wildlife opening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In addition to </w:t>
      </w:r>
      <w:r w:rsidR="00E53E30" w:rsidRPr="003808E1">
        <w:rPr>
          <w:rFonts w:ascii="Times New Roman" w:hAnsi="Times New Roman" w:cs="Times New Roman"/>
          <w:sz w:val="24"/>
          <w:szCs w:val="24"/>
        </w:rPr>
        <w:t xml:space="preserve">the </w:t>
      </w:r>
      <w:r w:rsidRPr="003808E1">
        <w:rPr>
          <w:rFonts w:ascii="Times New Roman" w:hAnsi="Times New Roman" w:cs="Times New Roman"/>
          <w:sz w:val="24"/>
          <w:szCs w:val="24"/>
        </w:rPr>
        <w:t xml:space="preserve">area of each wildlife opening, I calculated the edge-to-area ratio </w:t>
      </w:r>
      <w:r w:rsidR="00E53E30" w:rsidRPr="003808E1">
        <w:rPr>
          <w:rFonts w:ascii="Times New Roman" w:hAnsi="Times New Roman" w:cs="Times New Roman"/>
          <w:sz w:val="24"/>
          <w:szCs w:val="24"/>
        </w:rPr>
        <w:t>(i.e.,</w:t>
      </w:r>
      <w:r w:rsidRPr="003808E1">
        <w:rPr>
          <w:rFonts w:ascii="Times New Roman" w:hAnsi="Times New Roman" w:cs="Times New Roman"/>
          <w:sz w:val="24"/>
          <w:szCs w:val="24"/>
        </w:rPr>
        <w:t xml:space="preserve"> perimeter divided by area</w:t>
      </w:r>
      <w:r w:rsidR="00E53E30"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w:t>
      </w:r>
      <w:r w:rsidR="00C93ABA" w:rsidRPr="003808E1">
        <w:rPr>
          <w:rFonts w:ascii="Times New Roman" w:hAnsi="Times New Roman" w:cs="Times New Roman"/>
          <w:sz w:val="24"/>
          <w:szCs w:val="24"/>
        </w:rPr>
        <w:t>the Polsby-Popper score (</w:t>
      </w:r>
      <w:r w:rsidR="00C93ABA" w:rsidRPr="003808E1">
        <w:rPr>
          <w:rFonts w:ascii="Times New Roman" w:hAnsi="Times New Roman" w:cs="Times New Roman"/>
          <w:i/>
          <w:iCs/>
          <w:sz w:val="24"/>
          <w:szCs w:val="24"/>
        </w:rPr>
        <w:t>PP</w:t>
      </w:r>
      <w:r w:rsidR="00C93ABA" w:rsidRPr="003808E1">
        <w:rPr>
          <w:rFonts w:ascii="Times New Roman" w:hAnsi="Times New Roman" w:cs="Times New Roman"/>
          <w:sz w:val="24"/>
          <w:szCs w:val="24"/>
        </w:rPr>
        <w:t xml:space="preserve">), which is a shape metric that indicates roundness and </w:t>
      </w:r>
      <w:r w:rsidR="00E53E30" w:rsidRPr="003808E1">
        <w:rPr>
          <w:rFonts w:ascii="Times New Roman" w:hAnsi="Times New Roman" w:cs="Times New Roman"/>
          <w:sz w:val="24"/>
          <w:szCs w:val="24"/>
        </w:rPr>
        <w:t>uses</w:t>
      </w:r>
      <w:r w:rsidR="00C93ABA" w:rsidRPr="003808E1">
        <w:rPr>
          <w:rFonts w:ascii="Times New Roman" w:hAnsi="Times New Roman" w:cs="Times New Roman"/>
          <w:sz w:val="24"/>
          <w:szCs w:val="24"/>
        </w:rPr>
        <w:t xml:space="preserve"> the following equation:</w:t>
      </w:r>
    </w:p>
    <w:p w14:paraId="18D5FCCD" w14:textId="393A3E9D" w:rsidR="00C93ABA" w:rsidRPr="003808E1" w:rsidRDefault="00C93ABA"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PP</w:t>
      </w:r>
      <w:r w:rsidRPr="003808E1">
        <w:rPr>
          <w:rFonts w:ascii="Times New Roman" w:hAnsi="Times New Roman" w:cs="Times New Roman"/>
          <w:sz w:val="24"/>
          <w:szCs w:val="24"/>
        </w:rPr>
        <w:t xml:space="preserve"> = 4π ×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m</w:t>
      </w:r>
      <w:r w:rsidRPr="003808E1">
        <w:rPr>
          <w:rFonts w:ascii="Times New Roman" w:hAnsi="Times New Roman" w:cs="Times New Roman"/>
          <w:sz w:val="24"/>
          <w:szCs w:val="24"/>
          <w:vertAlign w:val="superscript"/>
        </w:rPr>
        <w:t>2</w:t>
      </w:r>
    </w:p>
    <w:p w14:paraId="3679E55D" w14:textId="31404BA3" w:rsidR="00C93ABA" w:rsidRPr="003808E1" w:rsidRDefault="00C93AB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area and </w:t>
      </w:r>
      <w:r w:rsidRPr="003808E1">
        <w:rPr>
          <w:rFonts w:ascii="Times New Roman" w:hAnsi="Times New Roman" w:cs="Times New Roman"/>
          <w:i/>
          <w:iCs/>
          <w:sz w:val="24"/>
          <w:szCs w:val="24"/>
        </w:rPr>
        <w:t>m</w:t>
      </w:r>
      <w:r w:rsidRPr="003808E1">
        <w:rPr>
          <w:rFonts w:ascii="Times New Roman" w:hAnsi="Times New Roman" w:cs="Times New Roman"/>
          <w:sz w:val="24"/>
          <w:szCs w:val="24"/>
        </w:rPr>
        <w:t xml:space="preserve"> = perimeter.</w:t>
      </w:r>
    </w:p>
    <w:p w14:paraId="15A5FF73" w14:textId="395C8227"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Management</w:t>
      </w:r>
    </w:p>
    <w:p w14:paraId="53404200" w14:textId="4574224D" w:rsidR="00BC0067" w:rsidRPr="003808E1" w:rsidRDefault="00E53E30"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Opening type was a designation by </w:t>
      </w:r>
      <w:r w:rsidR="002D0641" w:rsidRPr="003808E1">
        <w:rPr>
          <w:rFonts w:ascii="Times New Roman" w:hAnsi="Times New Roman" w:cs="Times New Roman"/>
          <w:sz w:val="24"/>
          <w:szCs w:val="24"/>
        </w:rPr>
        <w:t xml:space="preserve">MNF and </w:t>
      </w:r>
      <w:r w:rsidRPr="003808E1">
        <w:rPr>
          <w:rFonts w:ascii="Times New Roman" w:hAnsi="Times New Roman" w:cs="Times New Roman"/>
          <w:sz w:val="24"/>
          <w:szCs w:val="24"/>
        </w:rPr>
        <w:t xml:space="preserve">West Virginia Division of Natural Resources managers that I converted to a dummy variable, where 1 = </w:t>
      </w:r>
      <w:r w:rsidR="005D590D" w:rsidRPr="003808E1">
        <w:rPr>
          <w:rFonts w:ascii="Times New Roman" w:hAnsi="Times New Roman" w:cs="Times New Roman"/>
          <w:sz w:val="24"/>
          <w:szCs w:val="24"/>
        </w:rPr>
        <w:t xml:space="preserve">opening type of </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1</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N = 170</w:t>
      </w:r>
      <w:r w:rsidR="0098239C" w:rsidRPr="003808E1">
        <w:rPr>
          <w:rFonts w:ascii="Times New Roman" w:hAnsi="Times New Roman" w:cs="Times New Roman"/>
          <w:sz w:val="24"/>
          <w:szCs w:val="24"/>
        </w:rPr>
        <w:t xml:space="preserve"> wildlife openings</w:t>
      </w:r>
      <w:r w:rsidR="002D0641"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and 0 = all other opening types</w:t>
      </w:r>
      <w:r w:rsidR="0098239C" w:rsidRPr="003808E1">
        <w:rPr>
          <w:rFonts w:ascii="Times New Roman" w:hAnsi="Times New Roman" w:cs="Times New Roman"/>
          <w:sz w:val="24"/>
          <w:szCs w:val="24"/>
        </w:rPr>
        <w:t xml:space="preserve"> (N = 155 wildlife openings)</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A</w:t>
      </w:r>
      <w:r w:rsidR="00565EFC" w:rsidRPr="003808E1">
        <w:rPr>
          <w:rFonts w:ascii="Times New Roman" w:hAnsi="Times New Roman" w:cs="Times New Roman"/>
          <w:sz w:val="24"/>
          <w:szCs w:val="24"/>
        </w:rPr>
        <w:t xml:space="preserve">n opening type of “1” </w:t>
      </w:r>
      <w:r w:rsidR="0098239C" w:rsidRPr="003808E1">
        <w:rPr>
          <w:rFonts w:ascii="Times New Roman" w:hAnsi="Times New Roman" w:cs="Times New Roman"/>
          <w:sz w:val="24"/>
          <w:szCs w:val="24"/>
        </w:rPr>
        <w:t>corresponded to</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standard maintained wildlife openings, which were intentionally created by managers and </w:t>
      </w:r>
      <w:r w:rsidR="00565EFC" w:rsidRPr="003808E1">
        <w:rPr>
          <w:rFonts w:ascii="Times New Roman" w:hAnsi="Times New Roman" w:cs="Times New Roman"/>
          <w:sz w:val="24"/>
          <w:szCs w:val="24"/>
        </w:rPr>
        <w:t xml:space="preserve">characterized </w:t>
      </w:r>
      <w:r w:rsidR="00F97601" w:rsidRPr="003808E1">
        <w:rPr>
          <w:rFonts w:ascii="Times New Roman" w:hAnsi="Times New Roman" w:cs="Times New Roman"/>
          <w:sz w:val="24"/>
          <w:szCs w:val="24"/>
        </w:rPr>
        <w:t xml:space="preserve">as a group </w:t>
      </w:r>
      <w:r w:rsidR="00565EFC" w:rsidRPr="003808E1">
        <w:rPr>
          <w:rFonts w:ascii="Times New Roman" w:hAnsi="Times New Roman" w:cs="Times New Roman"/>
          <w:sz w:val="24"/>
          <w:szCs w:val="24"/>
        </w:rPr>
        <w:t xml:space="preserve">by </w:t>
      </w:r>
      <w:r w:rsidR="00F97601" w:rsidRPr="003808E1">
        <w:rPr>
          <w:rFonts w:ascii="Times New Roman" w:hAnsi="Times New Roman" w:cs="Times New Roman"/>
          <w:sz w:val="24"/>
          <w:szCs w:val="24"/>
        </w:rPr>
        <w:t>their small sizes</w:t>
      </w:r>
      <w:r w:rsidR="004076C1" w:rsidRPr="003808E1">
        <w:rPr>
          <w:rFonts w:ascii="Times New Roman" w:hAnsi="Times New Roman" w:cs="Times New Roman"/>
          <w:sz w:val="24"/>
          <w:szCs w:val="24"/>
        </w:rPr>
        <w:t>, their relatively round (i.e., non-linear) shapes,</w:t>
      </w:r>
      <w:r w:rsidR="009A4537" w:rsidRPr="003808E1">
        <w:rPr>
          <w:rFonts w:ascii="Times New Roman" w:hAnsi="Times New Roman" w:cs="Times New Roman"/>
          <w:sz w:val="24"/>
          <w:szCs w:val="24"/>
        </w:rPr>
        <w:t xml:space="preserve"> and</w:t>
      </w:r>
      <w:r w:rsidR="00F97601" w:rsidRPr="003808E1">
        <w:rPr>
          <w:rFonts w:ascii="Times New Roman" w:hAnsi="Times New Roman" w:cs="Times New Roman"/>
          <w:sz w:val="24"/>
          <w:szCs w:val="24"/>
        </w:rPr>
        <w:t xml:space="preserve"> being </w:t>
      </w:r>
      <w:r w:rsidR="002D0641" w:rsidRPr="003808E1">
        <w:rPr>
          <w:rFonts w:ascii="Times New Roman" w:hAnsi="Times New Roman" w:cs="Times New Roman"/>
          <w:sz w:val="24"/>
          <w:szCs w:val="24"/>
        </w:rPr>
        <w:t xml:space="preserve">actively maintained </w:t>
      </w:r>
      <w:r w:rsidR="00F97601" w:rsidRPr="003808E1">
        <w:rPr>
          <w:rFonts w:ascii="Times New Roman" w:hAnsi="Times New Roman" w:cs="Times New Roman"/>
          <w:sz w:val="24"/>
          <w:szCs w:val="24"/>
        </w:rPr>
        <w:t xml:space="preserve">or </w:t>
      </w:r>
      <w:r w:rsidR="002D0641" w:rsidRPr="003808E1">
        <w:rPr>
          <w:rFonts w:ascii="Times New Roman" w:hAnsi="Times New Roman" w:cs="Times New Roman"/>
          <w:sz w:val="24"/>
          <w:szCs w:val="24"/>
        </w:rPr>
        <w:t xml:space="preserve">mowed </w:t>
      </w:r>
      <w:r w:rsidR="00F97601" w:rsidRPr="003808E1">
        <w:rPr>
          <w:rFonts w:ascii="Times New Roman" w:hAnsi="Times New Roman" w:cs="Times New Roman"/>
          <w:sz w:val="24"/>
          <w:szCs w:val="24"/>
        </w:rPr>
        <w:t>frequently (every 1–2 years)</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Other opening types included maintained linear openings along Forest Service roads, utility right</w:t>
      </w:r>
      <w:r w:rsidR="00C224E1" w:rsidRPr="003808E1">
        <w:rPr>
          <w:rFonts w:ascii="Times New Roman" w:hAnsi="Times New Roman" w:cs="Times New Roman"/>
          <w:sz w:val="24"/>
          <w:szCs w:val="24"/>
        </w:rPr>
        <w:t>s</w:t>
      </w:r>
      <w:r w:rsidR="002D0641" w:rsidRPr="003808E1">
        <w:rPr>
          <w:rFonts w:ascii="Times New Roman" w:hAnsi="Times New Roman" w:cs="Times New Roman"/>
          <w:sz w:val="24"/>
          <w:szCs w:val="24"/>
        </w:rPr>
        <w:t xml:space="preserve">-of-way maintained by utility or gas companies, gas well sites, reclaimed strip mines, </w:t>
      </w:r>
      <w:r w:rsidR="0098239C" w:rsidRPr="003808E1">
        <w:rPr>
          <w:rFonts w:ascii="Times New Roman" w:hAnsi="Times New Roman" w:cs="Times New Roman"/>
          <w:sz w:val="24"/>
          <w:szCs w:val="24"/>
        </w:rPr>
        <w:t xml:space="preserve">orchards, hayfields, current or former grazing allotments, </w:t>
      </w:r>
      <w:r w:rsidR="002D0641" w:rsidRPr="003808E1">
        <w:rPr>
          <w:rFonts w:ascii="Times New Roman" w:hAnsi="Times New Roman" w:cs="Times New Roman"/>
          <w:sz w:val="24"/>
          <w:szCs w:val="24"/>
        </w:rPr>
        <w:t xml:space="preserve">savannahs, </w:t>
      </w:r>
      <w:r w:rsidR="0098239C" w:rsidRPr="003808E1">
        <w:rPr>
          <w:rFonts w:ascii="Times New Roman" w:hAnsi="Times New Roman" w:cs="Times New Roman"/>
          <w:sz w:val="24"/>
          <w:szCs w:val="24"/>
        </w:rPr>
        <w:t xml:space="preserve">and </w:t>
      </w:r>
      <w:r w:rsidR="002D0641" w:rsidRPr="003808E1">
        <w:rPr>
          <w:rFonts w:ascii="Times New Roman" w:hAnsi="Times New Roman" w:cs="Times New Roman"/>
          <w:sz w:val="24"/>
          <w:szCs w:val="24"/>
        </w:rPr>
        <w:t>beaver meadows</w:t>
      </w:r>
      <w:r w:rsidR="0098239C"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openings that were </w:t>
      </w:r>
      <w:r w:rsidR="00A732E3" w:rsidRPr="003808E1">
        <w:rPr>
          <w:rFonts w:ascii="Times New Roman" w:hAnsi="Times New Roman" w:cs="Times New Roman"/>
          <w:sz w:val="24"/>
          <w:szCs w:val="24"/>
        </w:rPr>
        <w:t>not easily or readily accessible)</w:t>
      </w:r>
      <w:r w:rsidR="005D590D" w:rsidRPr="003808E1">
        <w:rPr>
          <w:rFonts w:ascii="Times New Roman" w:hAnsi="Times New Roman" w:cs="Times New Roman"/>
          <w:sz w:val="24"/>
          <w:szCs w:val="24"/>
        </w:rPr>
        <w:t xml:space="preserve"> and not within 50 m of a public, maintained road, and 1 = moderate to high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w:t>
      </w:r>
      <w:r w:rsidR="00A732E3" w:rsidRPr="003808E1">
        <w:rPr>
          <w:rFonts w:ascii="Times New Roman" w:hAnsi="Times New Roman" w:cs="Times New Roman"/>
          <w:sz w:val="24"/>
          <w:szCs w:val="24"/>
        </w:rPr>
        <w:t xml:space="preserve">openings </w:t>
      </w:r>
      <w:r w:rsidR="00EF0ADE" w:rsidRPr="003808E1">
        <w:rPr>
          <w:rFonts w:ascii="Times New Roman" w:hAnsi="Times New Roman" w:cs="Times New Roman"/>
          <w:sz w:val="24"/>
          <w:szCs w:val="24"/>
        </w:rPr>
        <w:t xml:space="preserve">that were </w:t>
      </w:r>
      <w:r w:rsidR="00A732E3" w:rsidRPr="003808E1">
        <w:rPr>
          <w:rFonts w:ascii="Times New Roman" w:hAnsi="Times New Roman" w:cs="Times New Roman"/>
          <w:sz w:val="24"/>
          <w:szCs w:val="24"/>
        </w:rPr>
        <w:t>located in areas with designated camping, tourist attractions, hiking trails)</w:t>
      </w:r>
      <w:r w:rsidR="002F464E" w:rsidRPr="003808E1">
        <w:rPr>
          <w:rFonts w:ascii="Times New Roman" w:hAnsi="Times New Roman" w:cs="Times New Roman"/>
          <w:sz w:val="24"/>
          <w:szCs w:val="24"/>
        </w:rPr>
        <w:t xml:space="preserve"> and within 50 m of a public, maintained road.</w:t>
      </w:r>
    </w:p>
    <w:p w14:paraId="5A90BEBA" w14:textId="02464D59"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andscape context</w:t>
      </w:r>
    </w:p>
    <w:bookmarkEnd w:id="9"/>
    <w:p w14:paraId="2282F776" w14:textId="67E7000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ata pertaining to the landscape context of each wildlife opening</w:t>
      </w:r>
      <w:r w:rsidR="0041297D" w:rsidRPr="003808E1">
        <w:rPr>
          <w:rFonts w:ascii="Times New Roman" w:hAnsi="Times New Roman" w:cs="Times New Roman"/>
          <w:sz w:val="24"/>
          <w:szCs w:val="24"/>
        </w:rPr>
        <w:t xml:space="preserve"> were </w:t>
      </w:r>
      <w:r w:rsidR="00080278" w:rsidRPr="003808E1">
        <w:rPr>
          <w:rFonts w:ascii="Times New Roman" w:hAnsi="Times New Roman" w:cs="Times New Roman"/>
          <w:sz w:val="24"/>
          <w:szCs w:val="24"/>
        </w:rPr>
        <w:t xml:space="preserve">derived from multiple GIS datasets and calculated within 1 km </w:t>
      </w:r>
      <w:r w:rsidR="0008027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et al. 2007, Shake et al. 2012)</w:t>
      </w:r>
      <w:r w:rsidR="00080278"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Landscape-scale variables</w:t>
      </w:r>
      <w:r w:rsidRPr="003808E1">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sidRPr="003808E1">
        <w:rPr>
          <w:rFonts w:ascii="Times New Roman" w:hAnsi="Times New Roman" w:cs="Times New Roman"/>
          <w:sz w:val="24"/>
          <w:szCs w:val="24"/>
        </w:rPr>
        <w:t xml:space="preserve">regenerating / </w:t>
      </w:r>
      <w:r w:rsidRPr="003808E1">
        <w:rPr>
          <w:rFonts w:ascii="Times New Roman" w:hAnsi="Times New Roman" w:cs="Times New Roman"/>
          <w:sz w:val="24"/>
          <w:szCs w:val="24"/>
        </w:rPr>
        <w:t>immature</w:t>
      </w:r>
      <w:r w:rsidR="00080278" w:rsidRPr="003808E1">
        <w:rPr>
          <w:rFonts w:ascii="Times New Roman" w:hAnsi="Times New Roman" w:cs="Times New Roman"/>
          <w:sz w:val="24"/>
          <w:szCs w:val="24"/>
        </w:rPr>
        <w:t xml:space="preserve"> sawtimber</w:t>
      </w:r>
      <w:r w:rsidRPr="003808E1">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proportion of open habitat within 1 km</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w:t>
      </w:r>
      <w:r w:rsidR="000E337F" w:rsidRPr="003808E1">
        <w:rPr>
          <w:rFonts w:ascii="Times New Roman" w:hAnsi="Times New Roman" w:cs="Times New Roman"/>
          <w:sz w:val="24"/>
          <w:szCs w:val="24"/>
        </w:rPr>
        <w:t xml:space="preserve"> </w:t>
      </w:r>
      <w:r w:rsidR="0041297D" w:rsidRPr="003808E1">
        <w:rPr>
          <w:rFonts w:ascii="Times New Roman" w:hAnsi="Times New Roman" w:cs="Times New Roman"/>
          <w:sz w:val="24"/>
          <w:szCs w:val="24"/>
        </w:rPr>
        <w:t>Using the GIS dataset of MNF wildlife openings, d</w:t>
      </w:r>
      <w:r w:rsidR="000E337F" w:rsidRPr="003808E1">
        <w:rPr>
          <w:rFonts w:ascii="Times New Roman" w:hAnsi="Times New Roman" w:cs="Times New Roman"/>
          <w:sz w:val="24"/>
          <w:szCs w:val="24"/>
        </w:rPr>
        <w:t>istance to the nearest neighboring wildlife opening was measured as the distance from the edge of the focal wildlife opening to the edge of its nearest neighbor</w:t>
      </w:r>
      <w:r w:rsidR="0041297D" w:rsidRPr="003808E1">
        <w:rPr>
          <w:rFonts w:ascii="Times New Roman" w:hAnsi="Times New Roman" w:cs="Times New Roman"/>
          <w:sz w:val="24"/>
          <w:szCs w:val="24"/>
        </w:rPr>
        <w:t xml:space="preserve"> and ranged from &lt;1 m to ~2,720 m</w:t>
      </w:r>
      <w:r w:rsidR="000E337F" w:rsidRPr="003808E1">
        <w:rPr>
          <w:rFonts w:ascii="Times New Roman" w:hAnsi="Times New Roman" w:cs="Times New Roman"/>
          <w:sz w:val="24"/>
          <w:szCs w:val="24"/>
        </w:rPr>
        <w:t>.</w:t>
      </w:r>
      <w:r w:rsidR="0041297D" w:rsidRPr="003808E1">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proportion of land with </w:t>
      </w:r>
      <w:r w:rsidR="0041297D" w:rsidRPr="003808E1">
        <w:rPr>
          <w:rFonts w:ascii="Times New Roman" w:hAnsi="Times New Roman" w:cs="Times New Roman"/>
          <w:sz w:val="24"/>
          <w:szCs w:val="24"/>
        </w:rPr>
        <w:lastRenderedPageBreak/>
        <w:t xml:space="preserve">wildlife habitat priority status within 1 km, I used a GIS dataset from the MNF that mapped forest management prescriptions. For proportions of different stand types (e.g., </w:t>
      </w:r>
      <w:r w:rsidR="00080278" w:rsidRPr="003808E1">
        <w:rPr>
          <w:rFonts w:ascii="Times New Roman" w:hAnsi="Times New Roman" w:cs="Times New Roman"/>
          <w:sz w:val="24"/>
          <w:szCs w:val="24"/>
        </w:rPr>
        <w:t>regenerating, immature sawtimber, and mature sawtimber)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w:t>
      </w:r>
      <w:r w:rsidR="00605669" w:rsidRPr="003808E1">
        <w:rPr>
          <w:rFonts w:ascii="Times New Roman" w:hAnsi="Times New Roman" w:cs="Times New Roman"/>
          <w:sz w:val="24"/>
          <w:szCs w:val="24"/>
        </w:rPr>
        <w:t xml:space="preserve"> </w:t>
      </w:r>
      <w:r w:rsidR="00B15DB1" w:rsidRPr="003808E1">
        <w:rPr>
          <w:rFonts w:ascii="Times New Roman" w:hAnsi="Times New Roman" w:cs="Times New Roman"/>
          <w:sz w:val="24"/>
          <w:szCs w:val="24"/>
        </w:rPr>
        <w:t xml:space="preserve">For all forest, I added the proportions of </w:t>
      </w:r>
      <w:r w:rsidR="00605669" w:rsidRPr="003808E1">
        <w:rPr>
          <w:rFonts w:ascii="Times New Roman" w:hAnsi="Times New Roman" w:cs="Times New Roman"/>
          <w:sz w:val="24"/>
          <w:szCs w:val="24"/>
        </w:rPr>
        <w:t>land cover classes 10–18 (other, red spruce, northern hardwood</w:t>
      </w:r>
      <w:r w:rsidR="00B15DB1" w:rsidRPr="003808E1">
        <w:rPr>
          <w:rFonts w:ascii="Times New Roman" w:hAnsi="Times New Roman" w:cs="Times New Roman"/>
          <w:sz w:val="24"/>
          <w:szCs w:val="24"/>
        </w:rPr>
        <w:t>, mixed mesophytic,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sidRPr="003808E1">
        <w:rPr>
          <w:rFonts w:ascii="Times New Roman" w:hAnsi="Times New Roman" w:cs="Times New Roman"/>
          <w:sz w:val="24"/>
          <w:szCs w:val="24"/>
        </w:rPr>
        <w:t>t</w:t>
      </w:r>
      <w:r w:rsidR="00B15DB1" w:rsidRPr="003808E1">
        <w:rPr>
          <w:rFonts w:ascii="Times New Roman" w:hAnsi="Times New Roman" w:cs="Times New Roman"/>
          <w:sz w:val="24"/>
          <w:szCs w:val="24"/>
        </w:rPr>
        <w:t xml:space="preserve">ation), 20 (hay / pasture), and 22 (mine grass). </w:t>
      </w:r>
    </w:p>
    <w:p w14:paraId="0BCA1488" w14:textId="5CE48FD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 also calculated landscape-scale data associated with each adjacent forest sampling point, which included </w:t>
      </w:r>
      <w:r w:rsidR="004C0678" w:rsidRPr="003808E1">
        <w:rPr>
          <w:rFonts w:ascii="Times New Roman" w:hAnsi="Times New Roman" w:cs="Times New Roman"/>
          <w:sz w:val="24"/>
          <w:szCs w:val="24"/>
        </w:rPr>
        <w:t xml:space="preserve">distance to the corresponding wildlife opening and </w:t>
      </w:r>
      <w:r w:rsidRPr="003808E1">
        <w:rPr>
          <w:rFonts w:ascii="Times New Roman" w:hAnsi="Times New Roman" w:cs="Times New Roman"/>
          <w:sz w:val="24"/>
          <w:szCs w:val="24"/>
        </w:rPr>
        <w:t xml:space="preserve">proportions of dry-oak, northern hardwoods, and red spruce forest within </w:t>
      </w:r>
      <w:r w:rsidR="00705F31" w:rsidRPr="003808E1">
        <w:rPr>
          <w:rFonts w:ascii="Times New Roman" w:hAnsi="Times New Roman" w:cs="Times New Roman"/>
          <w:sz w:val="24"/>
          <w:szCs w:val="24"/>
        </w:rPr>
        <w:t>50 m</w:t>
      </w:r>
      <w:r w:rsidRPr="003808E1">
        <w:rPr>
          <w:rFonts w:ascii="Times New Roman" w:hAnsi="Times New Roman" w:cs="Times New Roman"/>
          <w:sz w:val="24"/>
          <w:szCs w:val="24"/>
        </w:rPr>
        <w:t>.</w:t>
      </w:r>
      <w:r w:rsidR="00705F31" w:rsidRPr="003808E1">
        <w:rPr>
          <w:rFonts w:ascii="Times New Roman" w:hAnsi="Times New Roman" w:cs="Times New Roman"/>
          <w:sz w:val="24"/>
          <w:szCs w:val="24"/>
        </w:rPr>
        <w:t xml:space="preserve"> Distance to the wildlife opening was calculated using the GIS dataset of MNF wildlife openings, and proportions of different forest types were derived from WV land cover map</w:t>
      </w:r>
      <w:r w:rsidR="007E727B" w:rsidRPr="003808E1">
        <w:rPr>
          <w:rFonts w:ascii="Times New Roman" w:hAnsi="Times New Roman" w:cs="Times New Roman"/>
          <w:sz w:val="24"/>
          <w:szCs w:val="24"/>
        </w:rPr>
        <w:t xml:space="preserve"> (Maxwell et al. 2019).</w:t>
      </w:r>
    </w:p>
    <w:bookmarkEnd w:id="7"/>
    <w:p w14:paraId="349EB5B3"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ata analysis</w:t>
      </w:r>
    </w:p>
    <w:p w14:paraId="20A84714" w14:textId="25B2B8D4"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ing occupancy of focal game bird species</w:t>
      </w:r>
    </w:p>
    <w:p w14:paraId="6C6B045D" w14:textId="34D9BAC4" w:rsidR="00F63955" w:rsidRPr="003808E1" w:rsidRDefault="00F6395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quantify and compare how wildlife opening attributes influence game bird species in wildlife openings, I estimated the probability of occurrence for wild turkey, ruffed grouse, and American woodcock in multi-species occupancy model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ta et a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ee Appendix </w:t>
      </w:r>
      <w:r w:rsidR="009811B1" w:rsidRPr="003808E1">
        <w:rPr>
          <w:rFonts w:ascii="Times New Roman" w:hAnsi="Times New Roman" w:cs="Times New Roman"/>
          <w:sz w:val="24"/>
          <w:szCs w:val="24"/>
        </w:rPr>
        <w:t>B</w:t>
      </w:r>
      <w:r w:rsidRPr="003808E1">
        <w:rPr>
          <w:rFonts w:ascii="Times New Roman" w:hAnsi="Times New Roman" w:cs="Times New Roman"/>
          <w:sz w:val="24"/>
          <w:szCs w:val="24"/>
        </w:rPr>
        <w:t xml:space="preserve"> for JAGS code). A multi-species occupancy modelling framework incorporates a hierarchical structure that accounts for imperfect detection and </w:t>
      </w:r>
      <w:r w:rsidR="00CC1C18" w:rsidRPr="003808E1">
        <w:rPr>
          <w:rFonts w:ascii="Times New Roman" w:hAnsi="Times New Roman" w:cs="Times New Roman"/>
          <w:sz w:val="24"/>
          <w:szCs w:val="24"/>
        </w:rPr>
        <w:t xml:space="preserve">increasingly higher-order species interactions (Rota et al. 2016). </w:t>
      </w:r>
      <w:r w:rsidR="005F646C" w:rsidRPr="003808E1">
        <w:rPr>
          <w:rFonts w:ascii="Times New Roman" w:hAnsi="Times New Roman" w:cs="Times New Roman"/>
          <w:sz w:val="24"/>
          <w:szCs w:val="24"/>
        </w:rPr>
        <w:t>For example, f</w:t>
      </w:r>
      <w:r w:rsidR="00CC1C18" w:rsidRPr="003808E1">
        <w:rPr>
          <w:rFonts w:ascii="Times New Roman" w:hAnsi="Times New Roman" w:cs="Times New Roman"/>
          <w:sz w:val="24"/>
          <w:szCs w:val="24"/>
        </w:rPr>
        <w:t xml:space="preserve">irst-order linear models affect the probability of each species occurring when all others are absent, </w:t>
      </w:r>
      <w:r w:rsidR="005F646C" w:rsidRPr="003808E1">
        <w:rPr>
          <w:rFonts w:ascii="Times New Roman" w:hAnsi="Times New Roman" w:cs="Times New Roman"/>
          <w:sz w:val="24"/>
          <w:szCs w:val="24"/>
        </w:rPr>
        <w:t xml:space="preserve">and </w:t>
      </w:r>
      <w:r w:rsidR="00CC1C18" w:rsidRPr="003808E1">
        <w:rPr>
          <w:rFonts w:ascii="Times New Roman" w:hAnsi="Times New Roman" w:cs="Times New Roman"/>
          <w:sz w:val="24"/>
          <w:szCs w:val="24"/>
        </w:rPr>
        <w:t>second-order linear models affect the probability of two species occurring together.</w:t>
      </w:r>
    </w:p>
    <w:p w14:paraId="2BE86699" w14:textId="149DA501" w:rsidR="00CC1C18" w:rsidRPr="003808E1" w:rsidRDefault="00CC1C1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thin the multi-species occupancy model, I modeled the latent occupancy state of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sit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as a multivariate Bernoulli random variable:</w:t>
      </w:r>
    </w:p>
    <w:p w14:paraId="508269F7" w14:textId="36958EC7" w:rsidR="00CC1C18" w:rsidRPr="003808E1" w:rsidRDefault="00CC1C1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b/>
          <w:bCs/>
          <w:i/>
          <w:iCs/>
          <w:sz w:val="24"/>
          <w:szCs w:val="24"/>
        </w:rPr>
        <w:t>Z</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MVB(</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26BBEC72" w14:textId="14448F05" w:rsidR="00965AF4" w:rsidRPr="003808E1" w:rsidRDefault="0097514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CC1C18" w:rsidRPr="003808E1">
        <w:rPr>
          <w:rFonts w:ascii="Times New Roman" w:hAnsi="Times New Roman" w:cs="Times New Roman"/>
          <w:sz w:val="24"/>
          <w:szCs w:val="24"/>
        </w:rPr>
        <w:t xml:space="preserve">here </w:t>
      </w:r>
      <w:r w:rsidR="00CC1C18" w:rsidRPr="003808E1">
        <w:rPr>
          <w:rFonts w:ascii="Times New Roman" w:hAnsi="Times New Roman" w:cs="Times New Roman"/>
          <w:b/>
          <w:bCs/>
          <w:i/>
          <w:iCs/>
          <w:sz w:val="24"/>
          <w:szCs w:val="24"/>
        </w:rPr>
        <w:t>Z</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 {</w:t>
      </w:r>
      <w:r w:rsidR="00CC1C18"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witu</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rugr</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amwo</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 </w:t>
      </w:r>
      <w:r w:rsidR="00E951C1" w:rsidRPr="003808E1">
        <w:rPr>
          <w:rFonts w:ascii="Times New Roman" w:hAnsi="Times New Roman" w:cs="Times New Roman"/>
          <w:sz w:val="24"/>
          <w:szCs w:val="24"/>
        </w:rPr>
        <w:t>3</w:t>
      </w:r>
      <w:r w:rsidR="00EB6854" w:rsidRPr="003808E1">
        <w:rPr>
          <w:rFonts w:ascii="Times New Roman" w:hAnsi="Times New Roman" w:cs="Times New Roman"/>
          <w:sz w:val="24"/>
          <w:szCs w:val="24"/>
        </w:rPr>
        <w:t xml:space="preserve">-dimensional vector of 1’s and 0’s denoting the latent occupancy state of </w:t>
      </w:r>
      <w:r w:rsidR="00E951C1" w:rsidRPr="003808E1">
        <w:rPr>
          <w:rFonts w:ascii="Times New Roman" w:hAnsi="Times New Roman" w:cs="Times New Roman"/>
          <w:sz w:val="24"/>
          <w:szCs w:val="24"/>
        </w:rPr>
        <w:t>the 3 game bird</w:t>
      </w:r>
      <w:r w:rsidR="00EB6854" w:rsidRPr="003808E1">
        <w:rPr>
          <w:rFonts w:ascii="Times New Roman" w:hAnsi="Times New Roman" w:cs="Times New Roman"/>
          <w:sz w:val="24"/>
          <w:szCs w:val="24"/>
        </w:rPr>
        <w:t xml:space="preserve"> species and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i/>
          <w:iCs/>
          <w:sz w:val="24"/>
          <w:szCs w:val="24"/>
        </w:rPr>
        <w:t xml:space="preserve">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w:t>
      </w:r>
      <w:r w:rsidR="003808E1">
        <w:rPr>
          <w:rFonts w:ascii="Times New Roman" w:hAnsi="Times New Roman" w:cs="Times New Roman"/>
          <w:sz w:val="24"/>
          <w:szCs w:val="24"/>
        </w:rPr>
        <w:t>n</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8-</w:t>
      </w:r>
      <w:r w:rsidR="00EB6854" w:rsidRPr="003808E1">
        <w:rPr>
          <w:rFonts w:ascii="Times New Roman" w:hAnsi="Times New Roman" w:cs="Times New Roman"/>
          <w:sz w:val="24"/>
          <w:szCs w:val="24"/>
        </w:rPr>
        <w:t xml:space="preserve">dimensional vector denoting the probability of all possible sequences of 1’s and 0’s that </w:t>
      </w:r>
      <w:r w:rsidR="00EB6854" w:rsidRPr="003808E1">
        <w:rPr>
          <w:rFonts w:ascii="Times New Roman" w:hAnsi="Times New Roman" w:cs="Times New Roman"/>
          <w:b/>
          <w:bCs/>
          <w:i/>
          <w:iCs/>
          <w:sz w:val="24"/>
          <w:szCs w:val="24"/>
        </w:rPr>
        <w:t>Z</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could</w:t>
      </w:r>
      <w:r w:rsidR="00EB6854" w:rsidRPr="003808E1">
        <w:rPr>
          <w:rFonts w:ascii="Times New Roman" w:hAnsi="Times New Roman" w:cs="Times New Roman"/>
          <w:sz w:val="24"/>
          <w:szCs w:val="24"/>
        </w:rPr>
        <w:t xml:space="preserve"> attain, such that the sum of </w:t>
      </w:r>
      <w:r w:rsidR="00EB6854" w:rsidRPr="003808E1">
        <w:rPr>
          <w:rFonts w:ascii="Times New Roman" w:hAnsi="Times New Roman" w:cs="Times New Roman"/>
          <w:sz w:val="24"/>
          <w:szCs w:val="24"/>
        </w:rPr>
        <w:lastRenderedPageBreak/>
        <w:t xml:space="preserve">all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together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E43E51" w:rsidRPr="003808E1">
        <w:rPr>
          <w:rFonts w:ascii="Times New Roman" w:hAnsi="Times New Roman" w:cs="Times New Roman"/>
          <w:sz w:val="24"/>
          <w:szCs w:val="24"/>
        </w:rPr>
        <w:t xml:space="preserve">The natural parameters </w:t>
      </w:r>
      <w:r w:rsidR="00E43E51" w:rsidRPr="003808E1">
        <w:rPr>
          <w:rFonts w:ascii="Times New Roman" w:hAnsi="Times New Roman" w:cs="Times New Roman"/>
          <w:i/>
          <w:iCs/>
          <w:sz w:val="24"/>
          <w:szCs w:val="24"/>
        </w:rPr>
        <w:t>f.witu</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rugr</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xml:space="preserve"> were defined as:</w:t>
      </w:r>
      <w:r w:rsidR="00965AF4" w:rsidRPr="003808E1">
        <w:rPr>
          <w:rFonts w:ascii="Cambria Math" w:hAnsi="Cambria Math" w:cs="Times New Roman"/>
          <w:i/>
          <w:sz w:val="24"/>
          <w:szCs w:val="24"/>
        </w:rPr>
        <w:br/>
      </w:r>
      <m:oMathPara>
        <m:oMathParaPr>
          <m:jc m:val="center"/>
        </m:oMathParaPr>
        <m:oMath>
          <m:r>
            <w:rPr>
              <w:rFonts w:ascii="Cambria Math" w:hAnsi="Cambria Math" w:cs="Times New Roman"/>
              <w:sz w:val="24"/>
              <w:szCs w:val="24"/>
            </w:rPr>
            <m:t>f.witu</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r>
            <w:rPr>
              <w:rFonts w:ascii="Cambria Math" w:hAnsi="Cambria Math" w:cs="Times New Roman"/>
              <w:sz w:val="24"/>
              <w:szCs w:val="24"/>
            </w:rPr>
            <m:t xml:space="preserve"> </m:t>
          </m:r>
        </m:oMath>
      </m:oMathPara>
    </w:p>
    <w:p w14:paraId="7C194004"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0ABD11A1"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1</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71AB6C2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den>
          </m:f>
        </m:oMath>
      </m:oMathPara>
    </w:p>
    <w:p w14:paraId="791654D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034FA34F" w14:textId="00AFF353"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59FC9EAD" w14:textId="2138B916" w:rsidR="001343D0" w:rsidRPr="003808E1" w:rsidRDefault="00E951C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I</w:t>
      </w:r>
      <w:r w:rsidR="00D43F08" w:rsidRPr="003808E1">
        <w:rPr>
          <w:rFonts w:ascii="Times New Roman" w:hAnsi="Times New Roman" w:cs="Times New Roman"/>
          <w:sz w:val="24"/>
          <w:szCs w:val="24"/>
        </w:rPr>
        <w:t xml:space="preserve"> further</w:t>
      </w:r>
      <w:r w:rsidRPr="003808E1">
        <w:rPr>
          <w:rFonts w:ascii="Times New Roman" w:hAnsi="Times New Roman" w:cs="Times New Roman"/>
          <w:sz w:val="24"/>
          <w:szCs w:val="24"/>
        </w:rPr>
        <w:t xml:space="preserve"> modeled the conditional occurrence of each game bird species (</w:t>
      </w:r>
      <w:r w:rsidR="00D43F08" w:rsidRPr="003808E1">
        <w:rPr>
          <w:rFonts w:ascii="Times New Roman" w:hAnsi="Times New Roman" w:cs="Times New Roman"/>
          <w:i/>
          <w:iCs/>
          <w:sz w:val="24"/>
          <w:szCs w:val="24"/>
        </w:rPr>
        <w:t>f.witu</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rugr</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Pr="003808E1">
        <w:rPr>
          <w:rFonts w:ascii="Times New Roman" w:hAnsi="Times New Roman" w:cs="Times New Roman"/>
          <w:sz w:val="24"/>
          <w:szCs w:val="24"/>
        </w:rPr>
        <w:t>i.e., the log odds that species</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is present when the other 2 species are absent) as a function of 3–16 </w:t>
      </w:r>
      <w:r w:rsidR="00D43F08" w:rsidRPr="003808E1">
        <w:rPr>
          <w:rFonts w:ascii="Times New Roman" w:hAnsi="Times New Roman" w:cs="Times New Roman"/>
          <w:sz w:val="24"/>
          <w:szCs w:val="24"/>
        </w:rPr>
        <w:t>predictor variables</w:t>
      </w:r>
      <w:r w:rsidR="00CF56EF"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s 1–2</w:t>
      </w:r>
      <w:r w:rsidR="00CF56EF"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CC1C18" w:rsidRPr="003808E1">
        <w:rPr>
          <w:rFonts w:ascii="Times New Roman" w:hAnsi="Times New Roman" w:cs="Times New Roman"/>
          <w:sz w:val="24"/>
          <w:szCs w:val="24"/>
        </w:rPr>
        <w:t xml:space="preserve">All continuous predictor variables were centered and scaled prior to analysis. </w:t>
      </w:r>
      <w:r w:rsidRPr="003808E1">
        <w:rPr>
          <w:rFonts w:ascii="Times New Roman" w:hAnsi="Times New Roman" w:cs="Times New Roman"/>
          <w:sz w:val="24"/>
          <w:szCs w:val="24"/>
        </w:rPr>
        <w:t>Including quadratic relationships for certain variables, t</w:t>
      </w:r>
      <w:r w:rsidR="00CC1C18" w:rsidRPr="003808E1">
        <w:rPr>
          <w:rFonts w:ascii="Times New Roman" w:hAnsi="Times New Roman" w:cs="Times New Roman"/>
          <w:sz w:val="24"/>
          <w:szCs w:val="24"/>
        </w:rPr>
        <w:t xml:space="preserve">he total number of slope coefficients </w:t>
      </w:r>
      <w:r w:rsidRPr="003808E1">
        <w:rPr>
          <w:rFonts w:ascii="Times New Roman" w:hAnsi="Times New Roman" w:cs="Times New Roman"/>
          <w:sz w:val="24"/>
          <w:szCs w:val="24"/>
        </w:rPr>
        <w:t>ranged 4–17</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depending on the candidate model</w:t>
      </w:r>
      <w:r w:rsidR="00D43F08"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 xml:space="preserve"> 2</w:t>
      </w:r>
      <w:r w:rsidR="00D43F08" w:rsidRPr="003808E1">
        <w:rPr>
          <w:rFonts w:ascii="Times New Roman" w:hAnsi="Times New Roman" w:cs="Times New Roman"/>
          <w:sz w:val="24"/>
          <w:szCs w:val="24"/>
        </w:rPr>
        <w:t>)</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In addition, because my data included stacked observations across multiple years, I also incorporated a random year effect for each species.</w:t>
      </w:r>
      <w:r w:rsidR="00E43E51" w:rsidRPr="003808E1">
        <w:rPr>
          <w:rFonts w:ascii="Times New Roman" w:hAnsi="Times New Roman" w:cs="Times New Roman"/>
          <w:sz w:val="24"/>
          <w:szCs w:val="24"/>
        </w:rPr>
        <w:t xml:space="preserve"> For </w:t>
      </w:r>
      <w:r w:rsidR="00D43F08" w:rsidRPr="003808E1">
        <w:rPr>
          <w:rFonts w:ascii="Times New Roman" w:hAnsi="Times New Roman" w:cs="Times New Roman"/>
          <w:sz w:val="24"/>
          <w:szCs w:val="24"/>
        </w:rPr>
        <w:t>the second-order natural parameters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I assumed constant interspecific interactions.</w:t>
      </w:r>
      <w:r w:rsidR="001343D0" w:rsidRPr="003808E1">
        <w:rPr>
          <w:rFonts w:ascii="Times New Roman" w:hAnsi="Times New Roman" w:cs="Times New Roman"/>
          <w:sz w:val="24"/>
          <w:szCs w:val="24"/>
        </w:rPr>
        <w:t xml:space="preserve"> When modeling the latent occupancy state of the 3 game bird species, I was also able to incorporate known detections of wild turkey, ruffed grouse, and American woodcock in the wildlife openings outside of survey periods</w:t>
      </w:r>
      <w:r w:rsidR="00622AFD" w:rsidRPr="003808E1">
        <w:rPr>
          <w:rFonts w:ascii="Times New Roman" w:hAnsi="Times New Roman" w:cs="Times New Roman"/>
          <w:sz w:val="24"/>
          <w:szCs w:val="24"/>
        </w:rPr>
        <w:t xml:space="preserve"> (e.g., an incidental sighting of a wild turkey in the wildlife opening during deployment of the game cameras and ARUs)</w:t>
      </w:r>
      <w:r w:rsidR="001343D0" w:rsidRPr="003808E1">
        <w:rPr>
          <w:rFonts w:ascii="Times New Roman" w:hAnsi="Times New Roman" w:cs="Times New Roman"/>
          <w:sz w:val="24"/>
          <w:szCs w:val="24"/>
        </w:rPr>
        <w:t xml:space="preserve">. </w:t>
      </w:r>
    </w:p>
    <w:p w14:paraId="03D3FAD1" w14:textId="30D5E9F0" w:rsidR="00AA248F" w:rsidRPr="003808E1" w:rsidRDefault="008875A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ue to multiple types of surveys and sources of data for each game bird species</w:t>
      </w:r>
      <w:r w:rsidR="00221169"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I </w:t>
      </w:r>
      <w:r w:rsidR="00FB5043" w:rsidRPr="003808E1">
        <w:rPr>
          <w:rFonts w:ascii="Times New Roman" w:hAnsi="Times New Roman" w:cs="Times New Roman"/>
          <w:sz w:val="24"/>
          <w:szCs w:val="24"/>
        </w:rPr>
        <w:t>included</w:t>
      </w:r>
      <w:r w:rsidR="000F0A3B" w:rsidRPr="003808E1">
        <w:rPr>
          <w:rFonts w:ascii="Times New Roman" w:hAnsi="Times New Roman" w:cs="Times New Roman"/>
          <w:sz w:val="24"/>
          <w:szCs w:val="24"/>
        </w:rPr>
        <w:t xml:space="preserve"> 3 detection models </w:t>
      </w:r>
      <w:r w:rsidR="00AA248F" w:rsidRPr="003808E1">
        <w:rPr>
          <w:rFonts w:ascii="Times New Roman" w:hAnsi="Times New Roman" w:cs="Times New Roman"/>
          <w:sz w:val="24"/>
          <w:szCs w:val="24"/>
        </w:rPr>
        <w:t>for wild turkey</w:t>
      </w:r>
      <w:r w:rsidR="000F0A3B" w:rsidRPr="003808E1">
        <w:rPr>
          <w:rFonts w:ascii="Times New Roman" w:hAnsi="Times New Roman" w:cs="Times New Roman"/>
          <w:sz w:val="24"/>
          <w:szCs w:val="24"/>
        </w:rPr>
        <w:t>,</w:t>
      </w:r>
      <w:r w:rsidR="00FB504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detection model</w:t>
      </w:r>
      <w:r w:rsidR="00FB5043" w:rsidRPr="003808E1">
        <w:rPr>
          <w:rFonts w:ascii="Times New Roman" w:hAnsi="Times New Roman" w:cs="Times New Roman"/>
          <w:sz w:val="24"/>
          <w:szCs w:val="24"/>
        </w:rPr>
        <w:t xml:space="preserve"> </w:t>
      </w:r>
      <w:r w:rsidR="00AA248F" w:rsidRPr="003808E1">
        <w:rPr>
          <w:rFonts w:ascii="Times New Roman" w:hAnsi="Times New Roman" w:cs="Times New Roman"/>
          <w:sz w:val="24"/>
          <w:szCs w:val="24"/>
        </w:rPr>
        <w:t>for ruffed grouse</w:t>
      </w:r>
      <w:r w:rsidR="000F0A3B" w:rsidRPr="003808E1">
        <w:rPr>
          <w:rFonts w:ascii="Times New Roman" w:hAnsi="Times New Roman" w:cs="Times New Roman"/>
          <w:sz w:val="24"/>
          <w:szCs w:val="24"/>
        </w:rPr>
        <w:t xml:space="preserve">, and 2 detection models </w:t>
      </w:r>
      <w:r w:rsidR="00AA248F" w:rsidRPr="003808E1">
        <w:rPr>
          <w:rFonts w:ascii="Times New Roman" w:hAnsi="Times New Roman" w:cs="Times New Roman"/>
          <w:sz w:val="24"/>
          <w:szCs w:val="24"/>
        </w:rPr>
        <w:t>for American woodcock</w:t>
      </w:r>
      <w:r w:rsidR="000F0A3B" w:rsidRPr="003808E1">
        <w:rPr>
          <w:rFonts w:ascii="Times New Roman" w:hAnsi="Times New Roman" w:cs="Times New Roman"/>
          <w:sz w:val="24"/>
          <w:szCs w:val="24"/>
        </w:rPr>
        <w:t xml:space="preserve"> </w:t>
      </w:r>
      <w:r w:rsidRPr="003808E1">
        <w:rPr>
          <w:rFonts w:ascii="Times New Roman" w:hAnsi="Times New Roman" w:cs="Times New Roman"/>
          <w:sz w:val="24"/>
          <w:szCs w:val="24"/>
        </w:rPr>
        <w:t>within the multi-species occupancy model</w:t>
      </w:r>
      <w:r w:rsidR="00AA248F" w:rsidRPr="003808E1">
        <w:rPr>
          <w:rFonts w:ascii="Times New Roman" w:hAnsi="Times New Roman" w:cs="Times New Roman"/>
          <w:sz w:val="24"/>
          <w:szCs w:val="24"/>
        </w:rPr>
        <w:t>, such that:</w:t>
      </w:r>
    </w:p>
    <w:p w14:paraId="41718F72" w14:textId="635147D5" w:rsidR="00AA248F" w:rsidRPr="003808E1" w:rsidRDefault="00AA248F"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witu.gc</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gc</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witu.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w:t>
      </w:r>
      <w:r w:rsidR="00612932" w:rsidRPr="003808E1">
        <w:rPr>
          <w:rFonts w:ascii="Times New Roman" w:hAnsi="Times New Roman" w:cs="Times New Roman"/>
          <w:i/>
          <w:iCs/>
          <w:sz w:val="24"/>
          <w:szCs w:val="24"/>
        </w:rPr>
        <w:t>| z.rugr</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rugr</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amwo.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amwo.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00612932" w:rsidRPr="003808E1">
        <w:rPr>
          <w:rFonts w:ascii="Times New Roman" w:hAnsi="Times New Roman" w:cs="Times New Roman"/>
          <w:i/>
          <w:iCs/>
          <w:sz w:val="24"/>
          <w:szCs w:val="24"/>
        </w:rPr>
        <w:t>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4C91A11F" w14:textId="4BC5D52E" w:rsidR="00AA248F"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here the observed data</w:t>
      </w:r>
      <w:r w:rsidR="00EA26F9" w:rsidRPr="003808E1">
        <w:rPr>
          <w:rFonts w:ascii="Times New Roman" w:hAnsi="Times New Roman" w:cs="Times New Roman"/>
          <w:sz w:val="24"/>
          <w:szCs w:val="24"/>
        </w:rPr>
        <w:t xml:space="preserve"> </w:t>
      </w:r>
      <w:r w:rsidR="00EA26F9" w:rsidRPr="003808E1">
        <w:rPr>
          <w:rFonts w:ascii="Times New Roman" w:hAnsi="Times New Roman" w:cs="Times New Roman"/>
          <w:i/>
          <w:iCs/>
          <w:sz w:val="24"/>
          <w:szCs w:val="24"/>
        </w:rPr>
        <w:t>y</w:t>
      </w:r>
      <w:r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indicate</w:t>
      </w:r>
      <w:r w:rsidRPr="003808E1">
        <w:rPr>
          <w:rFonts w:ascii="Times New Roman" w:hAnsi="Times New Roman" w:cs="Times New Roman"/>
          <w:sz w:val="24"/>
          <w:szCs w:val="24"/>
        </w:rPr>
        <w:t xml:space="preserve"> detection (1) </w:t>
      </w:r>
      <w:r w:rsidR="00EA26F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non-detection (0) of wild turkey</w:t>
      </w:r>
      <w:r w:rsidR="00EA26F9" w:rsidRPr="003808E1">
        <w:rPr>
          <w:rFonts w:ascii="Times New Roman" w:hAnsi="Times New Roman" w:cs="Times New Roman"/>
          <w:sz w:val="24"/>
          <w:szCs w:val="24"/>
        </w:rPr>
        <w:t>s</w:t>
      </w:r>
      <w:r w:rsidRPr="003808E1">
        <w:rPr>
          <w:rFonts w:ascii="Times New Roman" w:hAnsi="Times New Roman" w:cs="Times New Roman"/>
          <w:sz w:val="24"/>
          <w:szCs w:val="24"/>
        </w:rPr>
        <w:t xml:space="preserve"> during in-</w:t>
      </w:r>
      <w:r w:rsidRPr="003808E1">
        <w:rPr>
          <w:rFonts w:ascii="Times New Roman" w:hAnsi="Times New Roman" w:cs="Times New Roman"/>
          <w:sz w:val="24"/>
          <w:szCs w:val="24"/>
        </w:rPr>
        <w:lastRenderedPageBreak/>
        <w:t>person surveys (</w:t>
      </w: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w:t>
      </w:r>
      <w:r w:rsidR="00EA26F9" w:rsidRPr="003808E1">
        <w:rPr>
          <w:rFonts w:ascii="Times New Roman" w:hAnsi="Times New Roman" w:cs="Times New Roman"/>
          <w:sz w:val="24"/>
          <w:szCs w:val="24"/>
        </w:rPr>
        <w:t>, game camera surveys (</w:t>
      </w:r>
      <w:r w:rsidR="00EA26F9" w:rsidRPr="003808E1">
        <w:rPr>
          <w:rFonts w:ascii="Times New Roman" w:hAnsi="Times New Roman" w:cs="Times New Roman"/>
          <w:i/>
          <w:iCs/>
          <w:sz w:val="24"/>
          <w:szCs w:val="24"/>
        </w:rPr>
        <w:t>y.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ruffed grouse during in-person surveys (</w:t>
      </w:r>
      <w:r w:rsidR="00EA26F9" w:rsidRPr="003808E1">
        <w:rPr>
          <w:rFonts w:ascii="Times New Roman" w:hAnsi="Times New Roman" w:cs="Times New Roman"/>
          <w:i/>
          <w:iCs/>
          <w:sz w:val="24"/>
          <w:szCs w:val="24"/>
        </w:rPr>
        <w:t>y.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merican woodcocks during in-person surveys (</w:t>
      </w:r>
      <w:r w:rsidR="00EA26F9" w:rsidRPr="003808E1">
        <w:rPr>
          <w:rFonts w:ascii="Times New Roman" w:hAnsi="Times New Roman" w:cs="Times New Roman"/>
          <w:i/>
          <w:iCs/>
          <w:sz w:val="24"/>
          <w:szCs w:val="24"/>
        </w:rPr>
        <w:t>y.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t site </w:t>
      </w:r>
      <w:r w:rsidR="00EA26F9"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during survey replicate </w:t>
      </w:r>
      <w:r w:rsidR="00EA26F9" w:rsidRPr="003808E1">
        <w:rPr>
          <w:rFonts w:ascii="Times New Roman" w:hAnsi="Times New Roman" w:cs="Times New Roman"/>
          <w:i/>
          <w:iCs/>
          <w:sz w:val="24"/>
          <w:szCs w:val="24"/>
        </w:rPr>
        <w:t>r</w:t>
      </w:r>
      <w:r w:rsidR="00EA26F9" w:rsidRPr="003808E1">
        <w:rPr>
          <w:rFonts w:ascii="Times New Roman" w:hAnsi="Times New Roman" w:cs="Times New Roman"/>
          <w:sz w:val="24"/>
          <w:szCs w:val="24"/>
        </w:rPr>
        <w:t xml:space="preserve">, and </w:t>
      </w:r>
      <w:r w:rsidR="00EA26F9" w:rsidRPr="003808E1">
        <w:rPr>
          <w:rFonts w:ascii="Times New Roman" w:hAnsi="Times New Roman" w:cs="Times New Roman"/>
          <w:i/>
          <w:iCs/>
          <w:sz w:val="24"/>
          <w:szCs w:val="24"/>
        </w:rPr>
        <w:t>p.witu.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and</w:t>
      </w:r>
      <w:r w:rsidR="00EA26F9" w:rsidRPr="003808E1">
        <w:rPr>
          <w:rFonts w:ascii="Times New Roman" w:hAnsi="Times New Roman" w:cs="Times New Roman"/>
          <w:i/>
          <w:iCs/>
          <w:sz w:val="24"/>
          <w:szCs w:val="24"/>
        </w:rPr>
        <w:t xml:space="preserve"> p.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re the corresponding detection probabilities</w:t>
      </w:r>
      <w:r w:rsidR="00612932" w:rsidRPr="003808E1">
        <w:rPr>
          <w:rFonts w:ascii="Times New Roman" w:hAnsi="Times New Roman" w:cs="Times New Roman"/>
          <w:sz w:val="24"/>
          <w:szCs w:val="24"/>
        </w:rPr>
        <w:t xml:space="preserve"> for the </w:t>
      </w:r>
      <w:r w:rsidR="00612932" w:rsidRPr="003808E1">
        <w:rPr>
          <w:rFonts w:ascii="Times New Roman" w:hAnsi="Times New Roman" w:cs="Times New Roman"/>
          <w:i/>
          <w:iCs/>
          <w:sz w:val="24"/>
          <w:szCs w:val="24"/>
        </w:rPr>
        <w:t>r</w:t>
      </w:r>
      <w:r w:rsidR="00612932" w:rsidRPr="003808E1">
        <w:rPr>
          <w:rFonts w:ascii="Times New Roman" w:hAnsi="Times New Roman" w:cs="Times New Roman"/>
          <w:sz w:val="24"/>
          <w:szCs w:val="24"/>
          <w:vertAlign w:val="superscript"/>
        </w:rPr>
        <w:t>th</w:t>
      </w:r>
      <w:r w:rsidR="00612932" w:rsidRPr="003808E1">
        <w:rPr>
          <w:rFonts w:ascii="Times New Roman" w:hAnsi="Times New Roman" w:cs="Times New Roman"/>
          <w:sz w:val="24"/>
          <w:szCs w:val="24"/>
        </w:rPr>
        <w:t xml:space="preserve"> replicate survey at site </w:t>
      </w:r>
      <w:r w:rsidR="00612932"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corresponding to each species and data source, conditional on the presence of each game bird species </w:t>
      </w:r>
      <w:r w:rsidR="00612932" w:rsidRPr="003808E1">
        <w:rPr>
          <w:rFonts w:ascii="Times New Roman" w:hAnsi="Times New Roman" w:cs="Times New Roman"/>
          <w:sz w:val="24"/>
          <w:szCs w:val="24"/>
        </w:rPr>
        <w:t xml:space="preserve">at site </w:t>
      </w:r>
      <w:r w:rsidR="00612932" w:rsidRPr="003808E1">
        <w:rPr>
          <w:rFonts w:ascii="Times New Roman" w:hAnsi="Times New Roman" w:cs="Times New Roman"/>
          <w:i/>
          <w:iCs/>
          <w:sz w:val="24"/>
          <w:szCs w:val="24"/>
        </w:rPr>
        <w:t>s</w:t>
      </w:r>
      <w:r w:rsidR="00612932"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 xml:space="preserve">(e.g., </w:t>
      </w:r>
      <w:r w:rsidR="00EA26F9" w:rsidRPr="003808E1">
        <w:rPr>
          <w:rFonts w:ascii="Times New Roman" w:hAnsi="Times New Roman" w:cs="Times New Roman"/>
          <w:i/>
          <w:iCs/>
          <w:sz w:val="24"/>
          <w:szCs w:val="24"/>
        </w:rPr>
        <w:t>z.witu</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rugr</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amwo</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w:t>
      </w:r>
      <w:r w:rsidR="00612932" w:rsidRPr="003808E1">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sidRPr="003808E1">
        <w:rPr>
          <w:rFonts w:ascii="Times New Roman" w:hAnsi="Times New Roman" w:cs="Times New Roman"/>
          <w:sz w:val="24"/>
          <w:szCs w:val="24"/>
        </w:rPr>
        <w:t xml:space="preserve">the number of </w:t>
      </w:r>
      <w:r w:rsidR="00612932" w:rsidRPr="003808E1">
        <w:rPr>
          <w:rFonts w:ascii="Times New Roman" w:hAnsi="Times New Roman" w:cs="Times New Roman"/>
          <w:sz w:val="24"/>
          <w:szCs w:val="24"/>
        </w:rPr>
        <w:t xml:space="preserve">survey replicates corresponded to </w:t>
      </w:r>
      <w:r w:rsidR="001A7FD6" w:rsidRPr="003808E1">
        <w:rPr>
          <w:rFonts w:ascii="Times New Roman" w:hAnsi="Times New Roman" w:cs="Times New Roman"/>
          <w:sz w:val="24"/>
          <w:szCs w:val="24"/>
        </w:rPr>
        <w:t>the number of</w:t>
      </w:r>
      <w:r w:rsidR="00612932" w:rsidRPr="003808E1">
        <w:rPr>
          <w:rFonts w:ascii="Times New Roman" w:hAnsi="Times New Roman" w:cs="Times New Roman"/>
          <w:sz w:val="24"/>
          <w:szCs w:val="24"/>
        </w:rPr>
        <w:t xml:space="preserve"> day</w:t>
      </w:r>
      <w:r w:rsidR="001A7FD6" w:rsidRPr="003808E1">
        <w:rPr>
          <w:rFonts w:ascii="Times New Roman" w:hAnsi="Times New Roman" w:cs="Times New Roman"/>
          <w:sz w:val="24"/>
          <w:szCs w:val="24"/>
        </w:rPr>
        <w:t>s</w:t>
      </w:r>
      <w:r w:rsidR="00612932" w:rsidRPr="003808E1">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used a logit link to model relationships between detection probability</w:t>
      </w:r>
      <w:r w:rsidR="000F0A3B" w:rsidRPr="003808E1">
        <w:rPr>
          <w:rFonts w:ascii="Times New Roman" w:hAnsi="Times New Roman" w:cs="Times New Roman"/>
          <w:sz w:val="24"/>
          <w:szCs w:val="24"/>
        </w:rPr>
        <w:t xml:space="preserve"> for each game bird species</w:t>
      </w:r>
      <w:r w:rsidRPr="003808E1">
        <w:rPr>
          <w:rFonts w:ascii="Times New Roman" w:hAnsi="Times New Roman" w:cs="Times New Roman"/>
          <w:sz w:val="24"/>
          <w:szCs w:val="24"/>
        </w:rPr>
        <w:t xml:space="preserve"> </w:t>
      </w:r>
      <w:r w:rsidR="00DB61F3" w:rsidRPr="003808E1">
        <w:rPr>
          <w:rFonts w:ascii="Times New Roman" w:hAnsi="Times New Roman" w:cs="Times New Roman"/>
          <w:sz w:val="24"/>
          <w:szCs w:val="24"/>
        </w:rPr>
        <w:t xml:space="preserve">/ data source </w:t>
      </w:r>
      <w:r w:rsidRPr="003808E1">
        <w:rPr>
          <w:rFonts w:ascii="Times New Roman" w:hAnsi="Times New Roman" w:cs="Times New Roman"/>
          <w:sz w:val="24"/>
          <w:szCs w:val="24"/>
        </w:rPr>
        <w:t xml:space="preserve">and </w:t>
      </w:r>
      <w:r w:rsidR="000F0A3B" w:rsidRPr="003808E1">
        <w:rPr>
          <w:rFonts w:ascii="Times New Roman" w:hAnsi="Times New Roman" w:cs="Times New Roman"/>
          <w:sz w:val="24"/>
          <w:szCs w:val="24"/>
        </w:rPr>
        <w:t>up to 6 detection covariates (Table</w:t>
      </w:r>
      <w:r w:rsidR="00221169" w:rsidRPr="003808E1">
        <w:rPr>
          <w:rFonts w:ascii="Times New Roman" w:hAnsi="Times New Roman" w:cs="Times New Roman"/>
          <w:sz w:val="24"/>
          <w:szCs w:val="24"/>
        </w:rPr>
        <w:t xml:space="preserve"> 4</w:t>
      </w:r>
      <w:r w:rsidR="000F0A3B" w:rsidRPr="003808E1">
        <w:rPr>
          <w:rFonts w:ascii="Times New Roman" w:hAnsi="Times New Roman" w:cs="Times New Roman"/>
          <w:sz w:val="24"/>
          <w:szCs w:val="24"/>
        </w:rPr>
        <w:t>). All continuous detection covariates were centered and scaled prior to analysis. For in-person game bird surveys, I also included a species-specific random observer effect</w:t>
      </w:r>
      <w:r w:rsidR="00806121" w:rsidRPr="003808E1">
        <w:rPr>
          <w:rFonts w:ascii="Times New Roman" w:hAnsi="Times New Roman" w:cs="Times New Roman"/>
          <w:sz w:val="24"/>
          <w:szCs w:val="24"/>
        </w:rPr>
        <w:t xml:space="preserve">, and for the ARU surveys, I incorporated a random ARU type effect to account for </w:t>
      </w:r>
      <w:r w:rsidR="009578EE" w:rsidRPr="003808E1">
        <w:rPr>
          <w:rFonts w:ascii="Times New Roman" w:hAnsi="Times New Roman" w:cs="Times New Roman"/>
          <w:sz w:val="24"/>
          <w:szCs w:val="24"/>
        </w:rPr>
        <w:t>possible</w:t>
      </w:r>
      <w:r w:rsidR="00806121" w:rsidRPr="003808E1">
        <w:rPr>
          <w:rFonts w:ascii="Times New Roman" w:hAnsi="Times New Roman" w:cs="Times New Roman"/>
          <w:sz w:val="24"/>
          <w:szCs w:val="24"/>
        </w:rPr>
        <w:t xml:space="preserve"> differences in detection probability among the 3 ARU devices (i.e., Wildlife Acoustics SongMeter SM2+ vs. SM3+ vs. SM4+)</w:t>
      </w:r>
      <w:r w:rsidR="000F0A3B" w:rsidRPr="003808E1">
        <w:rPr>
          <w:rFonts w:ascii="Times New Roman" w:hAnsi="Times New Roman" w:cs="Times New Roman"/>
          <w:sz w:val="24"/>
          <w:szCs w:val="24"/>
        </w:rPr>
        <w:t>.</w:t>
      </w:r>
    </w:p>
    <w:p w14:paraId="70A675D7" w14:textId="15B0EE05"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rPr>
        <w:t xml:space="preserve">The </w:t>
      </w:r>
      <w:r w:rsidR="009B36AA" w:rsidRPr="003808E1">
        <w:rPr>
          <w:rFonts w:ascii="Times New Roman" w:hAnsi="Times New Roman" w:cs="Times New Roman"/>
          <w:sz w:val="24"/>
          <w:szCs w:val="24"/>
        </w:rPr>
        <w:t>multi-species occupancy models</w:t>
      </w:r>
      <w:r w:rsidRPr="003808E1">
        <w:rPr>
          <w:rFonts w:ascii="Times New Roman" w:hAnsi="Times New Roman" w:cs="Times New Roman"/>
          <w:sz w:val="24"/>
          <w:szCs w:val="24"/>
        </w:rPr>
        <w:t xml:space="preserve"> were constructed in</w:t>
      </w:r>
      <w:r w:rsidRPr="003808E1">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w:t>
      </w:r>
      <w:r w:rsidR="009B36AA" w:rsidRPr="003808E1">
        <w:rPr>
          <w:rFonts w:ascii="Times New Roman" w:hAnsi="Times New Roman" w:cs="Times New Roman"/>
          <w:sz w:val="24"/>
        </w:rPr>
        <w:t xml:space="preserve"> </w:t>
      </w:r>
      <w:r w:rsidRPr="003808E1">
        <w:rPr>
          <w:rFonts w:ascii="Times New Roman" w:hAnsi="Times New Roman" w:cs="Times New Roman"/>
          <w:sz w:val="24"/>
        </w:rPr>
        <w:t xml:space="preserve">(Appendix </w:t>
      </w:r>
      <w:r w:rsidR="00FD1590" w:rsidRPr="003808E1">
        <w:rPr>
          <w:rFonts w:ascii="Times New Roman" w:hAnsi="Times New Roman" w:cs="Times New Roman"/>
          <w:sz w:val="24"/>
        </w:rPr>
        <w:t>B</w:t>
      </w:r>
      <w:r w:rsidRPr="003808E1">
        <w:rPr>
          <w:rFonts w:ascii="Times New Roman" w:hAnsi="Times New Roman" w:cs="Times New Roman"/>
          <w:sz w:val="24"/>
        </w:rPr>
        <w:t xml:space="preserve">). I fit the models in JAGS (Plummer 2003) using the “jagsUI”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I used the “autojags” function to run 3 chains for each model with a burn-in of </w:t>
      </w:r>
      <w:r w:rsidR="009B36AA" w:rsidRPr="003808E1">
        <w:rPr>
          <w:rFonts w:ascii="Times New Roman" w:hAnsi="Times New Roman" w:cs="Times New Roman"/>
          <w:sz w:val="24"/>
        </w:rPr>
        <w:t>10</w:t>
      </w:r>
      <w:r w:rsidRPr="003808E1">
        <w:rPr>
          <w:rFonts w:ascii="Times New Roman" w:hAnsi="Times New Roman" w:cs="Times New Roman"/>
          <w:sz w:val="24"/>
        </w:rPr>
        <w:t xml:space="preserve">,000 iterations, thinning rate of </w:t>
      </w:r>
      <w:r w:rsidR="009B36AA" w:rsidRPr="003808E1">
        <w:rPr>
          <w:rFonts w:ascii="Times New Roman" w:hAnsi="Times New Roman" w:cs="Times New Roman"/>
          <w:sz w:val="24"/>
        </w:rPr>
        <w:t>5</w:t>
      </w:r>
      <w:r w:rsidRPr="003808E1">
        <w:rPr>
          <w:rFonts w:ascii="Times New Roman" w:hAnsi="Times New Roman" w:cs="Times New Roman"/>
          <w:sz w:val="24"/>
        </w:rPr>
        <w:t xml:space="preserve"> iterations, and iteration increment of </w:t>
      </w:r>
      <w:r w:rsidR="009B36AA" w:rsidRPr="003808E1">
        <w:rPr>
          <w:rFonts w:ascii="Times New Roman" w:hAnsi="Times New Roman" w:cs="Times New Roman"/>
          <w:sz w:val="24"/>
        </w:rPr>
        <w:t>5</w:t>
      </w:r>
      <w:r w:rsidRPr="003808E1">
        <w:rPr>
          <w:rFonts w:ascii="Times New Roman" w:hAnsi="Times New Roman" w:cs="Times New Roman"/>
          <w:sz w:val="24"/>
        </w:rPr>
        <w:t xml:space="preserve">,000; models iteratively ran until reasonable convergence (R̂ ≤ 1.1) was achieved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Pr="003808E1">
        <w:rPr>
          <w:rFonts w:ascii="Times New Roman" w:hAnsi="Times New Roman" w:cs="Times New Roman"/>
          <w:sz w:val="24"/>
        </w:rPr>
        <w:fldChar w:fldCharType="end"/>
      </w:r>
      <w:r w:rsidRPr="003808E1">
        <w:rPr>
          <w:rFonts w:ascii="Times New Roman" w:hAnsi="Times New Roman" w:cs="Times New Roman"/>
          <w:sz w:val="24"/>
        </w:rPr>
        <w:t>, resulting in 3,000</w:t>
      </w:r>
      <w:r w:rsidR="009B36AA" w:rsidRPr="003808E1">
        <w:rPr>
          <w:rFonts w:ascii="Times New Roman" w:hAnsi="Times New Roman" w:cs="Times New Roman"/>
          <w:sz w:val="24"/>
        </w:rPr>
        <w:t>–9,000</w:t>
      </w:r>
      <w:r w:rsidRPr="003808E1">
        <w:rPr>
          <w:rFonts w:ascii="Times New Roman" w:hAnsi="Times New Roman" w:cs="Times New Roman"/>
          <w:sz w:val="24"/>
        </w:rPr>
        <w:t xml:space="preserve"> posterior draws</w:t>
      </w:r>
      <w:r w:rsidR="009B36AA" w:rsidRPr="003808E1">
        <w:rPr>
          <w:rFonts w:ascii="Times New Roman" w:hAnsi="Times New Roman" w:cs="Times New Roman"/>
          <w:sz w:val="24"/>
        </w:rPr>
        <w:t xml:space="preserve"> (Appendix </w:t>
      </w:r>
      <w:r w:rsidR="00FD1590" w:rsidRPr="003808E1">
        <w:rPr>
          <w:rFonts w:ascii="Times New Roman" w:hAnsi="Times New Roman" w:cs="Times New Roman"/>
          <w:sz w:val="24"/>
        </w:rPr>
        <w:t>C</w:t>
      </w:r>
      <w:r w:rsidR="009B36AA" w:rsidRPr="003808E1">
        <w:rPr>
          <w:rFonts w:ascii="Times New Roman" w:hAnsi="Times New Roman" w:cs="Times New Roman"/>
          <w:sz w:val="24"/>
        </w:rPr>
        <w:t>)</w:t>
      </w:r>
      <w:r w:rsidRPr="003808E1">
        <w:rPr>
          <w:rFonts w:ascii="Times New Roman" w:hAnsi="Times New Roman" w:cs="Times New Roman"/>
          <w:sz w:val="24"/>
        </w:rPr>
        <w:t>.</w:t>
      </w:r>
    </w:p>
    <w:p w14:paraId="50791995" w14:textId="49452FA2"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 comparison to assess competing hypotheses</w:t>
      </w:r>
    </w:p>
    <w:p w14:paraId="5B29446C" w14:textId="0766347B" w:rsidR="00802612" w:rsidRPr="003808E1" w:rsidRDefault="00F9315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test competing hypotheses and determine whether local habitat attributes, opening size, management, landscape context, or a combination of site-level and landscape-level factors best explained game bird species occupancy of wildlife openings, I ran a total of 8 candidate models</w:t>
      </w:r>
      <w:r w:rsidR="00DA240C" w:rsidRPr="003808E1">
        <w:rPr>
          <w:rFonts w:ascii="Times New Roman" w:hAnsi="Times New Roman" w:cs="Times New Roman"/>
          <w:sz w:val="24"/>
          <w:szCs w:val="24"/>
        </w:rPr>
        <w:t xml:space="preserve"> (Table</w:t>
      </w:r>
      <w:r w:rsidR="00F82DB3" w:rsidRPr="003808E1">
        <w:rPr>
          <w:rFonts w:ascii="Times New Roman" w:hAnsi="Times New Roman" w:cs="Times New Roman"/>
          <w:sz w:val="24"/>
          <w:szCs w:val="24"/>
        </w:rPr>
        <w:t xml:space="preserve"> 2</w:t>
      </w:r>
      <w:r w:rsidR="00DA240C" w:rsidRPr="003808E1">
        <w:rPr>
          <w:rFonts w:ascii="Times New Roman" w:hAnsi="Times New Roman" w:cs="Times New Roman"/>
          <w:sz w:val="24"/>
          <w:szCs w:val="24"/>
        </w:rPr>
        <w:t>)</w:t>
      </w:r>
      <w:r w:rsidRPr="003808E1">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t>
      </w:r>
      <w:r w:rsidRPr="003808E1">
        <w:rPr>
          <w:rFonts w:ascii="Times New Roman" w:hAnsi="Times New Roman" w:cs="Times New Roman"/>
          <w:sz w:val="24"/>
          <w:szCs w:val="24"/>
        </w:rPr>
        <w:lastRenderedPageBreak/>
        <w:t xml:space="preserve">with no regard to the surrounding landscape). </w:t>
      </w:r>
      <w:r w:rsidR="00DA240C" w:rsidRPr="003808E1">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Spiegelhalter et al. 2002)</w:t>
      </w:r>
      <w:r w:rsidR="00487B04" w:rsidRPr="003808E1">
        <w:rPr>
          <w:rFonts w:ascii="Times New Roman" w:hAnsi="Times New Roman" w:cs="Times New Roman"/>
          <w:sz w:val="24"/>
          <w:szCs w:val="24"/>
        </w:rPr>
        <w:fldChar w:fldCharType="end"/>
      </w:r>
      <w:r w:rsidR="00DA240C" w:rsidRPr="003808E1">
        <w:rPr>
          <w:rFonts w:ascii="Times New Roman" w:hAnsi="Times New Roman" w:cs="Times New Roman"/>
          <w:sz w:val="24"/>
          <w:szCs w:val="24"/>
        </w:rPr>
        <w:t xml:space="preserve">.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Pr="003808E1" w:rsidRDefault="00A70DE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w:t>
      </w:r>
      <w:r w:rsidR="00F24654" w:rsidRPr="003808E1">
        <w:rPr>
          <w:rFonts w:ascii="Times New Roman" w:hAnsi="Times New Roman" w:cs="Times New Roman"/>
          <w:i/>
          <w:iCs/>
          <w:sz w:val="24"/>
          <w:szCs w:val="24"/>
        </w:rPr>
        <w:t>importance</w:t>
      </w:r>
      <w:r w:rsidRPr="003808E1">
        <w:rPr>
          <w:rFonts w:ascii="Times New Roman" w:hAnsi="Times New Roman" w:cs="Times New Roman"/>
          <w:i/>
          <w:iCs/>
          <w:sz w:val="24"/>
          <w:szCs w:val="24"/>
        </w:rPr>
        <w:t xml:space="preserve"> and </w:t>
      </w:r>
      <w:r w:rsidR="00694AC7" w:rsidRPr="003808E1">
        <w:rPr>
          <w:rFonts w:ascii="Times New Roman" w:hAnsi="Times New Roman" w:cs="Times New Roman"/>
          <w:i/>
          <w:iCs/>
          <w:sz w:val="24"/>
          <w:szCs w:val="24"/>
        </w:rPr>
        <w:t xml:space="preserve">assessing </w:t>
      </w:r>
      <w:r w:rsidRPr="003808E1">
        <w:rPr>
          <w:rFonts w:ascii="Times New Roman" w:hAnsi="Times New Roman" w:cs="Times New Roman"/>
          <w:i/>
          <w:iCs/>
          <w:sz w:val="24"/>
          <w:szCs w:val="24"/>
        </w:rPr>
        <w:t>effect</w:t>
      </w:r>
      <w:r w:rsidR="00694AC7" w:rsidRPr="003808E1">
        <w:rPr>
          <w:rFonts w:ascii="Times New Roman" w:hAnsi="Times New Roman" w:cs="Times New Roman"/>
          <w:i/>
          <w:iCs/>
          <w:sz w:val="24"/>
          <w:szCs w:val="24"/>
        </w:rPr>
        <w:t xml:space="preserve">s </w:t>
      </w:r>
      <w:r w:rsidRPr="003808E1">
        <w:rPr>
          <w:rFonts w:ascii="Times New Roman" w:hAnsi="Times New Roman" w:cs="Times New Roman"/>
          <w:i/>
          <w:iCs/>
          <w:sz w:val="24"/>
          <w:szCs w:val="24"/>
        </w:rPr>
        <w:t>of predictor variables</w:t>
      </w:r>
      <w:r w:rsidR="00694AC7" w:rsidRPr="003808E1">
        <w:rPr>
          <w:rFonts w:ascii="Times New Roman" w:hAnsi="Times New Roman" w:cs="Times New Roman"/>
          <w:i/>
          <w:iCs/>
          <w:sz w:val="24"/>
          <w:szCs w:val="24"/>
        </w:rPr>
        <w:t xml:space="preserve"> on game bird species</w:t>
      </w:r>
    </w:p>
    <w:p w14:paraId="4E7CF6C3" w14:textId="483C8E0C" w:rsidR="000D5835" w:rsidRPr="003808E1" w:rsidRDefault="000D5835" w:rsidP="00E236EB">
      <w:pPr>
        <w:widowControl w:val="0"/>
        <w:spacing w:line="276" w:lineRule="auto"/>
        <w:ind w:firstLine="720"/>
        <w:rPr>
          <w:rFonts w:ascii="Times New Roman" w:hAnsi="Times New Roman" w:cs="Times New Roman"/>
          <w:i/>
          <w:iCs/>
          <w:sz w:val="24"/>
          <w:szCs w:val="24"/>
        </w:rPr>
      </w:pPr>
      <w:bookmarkStart w:id="10" w:name="_Hlk112756894"/>
      <w:r w:rsidRPr="003808E1">
        <w:rPr>
          <w:rFonts w:ascii="Times New Roman" w:hAnsi="Times New Roman" w:cs="Times New Roman"/>
          <w:sz w:val="24"/>
        </w:rPr>
        <w:t>To identify predictor variables</w:t>
      </w:r>
      <w:r w:rsidR="00480728" w:rsidRPr="003808E1">
        <w:rPr>
          <w:rFonts w:ascii="Times New Roman" w:hAnsi="Times New Roman" w:cs="Times New Roman"/>
          <w:sz w:val="24"/>
        </w:rPr>
        <w:t xml:space="preserve"> that had significant influence on at least 1 of the 3 game bird species, </w:t>
      </w:r>
      <w:r w:rsidRPr="003808E1">
        <w:rPr>
          <w:rFonts w:ascii="Times New Roman" w:hAnsi="Times New Roman" w:cs="Times New Roman"/>
          <w:sz w:val="24"/>
        </w:rPr>
        <w:t xml:space="preserve">I assessed variable importance </w:t>
      </w:r>
      <w:bookmarkEnd w:id="10"/>
      <w:r w:rsidRPr="003808E1">
        <w:rPr>
          <w:rFonts w:ascii="Times New Roman" w:hAnsi="Times New Roman" w:cs="Times New Roman"/>
          <w:sz w:val="24"/>
        </w:rPr>
        <w:t xml:space="preserve">by looking at whether </w:t>
      </w:r>
      <w:r w:rsidR="00B82651" w:rsidRPr="003808E1">
        <w:rPr>
          <w:rFonts w:ascii="Times New Roman" w:hAnsi="Times New Roman" w:cs="Times New Roman"/>
          <w:sz w:val="24"/>
        </w:rPr>
        <w:t xml:space="preserve">the 95% </w:t>
      </w:r>
      <w:r w:rsidRPr="003808E1">
        <w:rPr>
          <w:rFonts w:ascii="Times New Roman" w:hAnsi="Times New Roman" w:cs="Times New Roman"/>
          <w:sz w:val="24"/>
        </w:rPr>
        <w:t>credible intervals of the slope coefficient values overlapped zero; if the</w:t>
      </w:r>
      <w:r w:rsidR="00B82651" w:rsidRPr="003808E1">
        <w:rPr>
          <w:rFonts w:ascii="Times New Roman" w:hAnsi="Times New Roman" w:cs="Times New Roman"/>
          <w:sz w:val="24"/>
        </w:rPr>
        <w:t xml:space="preserve"> 95%</w:t>
      </w:r>
      <w:r w:rsidRPr="003808E1">
        <w:rPr>
          <w:rFonts w:ascii="Times New Roman" w:hAnsi="Times New Roman" w:cs="Times New Roman"/>
          <w:sz w:val="24"/>
        </w:rPr>
        <w:t xml:space="preserve"> credible intervals did not overlap zero, the variable was considered important.</w:t>
      </w:r>
      <w:r w:rsidR="00480728" w:rsidRPr="003808E1">
        <w:rPr>
          <w:rFonts w:ascii="Times New Roman" w:hAnsi="Times New Roman" w:cs="Times New Roman"/>
          <w:sz w:val="24"/>
        </w:rPr>
        <w:t xml:space="preserve"> I further evaluated the </w:t>
      </w:r>
      <w:r w:rsidR="00D25607" w:rsidRPr="003808E1">
        <w:rPr>
          <w:rFonts w:ascii="Times New Roman" w:hAnsi="Times New Roman" w:cs="Times New Roman"/>
          <w:sz w:val="24"/>
        </w:rPr>
        <w:t xml:space="preserve">marginal </w:t>
      </w:r>
      <w:r w:rsidR="00480728" w:rsidRPr="003808E1">
        <w:rPr>
          <w:rFonts w:ascii="Times New Roman" w:hAnsi="Times New Roman" w:cs="Times New Roman"/>
          <w:sz w:val="24"/>
        </w:rPr>
        <w:t xml:space="preserve">effects of important </w:t>
      </w:r>
      <w:r w:rsidR="001025F2" w:rsidRPr="003808E1">
        <w:rPr>
          <w:rFonts w:ascii="Times New Roman" w:hAnsi="Times New Roman" w:cs="Times New Roman"/>
          <w:sz w:val="24"/>
        </w:rPr>
        <w:t>site covariates</w:t>
      </w:r>
      <w:r w:rsidR="00480728" w:rsidRPr="003808E1">
        <w:rPr>
          <w:rFonts w:ascii="Times New Roman" w:hAnsi="Times New Roman" w:cs="Times New Roman"/>
          <w:sz w:val="24"/>
        </w:rPr>
        <w:t xml:space="preserve"> on the 3 game bird species by plotting the estimated probability of marginal species occurrence for wild turkey, ruffed grouse, and American woodcock across the full range of the variable</w:t>
      </w:r>
      <w:r w:rsidR="00D25607" w:rsidRPr="003808E1">
        <w:rPr>
          <w:rFonts w:ascii="Times New Roman" w:hAnsi="Times New Roman" w:cs="Times New Roman"/>
          <w:sz w:val="24"/>
        </w:rPr>
        <w:t>, while holding the other variables constant</w:t>
      </w:r>
      <w:r w:rsidR="00480728" w:rsidRPr="003808E1">
        <w:rPr>
          <w:rFonts w:ascii="Times New Roman" w:hAnsi="Times New Roman" w:cs="Times New Roman"/>
          <w:sz w:val="24"/>
        </w:rPr>
        <w:t>.</w:t>
      </w:r>
    </w:p>
    <w:p w14:paraId="47AD68C5" w14:textId="46EEB405"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overall species and guild richness from hierarchical community model</w:t>
      </w:r>
      <w:r w:rsidR="00E63F8B" w:rsidRPr="003808E1">
        <w:rPr>
          <w:rFonts w:ascii="Times New Roman" w:hAnsi="Times New Roman" w:cs="Times New Roman"/>
          <w:i/>
          <w:iCs/>
          <w:sz w:val="24"/>
          <w:szCs w:val="24"/>
        </w:rPr>
        <w:t>s</w:t>
      </w:r>
    </w:p>
    <w:p w14:paraId="1CDF852D" w14:textId="5AA68F62" w:rsidR="002600DF"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calculate overall species richness and guild richness </w:t>
      </w:r>
      <w:r w:rsidR="002600DF" w:rsidRPr="003808E1">
        <w:rPr>
          <w:rFonts w:ascii="Times New Roman" w:hAnsi="Times New Roman" w:cs="Times New Roman"/>
          <w:sz w:val="24"/>
          <w:szCs w:val="24"/>
        </w:rPr>
        <w:t>within each wildlife opening during the breeding and post-breeding seasons and in the adjacent forest during the breeding season</w:t>
      </w:r>
      <w:r w:rsidRPr="003808E1">
        <w:rPr>
          <w:rFonts w:ascii="Times New Roman" w:hAnsi="Times New Roman" w:cs="Times New Roman"/>
          <w:sz w:val="24"/>
          <w:szCs w:val="24"/>
        </w:rPr>
        <w:t>,</w:t>
      </w:r>
      <w:r w:rsidR="006C2476" w:rsidRPr="003808E1">
        <w:rPr>
          <w:rFonts w:ascii="Times New Roman" w:hAnsi="Times New Roman" w:cs="Times New Roman"/>
          <w:sz w:val="24"/>
          <w:szCs w:val="24"/>
        </w:rPr>
        <w:t xml:space="preserve"> respectively,</w:t>
      </w:r>
      <w:r w:rsidRPr="003808E1">
        <w:rPr>
          <w:rFonts w:ascii="Times New Roman" w:hAnsi="Times New Roman" w:cs="Times New Roman"/>
          <w:sz w:val="24"/>
          <w:szCs w:val="24"/>
        </w:rPr>
        <w:t xml:space="preserve"> I estimated individual </w:t>
      </w:r>
      <w:r w:rsidR="002600DF" w:rsidRPr="003808E1">
        <w:rPr>
          <w:rFonts w:ascii="Times New Roman" w:hAnsi="Times New Roman" w:cs="Times New Roman"/>
          <w:sz w:val="24"/>
          <w:szCs w:val="24"/>
        </w:rPr>
        <w:t xml:space="preserve">songbird </w:t>
      </w:r>
      <w:r w:rsidRPr="003808E1">
        <w:rPr>
          <w:rFonts w:ascii="Times New Roman" w:hAnsi="Times New Roman" w:cs="Times New Roman"/>
          <w:sz w:val="24"/>
          <w:szCs w:val="24"/>
        </w:rPr>
        <w:t xml:space="preserve">species occupancy simultaneously in </w:t>
      </w:r>
      <w:r w:rsidR="006C2476" w:rsidRPr="003808E1">
        <w:rPr>
          <w:rFonts w:ascii="Times New Roman" w:hAnsi="Times New Roman" w:cs="Times New Roman"/>
          <w:sz w:val="24"/>
          <w:szCs w:val="24"/>
        </w:rPr>
        <w:t>3</w:t>
      </w:r>
      <w:r w:rsidRPr="003808E1">
        <w:rPr>
          <w:rFonts w:ascii="Times New Roman" w:hAnsi="Times New Roman" w:cs="Times New Roman"/>
          <w:sz w:val="24"/>
          <w:szCs w:val="24"/>
        </w:rPr>
        <w:t xml:space="preserve"> hierarchical community model</w:t>
      </w:r>
      <w:r w:rsidR="006C2476" w:rsidRPr="003808E1">
        <w:rPr>
          <w:rFonts w:ascii="Times New Roman" w:hAnsi="Times New Roman" w:cs="Times New Roman"/>
          <w:sz w:val="24"/>
          <w:szCs w:val="24"/>
        </w:rPr>
        <w:t>s</w:t>
      </w:r>
      <w:r w:rsidRPr="003808E1">
        <w:rPr>
          <w:rFonts w:ascii="Times New Roman" w:hAnsi="Times New Roman" w:cs="Times New Roman"/>
          <w:sz w:val="24"/>
          <w:szCs w:val="24"/>
        </w:rPr>
        <w:t xml:space="preserve"> (see Appendix </w:t>
      </w:r>
      <w:r w:rsidR="00F82DB3" w:rsidRPr="003808E1">
        <w:rPr>
          <w:rFonts w:ascii="Times New Roman" w:hAnsi="Times New Roman" w:cs="Times New Roman"/>
          <w:sz w:val="24"/>
          <w:szCs w:val="24"/>
        </w:rPr>
        <w:t>D</w:t>
      </w:r>
      <w:r w:rsidRPr="003808E1">
        <w:rPr>
          <w:rFonts w:ascii="Times New Roman" w:hAnsi="Times New Roman" w:cs="Times New Roman"/>
          <w:sz w:val="24"/>
          <w:szCs w:val="24"/>
        </w:rPr>
        <w:t xml:space="preserve"> for JAGS code)</w:t>
      </w:r>
      <w:r w:rsidR="006C2476" w:rsidRPr="003808E1">
        <w:rPr>
          <w:rFonts w:ascii="Times New Roman" w:hAnsi="Times New Roman" w:cs="Times New Roman"/>
          <w:sz w:val="24"/>
          <w:szCs w:val="24"/>
        </w:rPr>
        <w:t xml:space="preserve"> corresponding to the </w:t>
      </w:r>
      <w:r w:rsidR="0006028B" w:rsidRPr="003808E1">
        <w:rPr>
          <w:rFonts w:ascii="Times New Roman" w:hAnsi="Times New Roman" w:cs="Times New Roman"/>
          <w:sz w:val="24"/>
          <w:szCs w:val="24"/>
        </w:rPr>
        <w:t xml:space="preserve">sampling </w:t>
      </w:r>
      <w:r w:rsidR="006C2476" w:rsidRPr="003808E1">
        <w:rPr>
          <w:rFonts w:ascii="Times New Roman" w:hAnsi="Times New Roman" w:cs="Times New Roman"/>
          <w:sz w:val="24"/>
          <w:szCs w:val="24"/>
        </w:rPr>
        <w:t xml:space="preserve">season and </w:t>
      </w:r>
      <w:r w:rsidR="0006028B" w:rsidRPr="003808E1">
        <w:rPr>
          <w:rFonts w:ascii="Times New Roman" w:hAnsi="Times New Roman" w:cs="Times New Roman"/>
          <w:sz w:val="24"/>
          <w:szCs w:val="24"/>
        </w:rPr>
        <w:t xml:space="preserve">survey </w:t>
      </w:r>
      <w:r w:rsidR="006C2476" w:rsidRPr="003808E1">
        <w:rPr>
          <w:rFonts w:ascii="Times New Roman" w:hAnsi="Times New Roman" w:cs="Times New Roman"/>
          <w:sz w:val="24"/>
          <w:szCs w:val="24"/>
        </w:rPr>
        <w:t>location</w:t>
      </w:r>
      <w:r w:rsidR="00063ECE" w:rsidRPr="003808E1">
        <w:rPr>
          <w:rFonts w:ascii="Times New Roman" w:hAnsi="Times New Roman" w:cs="Times New Roman"/>
          <w:sz w:val="24"/>
          <w:szCs w:val="24"/>
        </w:rPr>
        <w:t xml:space="preserve"> (Table</w:t>
      </w:r>
      <w:r w:rsidR="00F93DA0" w:rsidRPr="003808E1">
        <w:rPr>
          <w:rFonts w:ascii="Times New Roman" w:hAnsi="Times New Roman" w:cs="Times New Roman"/>
          <w:sz w:val="24"/>
          <w:szCs w:val="24"/>
        </w:rPr>
        <w:t xml:space="preserve"> 5</w:t>
      </w:r>
      <w:r w:rsidR="00063ECE" w:rsidRPr="003808E1">
        <w:rPr>
          <w:rFonts w:ascii="Times New Roman" w:hAnsi="Times New Roman" w:cs="Times New Roman"/>
          <w:sz w:val="24"/>
          <w:szCs w:val="24"/>
        </w:rPr>
        <w:t>)</w:t>
      </w:r>
      <w:r w:rsidR="006C2476"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then derived the corresponding sums for all species and each guild designatio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Zipkin et al. 2010)</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t>
      </w:r>
      <w:r w:rsidR="002600DF" w:rsidRPr="003808E1">
        <w:rPr>
          <w:rFonts w:ascii="Times New Roman" w:hAnsi="Times New Roman" w:cs="Times New Roman"/>
          <w:sz w:val="24"/>
          <w:szCs w:val="24"/>
        </w:rPr>
        <w:t>I included 65 songbird species in the hierarchical community model</w:t>
      </w:r>
      <w:r w:rsidR="006C2476" w:rsidRPr="003808E1">
        <w:rPr>
          <w:rFonts w:ascii="Times New Roman" w:hAnsi="Times New Roman" w:cs="Times New Roman"/>
          <w:sz w:val="24"/>
          <w:szCs w:val="24"/>
        </w:rPr>
        <w:t>s</w:t>
      </w:r>
      <w:r w:rsidR="002600DF" w:rsidRPr="003808E1">
        <w:rPr>
          <w:rFonts w:ascii="Times New Roman" w:hAnsi="Times New Roman" w:cs="Times New Roman"/>
          <w:sz w:val="24"/>
          <w:szCs w:val="24"/>
        </w:rPr>
        <w:t xml:space="preserve"> for breeding and post-breeding songbirds within the wildlife opening and 44 songbird species</w:t>
      </w:r>
      <w:r w:rsidR="00AB3DF6" w:rsidRPr="003808E1">
        <w:rPr>
          <w:rFonts w:ascii="Times New Roman" w:hAnsi="Times New Roman" w:cs="Times New Roman"/>
          <w:sz w:val="24"/>
          <w:szCs w:val="24"/>
        </w:rPr>
        <w:t xml:space="preserve"> in the hierarchical community model for breeding songbirds within 50 m of the adjacent forest sampling point</w:t>
      </w:r>
      <w:r w:rsidR="008D7628" w:rsidRPr="003808E1">
        <w:rPr>
          <w:rFonts w:ascii="Times New Roman" w:hAnsi="Times New Roman" w:cs="Times New Roman"/>
          <w:sz w:val="24"/>
          <w:szCs w:val="24"/>
        </w:rPr>
        <w:t xml:space="preserve"> (Appendix A)</w:t>
      </w:r>
      <w:r w:rsidR="00AB3DF6" w:rsidRPr="003808E1">
        <w:rPr>
          <w:rFonts w:ascii="Times New Roman" w:hAnsi="Times New Roman" w:cs="Times New Roman"/>
          <w:sz w:val="24"/>
          <w:szCs w:val="24"/>
        </w:rPr>
        <w:t>.</w:t>
      </w:r>
    </w:p>
    <w:p w14:paraId="0504E053" w14:textId="23380700" w:rsidR="00C650D4" w:rsidRPr="003808E1" w:rsidRDefault="008D762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w:t>
      </w:r>
      <w:r w:rsidR="00D71F98" w:rsidRPr="003808E1">
        <w:rPr>
          <w:rFonts w:ascii="Times New Roman" w:hAnsi="Times New Roman" w:cs="Times New Roman"/>
          <w:sz w:val="24"/>
          <w:szCs w:val="24"/>
        </w:rPr>
        <w:t>ierarchical community model</w:t>
      </w:r>
      <w:r w:rsidRPr="003808E1">
        <w:rPr>
          <w:rFonts w:ascii="Times New Roman" w:hAnsi="Times New Roman" w:cs="Times New Roman"/>
          <w:sz w:val="24"/>
          <w:szCs w:val="24"/>
        </w:rPr>
        <w:t>s</w:t>
      </w:r>
      <w:r w:rsidR="00D71F98" w:rsidRPr="003808E1">
        <w:rPr>
          <w:rFonts w:ascii="Times New Roman" w:hAnsi="Times New Roman" w:cs="Times New Roman"/>
          <w:sz w:val="24"/>
          <w:szCs w:val="24"/>
        </w:rPr>
        <w:t xml:space="preserve"> facilitate a multi-species approach to estimating individual species occurrence probabilities </w:t>
      </w:r>
      <w:r w:rsidR="00D71F9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orazio and Royle 2005, Dorazio et al. 2006)</w:t>
      </w:r>
      <w:r w:rsidR="00D71F98" w:rsidRPr="003808E1">
        <w:rPr>
          <w:rFonts w:ascii="Times New Roman" w:hAnsi="Times New Roman" w:cs="Times New Roman"/>
          <w:sz w:val="24"/>
          <w:szCs w:val="24"/>
        </w:rPr>
        <w:fldChar w:fldCharType="end"/>
      </w:r>
      <w:r w:rsidR="00D71F98" w:rsidRPr="003808E1">
        <w:rPr>
          <w:rFonts w:ascii="Times New Roman" w:hAnsi="Times New Roman" w:cs="Times New Roman"/>
          <w:sz w:val="24"/>
          <w:szCs w:val="24"/>
        </w:rPr>
        <w:t xml:space="preserve">. </w:t>
      </w:r>
      <w:r w:rsidR="00C650D4" w:rsidRPr="003808E1">
        <w:rPr>
          <w:rFonts w:ascii="Times New Roman" w:hAnsi="Times New Roman" w:cs="Times New Roman"/>
          <w:sz w:val="24"/>
          <w:szCs w:val="24"/>
        </w:rPr>
        <w:t xml:space="preserve">Following the modeling framework of Zipkin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C650D4"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C650D4"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éry and Royle 2008, Zipkin et al. 2009)</w:t>
      </w:r>
      <w:r w:rsidR="00C650D4" w:rsidRPr="003808E1">
        <w:rPr>
          <w:rFonts w:ascii="Times New Roman" w:hAnsi="Times New Roman" w:cs="Times New Roman"/>
          <w:sz w:val="24"/>
          <w:szCs w:val="24"/>
        </w:rPr>
        <w:fldChar w:fldCharType="end"/>
      </w:r>
      <w:r w:rsidR="00C650D4" w:rsidRPr="003808E1">
        <w:rPr>
          <w:rFonts w:ascii="Times New Roman" w:hAnsi="Times New Roman" w:cs="Times New Roman"/>
          <w:sz w:val="24"/>
          <w:szCs w:val="24"/>
        </w:rPr>
        <w:t>.</w:t>
      </w:r>
    </w:p>
    <w:p w14:paraId="6299381D" w14:textId="0AA53114" w:rsidR="00D71F98" w:rsidRPr="003808E1" w:rsidRDefault="00625C1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n each hierarchical community model, o</w:t>
      </w:r>
      <w:r w:rsidR="00D71F98" w:rsidRPr="003808E1">
        <w:rPr>
          <w:rFonts w:ascii="Times New Roman" w:hAnsi="Times New Roman" w:cs="Times New Roman"/>
          <w:sz w:val="24"/>
          <w:szCs w:val="24"/>
        </w:rPr>
        <w:t xml:space="preserve">ccurrence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was defined as a binary variable in which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  1 i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occurs </w:t>
      </w:r>
      <w:r w:rsidRPr="003808E1">
        <w:rPr>
          <w:rFonts w:ascii="Times New Roman" w:hAnsi="Times New Roman" w:cs="Times New Roman"/>
          <w:sz w:val="24"/>
          <w:szCs w:val="24"/>
        </w:rPr>
        <w:t>at</w:t>
      </w:r>
      <w:r w:rsidR="00D71F98" w:rsidRPr="003808E1">
        <w:rPr>
          <w:rFonts w:ascii="Times New Roman" w:hAnsi="Times New Roman" w:cs="Times New Roman"/>
          <w:sz w:val="24"/>
          <w:szCs w:val="24"/>
        </w:rPr>
        <w:t xml:space="preserve">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The occurrence state was assumed to be the outcome of a Bernoulli random variable, denoted by:</w:t>
      </w:r>
    </w:p>
    <w:p w14:paraId="2B0A959D" w14:textId="44741789"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501A8326" w14:textId="063A26F2"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vertAlign w:val="subscript"/>
        </w:rPr>
        <w:t xml:space="preserve"> </w:t>
      </w:r>
      <w:r w:rsidRPr="003808E1">
        <w:rPr>
          <w:rFonts w:ascii="Times New Roman" w:hAnsi="Times New Roman" w:cs="Times New Roman"/>
          <w:sz w:val="24"/>
          <w:szCs w:val="24"/>
        </w:rPr>
        <w:t xml:space="preserve">is the probability that species </w:t>
      </w:r>
      <w:r w:rsidRPr="003808E1">
        <w:rPr>
          <w:rFonts w:ascii="Times New Roman" w:hAnsi="Times New Roman" w:cs="Times New Roman"/>
          <w:i/>
          <w:iCs/>
          <w:sz w:val="24"/>
          <w:szCs w:val="24"/>
        </w:rPr>
        <w:t xml:space="preserve">sp </w:t>
      </w:r>
      <w:r w:rsidRPr="003808E1">
        <w:rPr>
          <w:rFonts w:ascii="Times New Roman" w:hAnsi="Times New Roman" w:cs="Times New Roman"/>
          <w:sz w:val="24"/>
          <w:szCs w:val="24"/>
        </w:rPr>
        <w:t xml:space="preserve">occurs at </w:t>
      </w:r>
      <w:r w:rsidR="00C540ED"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I further used a logit link to model linear relationships between occurrence probability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and </w:t>
      </w:r>
      <w:r w:rsidR="00FF0156" w:rsidRPr="003808E1">
        <w:rPr>
          <w:rFonts w:ascii="Times New Roman" w:hAnsi="Times New Roman" w:cs="Times New Roman"/>
          <w:sz w:val="24"/>
          <w:szCs w:val="24"/>
        </w:rPr>
        <w:t>7–</w:t>
      </w:r>
      <w:r w:rsidR="00BC572E" w:rsidRPr="003808E1">
        <w:rPr>
          <w:rFonts w:ascii="Times New Roman" w:hAnsi="Times New Roman" w:cs="Times New Roman"/>
          <w:sz w:val="24"/>
          <w:szCs w:val="24"/>
        </w:rPr>
        <w:t>15</w:t>
      </w:r>
      <w:r w:rsidRPr="003808E1">
        <w:rPr>
          <w:rFonts w:ascii="Times New Roman" w:hAnsi="Times New Roman" w:cs="Times New Roman"/>
          <w:sz w:val="24"/>
          <w:szCs w:val="24"/>
        </w:rPr>
        <w:t xml:space="preserve"> </w:t>
      </w:r>
      <w:r w:rsidR="00BC572E" w:rsidRPr="003808E1">
        <w:rPr>
          <w:rFonts w:ascii="Times New Roman" w:hAnsi="Times New Roman" w:cs="Times New Roman"/>
          <w:sz w:val="24"/>
          <w:szCs w:val="24"/>
        </w:rPr>
        <w:t xml:space="preserve">biologically relevant </w:t>
      </w:r>
      <w:r w:rsidRPr="003808E1">
        <w:rPr>
          <w:rFonts w:ascii="Times New Roman" w:hAnsi="Times New Roman" w:cs="Times New Roman"/>
          <w:sz w:val="24"/>
          <w:szCs w:val="24"/>
        </w:rPr>
        <w:t>site covariates</w:t>
      </w:r>
      <w:r w:rsidR="00BC572E"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BC572E" w:rsidRPr="003808E1">
        <w:rPr>
          <w:rFonts w:ascii="Times New Roman" w:hAnsi="Times New Roman" w:cs="Times New Roman"/>
          <w:sz w:val="24"/>
          <w:szCs w:val="24"/>
        </w:rPr>
        <w:t xml:space="preserve">). </w:t>
      </w:r>
      <w:r w:rsidRPr="003808E1">
        <w:rPr>
          <w:rFonts w:ascii="Times New Roman" w:hAnsi="Times New Roman" w:cs="Times New Roman"/>
          <w:sz w:val="24"/>
          <w:szCs w:val="24"/>
        </w:rPr>
        <w:t>All continuous site covariates were centered and scaled prior to analysis.</w:t>
      </w:r>
      <w:r w:rsidR="00AA1AC0" w:rsidRPr="003808E1">
        <w:rPr>
          <w:rFonts w:ascii="Times New Roman" w:hAnsi="Times New Roman" w:cs="Times New Roman"/>
          <w:sz w:val="24"/>
          <w:szCs w:val="24"/>
        </w:rPr>
        <w:t xml:space="preserve"> In addition, because my data included stacked observations across multiple years, </w:t>
      </w:r>
      <w:r w:rsidR="00233296" w:rsidRPr="003808E1">
        <w:rPr>
          <w:rFonts w:ascii="Times New Roman" w:hAnsi="Times New Roman" w:cs="Times New Roman"/>
          <w:sz w:val="24"/>
          <w:szCs w:val="24"/>
        </w:rPr>
        <w:t>each</w:t>
      </w:r>
      <w:r w:rsidR="00AA1AC0" w:rsidRPr="003808E1">
        <w:rPr>
          <w:rFonts w:ascii="Times New Roman" w:hAnsi="Times New Roman" w:cs="Times New Roman"/>
          <w:sz w:val="24"/>
          <w:szCs w:val="24"/>
        </w:rPr>
        <w:t xml:space="preserve"> of the </w:t>
      </w:r>
      <w:r w:rsidR="00233296" w:rsidRPr="003808E1">
        <w:rPr>
          <w:rFonts w:ascii="Times New Roman" w:hAnsi="Times New Roman" w:cs="Times New Roman"/>
          <w:sz w:val="24"/>
          <w:szCs w:val="24"/>
        </w:rPr>
        <w:t>hierarchical community</w:t>
      </w:r>
      <w:r w:rsidR="00AA1AC0" w:rsidRPr="003808E1">
        <w:rPr>
          <w:rFonts w:ascii="Times New Roman" w:hAnsi="Times New Roman" w:cs="Times New Roman"/>
          <w:sz w:val="24"/>
          <w:szCs w:val="24"/>
        </w:rPr>
        <w:t xml:space="preserve"> models also incorporated a random year effect.</w:t>
      </w:r>
    </w:p>
    <w:p w14:paraId="24261DDA" w14:textId="095C5C8B"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Given the observed data </w:t>
      </w: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wher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is a </w:t>
      </w:r>
      <w:r w:rsidR="00233296" w:rsidRPr="003808E1">
        <w:rPr>
          <w:rFonts w:ascii="Times New Roman" w:hAnsi="Times New Roman" w:cs="Times New Roman"/>
          <w:sz w:val="24"/>
          <w:szCs w:val="24"/>
        </w:rPr>
        <w:t>survey</w:t>
      </w:r>
      <w:r w:rsidRPr="003808E1">
        <w:rPr>
          <w:rFonts w:ascii="Times New Roman" w:hAnsi="Times New Roman" w:cs="Times New Roman"/>
          <w:sz w:val="24"/>
          <w:szCs w:val="24"/>
        </w:rPr>
        <w:t xml:space="preserve"> replicate, I defined the detection model for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w:t>
      </w:r>
      <w:r w:rsidR="00233296"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during replicat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as:</w:t>
      </w:r>
    </w:p>
    <w:p w14:paraId="6553EDE3" w14:textId="0B44D7C5"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725122C9" w14:textId="2C8EA73A" w:rsidR="00D71F98"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D71F98" w:rsidRPr="003808E1">
        <w:rPr>
          <w:rFonts w:ascii="Times New Roman" w:hAnsi="Times New Roman" w:cs="Times New Roman"/>
          <w:sz w:val="24"/>
          <w:szCs w:val="24"/>
        </w:rPr>
        <w:t>here</w:t>
      </w:r>
      <w:r w:rsidR="00233296"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is the detection probability o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for the </w:t>
      </w:r>
      <w:r w:rsidR="00D71F98" w:rsidRPr="003808E1">
        <w:rPr>
          <w:rFonts w:ascii="Times New Roman" w:hAnsi="Times New Roman" w:cs="Times New Roman"/>
          <w:i/>
          <w:iCs/>
          <w:sz w:val="24"/>
          <w:szCs w:val="24"/>
        </w:rPr>
        <w:t>r</w:t>
      </w:r>
      <w:r w:rsidR="00D71F98" w:rsidRPr="003808E1">
        <w:rPr>
          <w:rFonts w:ascii="Times New Roman" w:hAnsi="Times New Roman" w:cs="Times New Roman"/>
          <w:sz w:val="24"/>
          <w:szCs w:val="24"/>
          <w:vertAlign w:val="superscript"/>
        </w:rPr>
        <w:t>th</w:t>
      </w:r>
      <w:r w:rsidR="00D71F98" w:rsidRPr="003808E1">
        <w:rPr>
          <w:rFonts w:ascii="Times New Roman" w:hAnsi="Times New Roman" w:cs="Times New Roman"/>
          <w:sz w:val="24"/>
          <w:szCs w:val="24"/>
        </w:rPr>
        <w:t xml:space="preserve"> replicate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given that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is present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I further used a logit link to model linear relationships between detection probability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and </w:t>
      </w:r>
      <w:r w:rsidR="00233296" w:rsidRPr="003808E1">
        <w:rPr>
          <w:rFonts w:ascii="Times New Roman" w:hAnsi="Times New Roman" w:cs="Times New Roman"/>
          <w:sz w:val="24"/>
          <w:szCs w:val="24"/>
        </w:rPr>
        <w:t>1–7</w:t>
      </w:r>
      <w:r w:rsidR="00D71F98" w:rsidRPr="003808E1">
        <w:rPr>
          <w:rFonts w:ascii="Times New Roman" w:hAnsi="Times New Roman" w:cs="Times New Roman"/>
          <w:sz w:val="24"/>
          <w:szCs w:val="24"/>
        </w:rPr>
        <w:t xml:space="preserve"> detection covariates</w:t>
      </w:r>
      <w:r w:rsidR="00233296"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233296" w:rsidRPr="003808E1">
        <w:rPr>
          <w:rFonts w:ascii="Times New Roman" w:hAnsi="Times New Roman" w:cs="Times New Roman"/>
          <w:sz w:val="24"/>
          <w:szCs w:val="24"/>
        </w:rPr>
        <w:t xml:space="preserve">). I also incorporated a </w:t>
      </w:r>
      <w:r w:rsidR="009A44E2" w:rsidRPr="003808E1">
        <w:rPr>
          <w:rFonts w:ascii="Times New Roman" w:hAnsi="Times New Roman" w:cs="Times New Roman"/>
          <w:sz w:val="24"/>
          <w:szCs w:val="24"/>
        </w:rPr>
        <w:t xml:space="preserve">species-specific </w:t>
      </w:r>
      <w:r w:rsidR="00233296" w:rsidRPr="003808E1">
        <w:rPr>
          <w:rFonts w:ascii="Times New Roman" w:hAnsi="Times New Roman" w:cs="Times New Roman"/>
          <w:sz w:val="24"/>
          <w:szCs w:val="24"/>
        </w:rPr>
        <w:t>random observer effect in the hierarchical community models for breeding songbirds within the wildlife opening and in the adjacent forest</w:t>
      </w:r>
      <w:r w:rsidR="00D71F98" w:rsidRPr="003808E1">
        <w:rPr>
          <w:rFonts w:ascii="Times New Roman" w:hAnsi="Times New Roman" w:cs="Times New Roman"/>
          <w:sz w:val="24"/>
          <w:szCs w:val="24"/>
        </w:rPr>
        <w:t xml:space="preserve">. </w:t>
      </w:r>
    </w:p>
    <w:p w14:paraId="663B709F" w14:textId="0304CC64" w:rsidR="00D71F98" w:rsidRPr="003808E1" w:rsidRDefault="009C55E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Each</w:t>
      </w:r>
      <w:r w:rsidR="00D71F98" w:rsidRPr="003808E1">
        <w:rPr>
          <w:rFonts w:ascii="Times New Roman" w:hAnsi="Times New Roman" w:cs="Times New Roman"/>
          <w:sz w:val="24"/>
          <w:szCs w:val="24"/>
        </w:rPr>
        <w:t xml:space="preserve"> hierarchical community model yielded species-specific estimates of latent occupancy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for species </w:t>
      </w:r>
      <w:r w:rsidR="00D71F98" w:rsidRPr="003808E1">
        <w:rPr>
          <w:rFonts w:ascii="Times New Roman" w:hAnsi="Times New Roman" w:cs="Times New Roman"/>
          <w:i/>
          <w:iCs/>
          <w:sz w:val="24"/>
          <w:szCs w:val="24"/>
        </w:rPr>
        <w:t xml:space="preserve">sp </w:t>
      </w:r>
      <w:r w:rsidR="00D71F98" w:rsidRPr="003808E1">
        <w:rPr>
          <w:rFonts w:ascii="Times New Roman" w:hAnsi="Times New Roman" w:cs="Times New Roman"/>
          <w:sz w:val="24"/>
          <w:szCs w:val="24"/>
        </w:rPr>
        <w:t xml:space="preserve">at each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based on observed data from replicate surveys. I then derived the overall species richness for each </w:t>
      </w:r>
      <w:r w:rsidRPr="003808E1">
        <w:rPr>
          <w:rFonts w:ascii="Times New Roman" w:hAnsi="Times New Roman" w:cs="Times New Roman"/>
          <w:sz w:val="24"/>
          <w:szCs w:val="24"/>
        </w:rPr>
        <w:t>site</w:t>
      </w:r>
      <w:r w:rsidR="00D71F98" w:rsidRPr="003808E1">
        <w:rPr>
          <w:rFonts w:ascii="Times New Roman" w:hAnsi="Times New Roman" w:cs="Times New Roman"/>
          <w:sz w:val="24"/>
        </w:rPr>
        <w:t xml:space="preserve"> </w:t>
      </w:r>
      <w:r w:rsidR="00D71F98" w:rsidRPr="003808E1">
        <w:rPr>
          <w:rFonts w:ascii="Times New Roman" w:hAnsi="Times New Roman" w:cs="Times New Roman"/>
          <w:sz w:val="24"/>
          <w:szCs w:val="24"/>
        </w:rPr>
        <w:t xml:space="preserve">by summing the occupancy of </w:t>
      </w:r>
      <w:r w:rsidRPr="003808E1">
        <w:rPr>
          <w:rFonts w:ascii="Times New Roman" w:hAnsi="Times New Roman" w:cs="Times New Roman"/>
          <w:sz w:val="24"/>
          <w:szCs w:val="24"/>
        </w:rPr>
        <w:t xml:space="preserve">all the </w:t>
      </w:r>
      <w:r w:rsidR="00D71F98" w:rsidRPr="003808E1">
        <w:rPr>
          <w:rFonts w:ascii="Times New Roman" w:hAnsi="Times New Roman" w:cs="Times New Roman"/>
          <w:sz w:val="24"/>
          <w:szCs w:val="24"/>
        </w:rPr>
        <w:t>songbird species</w:t>
      </w:r>
      <w:r w:rsidRPr="003808E1">
        <w:rPr>
          <w:rFonts w:ascii="Times New Roman" w:hAnsi="Times New Roman" w:cs="Times New Roman"/>
          <w:sz w:val="24"/>
          <w:szCs w:val="24"/>
        </w:rPr>
        <w:t xml:space="preserve"> under consideration</w:t>
      </w:r>
      <w:r w:rsidR="00D71F98" w:rsidRPr="003808E1">
        <w:rPr>
          <w:rFonts w:ascii="Times New Roman" w:hAnsi="Times New Roman" w:cs="Times New Roman"/>
          <w:sz w:val="24"/>
          <w:szCs w:val="24"/>
        </w:rPr>
        <w:t>, as in the following equation:</w:t>
      </w:r>
    </w:p>
    <w:p w14:paraId="115C749B" w14:textId="711EA6FE" w:rsidR="00D71F98" w:rsidRPr="003808E1" w:rsidRDefault="00000000" w:rsidP="00E236EB">
      <w:pPr>
        <w:widowControl w:val="0"/>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3808E1" w:rsidRDefault="009C55E3"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65 or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44, depending on the sampling season and survey location (Table</w:t>
      </w:r>
      <w:r w:rsidR="002F50D8" w:rsidRPr="003808E1">
        <w:rPr>
          <w:rFonts w:ascii="Times New Roman" w:hAnsi="Times New Roman" w:cs="Times New Roman"/>
          <w:sz w:val="24"/>
          <w:szCs w:val="24"/>
        </w:rPr>
        <w:t xml:space="preserve"> 5</w:t>
      </w:r>
      <w:r w:rsidRPr="003808E1">
        <w:rPr>
          <w:rFonts w:ascii="Times New Roman" w:hAnsi="Times New Roman" w:cs="Times New Roman"/>
          <w:sz w:val="24"/>
          <w:szCs w:val="24"/>
        </w:rPr>
        <w:t xml:space="preserve">). </w:t>
      </w:r>
      <w:r w:rsidR="00D71F98" w:rsidRPr="003808E1">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5DA480E7" w:rsidR="00F5150E" w:rsidRPr="003808E1" w:rsidRDefault="00B23878"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All</w:t>
      </w:r>
      <w:r w:rsidR="00D71F98" w:rsidRPr="003808E1">
        <w:rPr>
          <w:rFonts w:ascii="Times New Roman" w:hAnsi="Times New Roman" w:cs="Times New Roman"/>
          <w:sz w:val="24"/>
          <w:szCs w:val="24"/>
        </w:rPr>
        <w:t xml:space="preserve"> hierarchical community model</w:t>
      </w:r>
      <w:r w:rsidRPr="003808E1">
        <w:rPr>
          <w:rFonts w:ascii="Times New Roman" w:hAnsi="Times New Roman" w:cs="Times New Roman"/>
          <w:sz w:val="24"/>
          <w:szCs w:val="24"/>
        </w:rPr>
        <w:t>s were constructed in</w:t>
      </w:r>
      <w:r w:rsidR="00D71F98" w:rsidRPr="003808E1">
        <w:rPr>
          <w:rFonts w:ascii="Times New Roman" w:hAnsi="Times New Roman" w:cs="Times New Roman"/>
          <w:sz w:val="24"/>
        </w:rPr>
        <w:t xml:space="preserve"> a Bayesian framework</w:t>
      </w:r>
      <w:r w:rsidRPr="003808E1">
        <w:rPr>
          <w:rFonts w:ascii="Times New Roman" w:hAnsi="Times New Roman" w:cs="Times New Roman"/>
          <w:sz w:val="24"/>
        </w:rPr>
        <w:t xml:space="preserve"> and</w:t>
      </w:r>
      <w:r w:rsidR="00D71F98" w:rsidRPr="003808E1">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had a shape parameter of </w:t>
      </w:r>
      <w:r w:rsidRPr="003808E1">
        <w:rPr>
          <w:rFonts w:ascii="Times New Roman" w:hAnsi="Times New Roman" w:cs="Times New Roman"/>
          <w:sz w:val="24"/>
        </w:rPr>
        <w:t>0.</w:t>
      </w:r>
      <w:r w:rsidR="00D71F98" w:rsidRPr="003808E1">
        <w:rPr>
          <w:rFonts w:ascii="Times New Roman" w:hAnsi="Times New Roman" w:cs="Times New Roman"/>
          <w:sz w:val="24"/>
        </w:rPr>
        <w:t xml:space="preserve">1 and rate parameter of </w:t>
      </w:r>
      <w:r w:rsidRPr="003808E1">
        <w:rPr>
          <w:rFonts w:ascii="Times New Roman" w:hAnsi="Times New Roman" w:cs="Times New Roman"/>
          <w:sz w:val="24"/>
        </w:rPr>
        <w:t>0.</w:t>
      </w:r>
      <w:r w:rsidR="00D71F98" w:rsidRPr="003808E1">
        <w:rPr>
          <w:rFonts w:ascii="Times New Roman" w:hAnsi="Times New Roman" w:cs="Times New Roman"/>
          <w:sz w:val="24"/>
        </w:rPr>
        <w:t>1, and all Gaussian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had a mean of 0 and precision of 0.1</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Appendix </w:t>
      </w:r>
      <w:r w:rsidR="00DC077E" w:rsidRPr="003808E1">
        <w:rPr>
          <w:rFonts w:ascii="Times New Roman" w:hAnsi="Times New Roman" w:cs="Times New Roman"/>
          <w:sz w:val="24"/>
        </w:rPr>
        <w:t>D</w:t>
      </w:r>
      <w:r w:rsidR="00D71F98" w:rsidRPr="003808E1">
        <w:rPr>
          <w:rFonts w:ascii="Times New Roman" w:hAnsi="Times New Roman" w:cs="Times New Roman"/>
          <w:sz w:val="24"/>
        </w:rPr>
        <w:t xml:space="preserve">). I fit the models in JAGS (Plummer 2003) using the “jagsUI” package </w:t>
      </w:r>
      <w:r w:rsidR="00D71F98"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00D71F98" w:rsidRPr="003808E1">
        <w:rPr>
          <w:rFonts w:ascii="Times New Roman" w:hAnsi="Times New Roman" w:cs="Times New Roman"/>
          <w:sz w:val="24"/>
        </w:rPr>
        <w:fldChar w:fldCharType="end"/>
      </w:r>
      <w:r w:rsidR="00D71F98" w:rsidRPr="003808E1">
        <w:rPr>
          <w:rFonts w:ascii="Times New Roman" w:hAnsi="Times New Roman" w:cs="Times New Roman"/>
          <w:sz w:val="24"/>
        </w:rPr>
        <w:t xml:space="preserve"> in Program R (R Core Team 2022). I used the “</w:t>
      </w:r>
      <w:r w:rsidR="00D758C5" w:rsidRPr="003808E1">
        <w:rPr>
          <w:rFonts w:ascii="Times New Roman" w:hAnsi="Times New Roman" w:cs="Times New Roman"/>
          <w:sz w:val="24"/>
        </w:rPr>
        <w:t>auto</w:t>
      </w:r>
      <w:r w:rsidR="00D71F98" w:rsidRPr="003808E1">
        <w:rPr>
          <w:rFonts w:ascii="Times New Roman" w:hAnsi="Times New Roman" w:cs="Times New Roman"/>
          <w:sz w:val="24"/>
        </w:rPr>
        <w:t xml:space="preserve">jags” function to run 3 chains for </w:t>
      </w:r>
      <w:r w:rsidR="00D758C5" w:rsidRPr="003808E1">
        <w:rPr>
          <w:rFonts w:ascii="Times New Roman" w:hAnsi="Times New Roman" w:cs="Times New Roman"/>
          <w:sz w:val="24"/>
        </w:rPr>
        <w:t>each</w:t>
      </w:r>
      <w:r w:rsidR="00D71F98" w:rsidRPr="003808E1">
        <w:rPr>
          <w:rFonts w:ascii="Times New Roman" w:hAnsi="Times New Roman" w:cs="Times New Roman"/>
          <w:sz w:val="24"/>
        </w:rPr>
        <w:t xml:space="preserve"> hierarchical community model with a burn-in of </w:t>
      </w:r>
      <w:r w:rsidR="00D758C5" w:rsidRPr="003808E1">
        <w:rPr>
          <w:rFonts w:ascii="Times New Roman" w:hAnsi="Times New Roman" w:cs="Times New Roman"/>
          <w:sz w:val="24"/>
        </w:rPr>
        <w:t>10,0</w:t>
      </w:r>
      <w:r w:rsidR="00D71F98" w:rsidRPr="003808E1">
        <w:rPr>
          <w:rFonts w:ascii="Times New Roman" w:hAnsi="Times New Roman" w:cs="Times New Roman"/>
          <w:sz w:val="24"/>
        </w:rPr>
        <w:t xml:space="preserve">00 iterations, thinning rate of </w:t>
      </w:r>
      <w:r w:rsidR="00D758C5" w:rsidRPr="003808E1">
        <w:rPr>
          <w:rFonts w:ascii="Times New Roman" w:hAnsi="Times New Roman" w:cs="Times New Roman"/>
          <w:sz w:val="24"/>
        </w:rPr>
        <w:t>5</w:t>
      </w:r>
      <w:r w:rsidR="00D71F98" w:rsidRPr="003808E1">
        <w:rPr>
          <w:rFonts w:ascii="Times New Roman" w:hAnsi="Times New Roman" w:cs="Times New Roman"/>
          <w:sz w:val="24"/>
        </w:rPr>
        <w:t xml:space="preserve"> iteration</w:t>
      </w:r>
      <w:r w:rsidR="003808E1">
        <w:rPr>
          <w:rFonts w:ascii="Times New Roman" w:hAnsi="Times New Roman" w:cs="Times New Roman"/>
          <w:sz w:val="24"/>
        </w:rPr>
        <w:t>s</w:t>
      </w:r>
      <w:r w:rsidR="00D71F98" w:rsidRPr="003808E1">
        <w:rPr>
          <w:rFonts w:ascii="Times New Roman" w:hAnsi="Times New Roman" w:cs="Times New Roman"/>
          <w:sz w:val="24"/>
        </w:rPr>
        <w:t xml:space="preserve">, and iteration increment of </w:t>
      </w:r>
      <w:r w:rsidR="00D758C5" w:rsidRPr="003808E1">
        <w:rPr>
          <w:rFonts w:ascii="Times New Roman" w:hAnsi="Times New Roman" w:cs="Times New Roman"/>
          <w:sz w:val="24"/>
        </w:rPr>
        <w:t>5</w:t>
      </w:r>
      <w:r w:rsidR="00D71F98" w:rsidRPr="003808E1">
        <w:rPr>
          <w:rFonts w:ascii="Times New Roman" w:hAnsi="Times New Roman" w:cs="Times New Roman"/>
          <w:sz w:val="24"/>
        </w:rPr>
        <w:t>,000</w:t>
      </w:r>
      <w:r w:rsidR="00F5150E" w:rsidRPr="003808E1">
        <w:rPr>
          <w:rFonts w:ascii="Times New Roman" w:hAnsi="Times New Roman" w:cs="Times New Roman"/>
          <w:sz w:val="24"/>
        </w:rPr>
        <w:t xml:space="preserve">. The models iteratively ran until reasonable convergence (R̂ ≤ 1.1) was achieved </w:t>
      </w:r>
      <w:r w:rsidR="00F5150E"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00F5150E" w:rsidRPr="003808E1">
        <w:rPr>
          <w:rFonts w:ascii="Times New Roman" w:hAnsi="Times New Roman" w:cs="Times New Roman"/>
          <w:sz w:val="24"/>
        </w:rPr>
        <w:fldChar w:fldCharType="end"/>
      </w:r>
      <w:r w:rsidR="00F5150E" w:rsidRPr="003808E1">
        <w:rPr>
          <w:rFonts w:ascii="Times New Roman" w:hAnsi="Times New Roman" w:cs="Times New Roman"/>
          <w:sz w:val="24"/>
        </w:rPr>
        <w:t>, resulting in 3,000–9,000  posterior draws (</w:t>
      </w:r>
      <w:r w:rsidR="00DC077E" w:rsidRPr="003808E1">
        <w:rPr>
          <w:rFonts w:ascii="Times New Roman" w:hAnsi="Times New Roman" w:cs="Times New Roman"/>
          <w:sz w:val="24"/>
        </w:rPr>
        <w:t>Appendix C</w:t>
      </w:r>
      <w:r w:rsidR="00F5150E" w:rsidRPr="003808E1">
        <w:rPr>
          <w:rFonts w:ascii="Times New Roman" w:hAnsi="Times New Roman" w:cs="Times New Roman"/>
          <w:sz w:val="24"/>
        </w:rPr>
        <w:t>).</w:t>
      </w:r>
    </w:p>
    <w:p w14:paraId="288D8DDC" w14:textId="4276B95D"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relationships </w:t>
      </w:r>
      <w:r w:rsidR="00546886" w:rsidRPr="003808E1">
        <w:rPr>
          <w:rFonts w:ascii="Times New Roman" w:hAnsi="Times New Roman" w:cs="Times New Roman"/>
          <w:i/>
          <w:iCs/>
          <w:sz w:val="24"/>
          <w:szCs w:val="24"/>
        </w:rPr>
        <w:t>between overall species and guild richness and</w:t>
      </w:r>
      <w:r w:rsidRPr="003808E1">
        <w:rPr>
          <w:rFonts w:ascii="Times New Roman" w:hAnsi="Times New Roman" w:cs="Times New Roman"/>
          <w:i/>
          <w:iCs/>
          <w:sz w:val="24"/>
          <w:szCs w:val="24"/>
        </w:rPr>
        <w:t xml:space="preserve"> </w:t>
      </w:r>
      <w:r w:rsidR="00E73B63" w:rsidRPr="003808E1">
        <w:rPr>
          <w:rFonts w:ascii="Times New Roman" w:hAnsi="Times New Roman" w:cs="Times New Roman"/>
          <w:i/>
          <w:iCs/>
          <w:sz w:val="24"/>
          <w:szCs w:val="24"/>
        </w:rPr>
        <w:t>important predictor variables</w:t>
      </w:r>
      <w:r w:rsidRPr="003808E1">
        <w:rPr>
          <w:rFonts w:ascii="Times New Roman" w:hAnsi="Times New Roman" w:cs="Times New Roman"/>
          <w:i/>
          <w:iCs/>
          <w:sz w:val="24"/>
          <w:szCs w:val="24"/>
        </w:rPr>
        <w:t xml:space="preserve"> for </w:t>
      </w:r>
      <w:r w:rsidR="00546886" w:rsidRPr="003808E1">
        <w:rPr>
          <w:rFonts w:ascii="Times New Roman" w:hAnsi="Times New Roman" w:cs="Times New Roman"/>
          <w:i/>
          <w:iCs/>
          <w:sz w:val="24"/>
          <w:szCs w:val="24"/>
        </w:rPr>
        <w:t>game bird species</w:t>
      </w:r>
    </w:p>
    <w:p w14:paraId="5987F5B4" w14:textId="56D8029B"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fter I derived detection-corrected overall species and guild richness</w:t>
      </w:r>
      <w:r w:rsidR="003B7254" w:rsidRPr="003808E1">
        <w:rPr>
          <w:rFonts w:ascii="Times New Roman" w:hAnsi="Times New Roman" w:cs="Times New Roman"/>
          <w:sz w:val="24"/>
          <w:szCs w:val="24"/>
        </w:rPr>
        <w:t xml:space="preserve"> within each wildlife </w:t>
      </w:r>
      <w:r w:rsidR="003B7254" w:rsidRPr="003808E1">
        <w:rPr>
          <w:rFonts w:ascii="Times New Roman" w:hAnsi="Times New Roman" w:cs="Times New Roman"/>
          <w:sz w:val="24"/>
          <w:szCs w:val="24"/>
        </w:rPr>
        <w:lastRenderedPageBreak/>
        <w:t>opening during the breeding and post-breeding seasons and in the adjacent forest during the breeding season</w:t>
      </w:r>
      <w:r w:rsidRPr="003808E1">
        <w:rPr>
          <w:rFonts w:ascii="Times New Roman" w:hAnsi="Times New Roman" w:cs="Times New Roman"/>
          <w:sz w:val="24"/>
          <w:szCs w:val="24"/>
        </w:rPr>
        <w:t xml:space="preserve"> from the</w:t>
      </w:r>
      <w:r w:rsidR="003B7254" w:rsidRPr="003808E1">
        <w:rPr>
          <w:rFonts w:ascii="Times New Roman" w:hAnsi="Times New Roman" w:cs="Times New Roman"/>
          <w:sz w:val="24"/>
          <w:szCs w:val="24"/>
        </w:rPr>
        <w:t xml:space="preserve"> corresponding</w:t>
      </w:r>
      <w:r w:rsidRPr="003808E1">
        <w:rPr>
          <w:rFonts w:ascii="Times New Roman" w:hAnsi="Times New Roman" w:cs="Times New Roman"/>
          <w:sz w:val="24"/>
          <w:szCs w:val="24"/>
        </w:rPr>
        <w:t xml:space="preserve"> hierarchical community model, I then incorporated those estimates into generalized linear mixed effects models, with overall species</w:t>
      </w:r>
      <w:r w:rsidR="00BF4382" w:rsidRPr="003808E1">
        <w:rPr>
          <w:rFonts w:ascii="Times New Roman" w:hAnsi="Times New Roman" w:cs="Times New Roman"/>
          <w:sz w:val="24"/>
          <w:szCs w:val="24"/>
        </w:rPr>
        <w:t xml:space="preserve"> richness</w:t>
      </w:r>
      <w:r w:rsidRPr="003808E1">
        <w:rPr>
          <w:rFonts w:ascii="Times New Roman" w:hAnsi="Times New Roman" w:cs="Times New Roman"/>
          <w:sz w:val="24"/>
          <w:szCs w:val="24"/>
        </w:rPr>
        <w:t xml:space="preserve"> or guild richness as the response variable. To propagate uncertainty from the original hierarchical community model results, I ran 3,000</w:t>
      </w:r>
      <w:r w:rsidR="003B7254" w:rsidRPr="003808E1">
        <w:rPr>
          <w:rFonts w:ascii="Times New Roman" w:hAnsi="Times New Roman" w:cs="Times New Roman"/>
          <w:sz w:val="24"/>
          <w:szCs w:val="24"/>
        </w:rPr>
        <w:t>–9,000</w:t>
      </w:r>
      <w:r w:rsidRPr="003808E1">
        <w:rPr>
          <w:rFonts w:ascii="Times New Roman" w:hAnsi="Times New Roman" w:cs="Times New Roman"/>
          <w:sz w:val="24"/>
          <w:szCs w:val="24"/>
        </w:rPr>
        <w:t xml:space="preserve"> iterations</w:t>
      </w:r>
      <w:r w:rsidR="003B7254" w:rsidRPr="003808E1">
        <w:rPr>
          <w:rFonts w:ascii="Times New Roman" w:hAnsi="Times New Roman" w:cs="Times New Roman"/>
          <w:sz w:val="24"/>
          <w:szCs w:val="24"/>
        </w:rPr>
        <w:t xml:space="preserve"> (corresponding to the total number of posterior draws</w:t>
      </w:r>
      <w:r w:rsidR="00504175" w:rsidRPr="003808E1">
        <w:rPr>
          <w:rFonts w:ascii="Times New Roman" w:hAnsi="Times New Roman" w:cs="Times New Roman"/>
          <w:sz w:val="24"/>
          <w:szCs w:val="24"/>
        </w:rPr>
        <w:t xml:space="preserve">; </w:t>
      </w:r>
      <w:r w:rsidR="00DC077E" w:rsidRPr="003808E1">
        <w:rPr>
          <w:rFonts w:ascii="Times New Roman" w:hAnsi="Times New Roman" w:cs="Times New Roman"/>
          <w:sz w:val="24"/>
          <w:szCs w:val="24"/>
        </w:rPr>
        <w:t>Appendix C</w:t>
      </w:r>
      <w:r w:rsidR="003B7254" w:rsidRPr="003808E1">
        <w:rPr>
          <w:rFonts w:ascii="Times New Roman" w:hAnsi="Times New Roman" w:cs="Times New Roman"/>
          <w:sz w:val="24"/>
          <w:szCs w:val="24"/>
        </w:rPr>
        <w:t>)</w:t>
      </w:r>
      <w:r w:rsidRPr="003808E1">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In result, the models yielded a posterior distribution of 3,000</w:t>
      </w:r>
      <w:r w:rsidR="003B7254" w:rsidRPr="003808E1">
        <w:rPr>
          <w:rFonts w:ascii="Times New Roman" w:hAnsi="Times New Roman" w:cs="Times New Roman"/>
          <w:sz w:val="24"/>
          <w:szCs w:val="24"/>
        </w:rPr>
        <w:t>–9,000 values</w:t>
      </w:r>
      <w:r w:rsidRPr="003808E1">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ry and Royle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5CC9BBB4" w14:textId="2305B5E2"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each generalized linear mixed effects model, I assumed the number of species </w:t>
      </w:r>
      <w:r w:rsidR="00715078"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w:t>
      </w:r>
      <w:r w:rsidR="00715078" w:rsidRPr="003808E1">
        <w:rPr>
          <w:rFonts w:ascii="Times New Roman" w:hAnsi="Times New Roman" w:cs="Times New Roman"/>
          <w:sz w:val="24"/>
          <w:szCs w:val="24"/>
        </w:rPr>
        <w:t>wildlife opening or within 50 m of each adjacent forest sampling point</w:t>
      </w:r>
      <w:r w:rsidRPr="003808E1">
        <w:rPr>
          <w:rFonts w:ascii="Times New Roman" w:hAnsi="Times New Roman" w:cs="Times New Roman"/>
          <w:sz w:val="24"/>
          <w:szCs w:val="24"/>
        </w:rPr>
        <w:t xml:space="preserve"> (i.e., overall species richness or guild richness) to be a Poisson random variable and used a log link to model relationships with</w:t>
      </w:r>
      <w:r w:rsidR="00715078" w:rsidRPr="003808E1">
        <w:rPr>
          <w:rFonts w:ascii="Times New Roman" w:hAnsi="Times New Roman" w:cs="Times New Roman"/>
          <w:sz w:val="24"/>
          <w:szCs w:val="24"/>
        </w:rPr>
        <w:t xml:space="preserve"> </w:t>
      </w:r>
      <w:r w:rsidR="00BF4382" w:rsidRPr="003808E1">
        <w:rPr>
          <w:rFonts w:ascii="Times New Roman" w:hAnsi="Times New Roman" w:cs="Times New Roman"/>
          <w:sz w:val="24"/>
          <w:szCs w:val="24"/>
        </w:rPr>
        <w:t>up to 19</w:t>
      </w:r>
      <w:r w:rsidR="00715078" w:rsidRPr="003808E1">
        <w:rPr>
          <w:rFonts w:ascii="Times New Roman" w:hAnsi="Times New Roman" w:cs="Times New Roman"/>
          <w:sz w:val="24"/>
          <w:szCs w:val="24"/>
        </w:rPr>
        <w:t xml:space="preserve"> predictor variables </w:t>
      </w:r>
      <w:r w:rsidR="00BF4382" w:rsidRPr="003808E1">
        <w:rPr>
          <w:rFonts w:ascii="Times New Roman" w:hAnsi="Times New Roman" w:cs="Times New Roman"/>
          <w:sz w:val="24"/>
          <w:szCs w:val="24"/>
        </w:rPr>
        <w:t xml:space="preserve">that were important </w:t>
      </w:r>
      <w:r w:rsidR="005A11E1" w:rsidRPr="003808E1">
        <w:rPr>
          <w:rFonts w:ascii="Times New Roman" w:hAnsi="Times New Roman" w:cs="Times New Roman"/>
          <w:sz w:val="24"/>
          <w:szCs w:val="24"/>
        </w:rPr>
        <w:t xml:space="preserve">for </w:t>
      </w:r>
      <w:r w:rsidR="00715078" w:rsidRPr="003808E1">
        <w:rPr>
          <w:rFonts w:ascii="Times New Roman" w:hAnsi="Times New Roman" w:cs="Times New Roman"/>
          <w:sz w:val="24"/>
          <w:szCs w:val="24"/>
        </w:rPr>
        <w:t>game bird species</w:t>
      </w:r>
      <w:r w:rsidR="00BF4382" w:rsidRPr="003808E1">
        <w:rPr>
          <w:rFonts w:ascii="Times New Roman" w:hAnsi="Times New Roman" w:cs="Times New Roman"/>
          <w:sz w:val="24"/>
          <w:szCs w:val="24"/>
        </w:rPr>
        <w:t xml:space="preserve"> (Table 6)</w:t>
      </w:r>
      <w:r w:rsidR="00715078"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ll continuous predictor variables were centered and scaled prior to analysis. The total number of slope coefficients was </w:t>
      </w:r>
      <w:r w:rsidR="00715078" w:rsidRPr="003808E1">
        <w:rPr>
          <w:rFonts w:ascii="Times New Roman" w:hAnsi="Times New Roman" w:cs="Times New Roman"/>
          <w:sz w:val="24"/>
          <w:szCs w:val="24"/>
        </w:rPr>
        <w:t>21</w:t>
      </w:r>
      <w:r w:rsidRPr="003808E1">
        <w:rPr>
          <w:rFonts w:ascii="Times New Roman" w:hAnsi="Times New Roman" w:cs="Times New Roman"/>
          <w:sz w:val="24"/>
          <w:szCs w:val="24"/>
        </w:rPr>
        <w:t xml:space="preserve"> </w:t>
      </w:r>
      <w:r w:rsidR="00715078" w:rsidRPr="003808E1">
        <w:rPr>
          <w:rFonts w:ascii="Times New Roman" w:hAnsi="Times New Roman" w:cs="Times New Roman"/>
          <w:sz w:val="24"/>
          <w:szCs w:val="24"/>
        </w:rPr>
        <w:t xml:space="preserve">for breeding songbird guild richness within the wildlife opening and in the adjacent forest </w:t>
      </w:r>
      <w:r w:rsidRPr="003808E1">
        <w:rPr>
          <w:rFonts w:ascii="Times New Roman" w:hAnsi="Times New Roman" w:cs="Times New Roman"/>
          <w:sz w:val="24"/>
          <w:szCs w:val="24"/>
        </w:rPr>
        <w:t>(resulting in a ratio of ~</w:t>
      </w:r>
      <w:r w:rsidR="00715078" w:rsidRPr="003808E1">
        <w:rPr>
          <w:rFonts w:ascii="Times New Roman" w:hAnsi="Times New Roman" w:cs="Times New Roman"/>
          <w:sz w:val="24"/>
          <w:szCs w:val="24"/>
        </w:rPr>
        <w:t>11–15</w:t>
      </w:r>
      <w:r w:rsidRPr="003808E1">
        <w:rPr>
          <w:rFonts w:ascii="Times New Roman" w:hAnsi="Times New Roman" w:cs="Times New Roman"/>
          <w:sz w:val="24"/>
          <w:szCs w:val="24"/>
        </w:rPr>
        <w:t xml:space="preserve"> sites to 1 slope coefficient; </w:t>
      </w:r>
      <w:r w:rsidR="00487B04" w:rsidRPr="003808E1">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Bolker et al. 2009</w:t>
      </w:r>
      <w:r w:rsidR="00487B04"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r w:rsidR="00715078" w:rsidRPr="003808E1">
        <w:rPr>
          <w:rFonts w:ascii="Times New Roman" w:hAnsi="Times New Roman" w:cs="Times New Roman"/>
          <w:sz w:val="24"/>
          <w:szCs w:val="24"/>
        </w:rPr>
        <w:t xml:space="preserve"> and 9 for post-breeding songbird guild richness within the wildlife opening (resulting in a ratio of 9 sites to 1 slope coefficient). </w:t>
      </w:r>
      <w:r w:rsidR="005A11E1" w:rsidRPr="003808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w:t>
      </w:r>
      <w:r w:rsidR="00852690" w:rsidRPr="003808E1">
        <w:rPr>
          <w:rFonts w:ascii="Times New Roman" w:hAnsi="Times New Roman" w:cs="Times New Roman"/>
          <w:sz w:val="24"/>
          <w:szCs w:val="24"/>
        </w:rPr>
        <w:t xml:space="preserve"> (Table 6)</w:t>
      </w:r>
      <w:r w:rsidR="005A11E1" w:rsidRPr="003808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sidRPr="003808E1">
        <w:rPr>
          <w:rFonts w:ascii="Times New Roman" w:hAnsi="Times New Roman" w:cs="Times New Roman"/>
          <w:sz w:val="24"/>
          <w:szCs w:val="24"/>
        </w:rPr>
        <w:t>, including: area (quadratic), elevation (quadratic), opening type, proportion of land with wildlife habitat priority status within 1 km, proportion of mature sawtimber stands within 1 km, proportion of all mature forest within 1 km, and proportion of agricultural land within 1 km</w:t>
      </w:r>
      <w:r w:rsidR="00852690" w:rsidRPr="003808E1">
        <w:rPr>
          <w:rFonts w:ascii="Times New Roman" w:hAnsi="Times New Roman" w:cs="Times New Roman"/>
          <w:sz w:val="24"/>
          <w:szCs w:val="24"/>
        </w:rPr>
        <w:t xml:space="preserve"> (Table 6)</w:t>
      </w:r>
      <w:r w:rsidR="00B5223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Because my data included </w:t>
      </w:r>
      <w:r w:rsidR="00B5223A" w:rsidRPr="003808E1">
        <w:rPr>
          <w:rFonts w:ascii="Times New Roman" w:hAnsi="Times New Roman" w:cs="Times New Roman"/>
          <w:sz w:val="24"/>
          <w:szCs w:val="24"/>
        </w:rPr>
        <w:t>stacked</w:t>
      </w:r>
      <w:r w:rsidRPr="003808E1">
        <w:rPr>
          <w:rFonts w:ascii="Times New Roman" w:hAnsi="Times New Roman" w:cs="Times New Roman"/>
          <w:sz w:val="24"/>
          <w:szCs w:val="24"/>
        </w:rPr>
        <w:t xml:space="preserve"> observations </w:t>
      </w:r>
      <w:r w:rsidR="00B5223A" w:rsidRPr="003808E1">
        <w:rPr>
          <w:rFonts w:ascii="Times New Roman" w:hAnsi="Times New Roman" w:cs="Times New Roman"/>
          <w:sz w:val="24"/>
          <w:szCs w:val="24"/>
        </w:rPr>
        <w:t>across</w:t>
      </w:r>
      <w:r w:rsidRPr="003808E1">
        <w:rPr>
          <w:rFonts w:ascii="Times New Roman" w:hAnsi="Times New Roman" w:cs="Times New Roman"/>
          <w:sz w:val="24"/>
          <w:szCs w:val="24"/>
        </w:rPr>
        <w:t xml:space="preserve"> multiple years, all of the generalized linear mixed effects models also incorporated a random </w:t>
      </w:r>
      <w:r w:rsidR="00B5223A" w:rsidRPr="003808E1">
        <w:rPr>
          <w:rFonts w:ascii="Times New Roman" w:hAnsi="Times New Roman" w:cs="Times New Roman"/>
          <w:sz w:val="24"/>
          <w:szCs w:val="24"/>
        </w:rPr>
        <w:t>year</w:t>
      </w:r>
      <w:r w:rsidRPr="003808E1">
        <w:rPr>
          <w:rFonts w:ascii="Times New Roman" w:hAnsi="Times New Roman" w:cs="Times New Roman"/>
          <w:sz w:val="24"/>
          <w:szCs w:val="24"/>
        </w:rPr>
        <w:t xml:space="preserve"> effect for log expected richness.</w:t>
      </w:r>
      <w:r w:rsidR="0013571E"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 fit all </w:t>
      </w:r>
      <w:r w:rsidRPr="003808E1">
        <w:rPr>
          <w:rFonts w:ascii="Times New Roman" w:hAnsi="Times New Roman" w:cs="Times New Roman"/>
          <w:sz w:val="24"/>
          <w:szCs w:val="24"/>
        </w:rPr>
        <w:t xml:space="preserve">generalized linear mixed effects </w:t>
      </w:r>
      <w:r w:rsidRPr="003808E1">
        <w:rPr>
          <w:rFonts w:ascii="Times New Roman" w:hAnsi="Times New Roman" w:cs="Times New Roman"/>
          <w:sz w:val="24"/>
        </w:rPr>
        <w:t xml:space="preserve">models using </w:t>
      </w:r>
      <w:r w:rsidR="0013571E" w:rsidRPr="003808E1">
        <w:rPr>
          <w:rFonts w:ascii="Times New Roman" w:hAnsi="Times New Roman" w:cs="Times New Roman"/>
          <w:sz w:val="24"/>
        </w:rPr>
        <w:t xml:space="preserve">“glmer” function from </w:t>
      </w:r>
      <w:r w:rsidRPr="003808E1">
        <w:rPr>
          <w:rFonts w:ascii="Times New Roman" w:hAnsi="Times New Roman" w:cs="Times New Roman"/>
          <w:sz w:val="24"/>
        </w:rPr>
        <w:t xml:space="preserve">the “lme4”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Bates et al. 2015)</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w:t>
      </w:r>
    </w:p>
    <w:p w14:paraId="67066C24" w14:textId="628830BD" w:rsidR="00694AC7" w:rsidRPr="003808E1" w:rsidRDefault="00694AC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Determining importance and assessing effects of predictor variables on guild richness</w:t>
      </w:r>
    </w:p>
    <w:p w14:paraId="7C6F7EF6" w14:textId="01F1ED47" w:rsidR="00694AC7" w:rsidRPr="003808E1" w:rsidRDefault="00694AC7" w:rsidP="00E236EB">
      <w:pPr>
        <w:widowControl w:val="0"/>
        <w:spacing w:line="276" w:lineRule="auto"/>
        <w:ind w:firstLine="720"/>
        <w:rPr>
          <w:rFonts w:ascii="Times New Roman" w:hAnsi="Times New Roman" w:cs="Times New Roman"/>
          <w:i/>
          <w:iCs/>
          <w:sz w:val="24"/>
          <w:szCs w:val="24"/>
        </w:rPr>
      </w:pPr>
      <w:r w:rsidRPr="003808E1">
        <w:rPr>
          <w:rFonts w:ascii="Times New Roman" w:hAnsi="Times New Roman" w:cs="Times New Roman"/>
          <w:sz w:val="24"/>
        </w:rPr>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w:t>
      </w:r>
      <w:r w:rsidR="00D25607" w:rsidRPr="003808E1">
        <w:rPr>
          <w:rFonts w:ascii="Times New Roman" w:hAnsi="Times New Roman" w:cs="Times New Roman"/>
          <w:sz w:val="24"/>
        </w:rPr>
        <w:t xml:space="preserve">marginal </w:t>
      </w:r>
      <w:r w:rsidRPr="003808E1">
        <w:rPr>
          <w:rFonts w:ascii="Times New Roman" w:hAnsi="Times New Roman" w:cs="Times New Roman"/>
          <w:sz w:val="24"/>
        </w:rPr>
        <w:t xml:space="preserve">effects of important site covariates on </w:t>
      </w:r>
      <w:r w:rsidR="007E34FC" w:rsidRPr="003808E1">
        <w:rPr>
          <w:rFonts w:ascii="Times New Roman" w:hAnsi="Times New Roman" w:cs="Times New Roman"/>
          <w:sz w:val="24"/>
        </w:rPr>
        <w:t>overall species and guild richness within and adjacent to the wildlife openings</w:t>
      </w:r>
      <w:r w:rsidRPr="003808E1">
        <w:rPr>
          <w:rFonts w:ascii="Times New Roman" w:hAnsi="Times New Roman" w:cs="Times New Roman"/>
          <w:sz w:val="24"/>
        </w:rPr>
        <w:t xml:space="preserve"> by plotting the estimated </w:t>
      </w:r>
      <w:r w:rsidR="007E34FC" w:rsidRPr="003808E1">
        <w:rPr>
          <w:rFonts w:ascii="Times New Roman" w:hAnsi="Times New Roman" w:cs="Times New Roman"/>
          <w:sz w:val="24"/>
        </w:rPr>
        <w:t>number of species</w:t>
      </w:r>
      <w:r w:rsidRPr="003808E1">
        <w:rPr>
          <w:rFonts w:ascii="Times New Roman" w:hAnsi="Times New Roman" w:cs="Times New Roman"/>
          <w:sz w:val="24"/>
        </w:rPr>
        <w:t xml:space="preserve"> across the full range of the variable</w:t>
      </w:r>
      <w:r w:rsidR="00D25607" w:rsidRPr="003808E1">
        <w:rPr>
          <w:rFonts w:ascii="Times New Roman" w:hAnsi="Times New Roman" w:cs="Times New Roman"/>
          <w:sz w:val="24"/>
        </w:rPr>
        <w:t>, while holding the other variables constant</w:t>
      </w:r>
      <w:r w:rsidRPr="003808E1">
        <w:rPr>
          <w:rFonts w:ascii="Times New Roman" w:hAnsi="Times New Roman" w:cs="Times New Roman"/>
          <w:sz w:val="24"/>
        </w:rPr>
        <w:t>.</w:t>
      </w:r>
    </w:p>
    <w:p w14:paraId="65B66D02" w14:textId="179A752F" w:rsidR="00D71F98" w:rsidRPr="003808E1" w:rsidRDefault="00D71F98" w:rsidP="00E236EB">
      <w:pPr>
        <w:widowControl w:val="0"/>
        <w:spacing w:line="276" w:lineRule="auto"/>
        <w:rPr>
          <w:rFonts w:ascii="Times New Roman" w:hAnsi="Times New Roman" w:cs="Times New Roman"/>
          <w:i/>
          <w:iCs/>
          <w:sz w:val="24"/>
          <w:szCs w:val="24"/>
        </w:rPr>
      </w:pPr>
    </w:p>
    <w:p w14:paraId="51BE17A0" w14:textId="0E92800B"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RESULTS</w:t>
      </w:r>
    </w:p>
    <w:p w14:paraId="4CBA1D3B" w14:textId="1FB93B2F"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game bird species during surveys</w:t>
      </w:r>
    </w:p>
    <w:p w14:paraId="3893C09A" w14:textId="67B47DFC" w:rsidR="00643CDC" w:rsidRPr="003808E1" w:rsidRDefault="005A440D"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r w:rsidR="005769CA" w:rsidRPr="003808E1">
        <w:rPr>
          <w:rFonts w:ascii="Times New Roman" w:hAnsi="Times New Roman" w:cs="Times New Roman"/>
          <w:sz w:val="24"/>
          <w:szCs w:val="24"/>
        </w:rPr>
        <w:t>All 3 game bird species were detected in or adjacent to wildlife openings from the in-person game bird surveys</w:t>
      </w:r>
      <w:r w:rsidR="00DD5BCC" w:rsidRPr="003808E1">
        <w:rPr>
          <w:rFonts w:ascii="Times New Roman" w:hAnsi="Times New Roman" w:cs="Times New Roman"/>
          <w:sz w:val="24"/>
          <w:szCs w:val="24"/>
        </w:rPr>
        <w:t xml:space="preserve"> from 15 April to 10 May</w:t>
      </w:r>
      <w:r w:rsidR="005769C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sidRPr="003808E1">
        <w:rPr>
          <w:rFonts w:ascii="Times New Roman" w:hAnsi="Times New Roman" w:cs="Times New Roman"/>
          <w:sz w:val="24"/>
          <w:szCs w:val="24"/>
        </w:rPr>
        <w:t>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76FAA873" w14:textId="14B21D62"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mparison of multi-species game bird occupancy models</w:t>
      </w:r>
    </w:p>
    <w:p w14:paraId="4956150A" w14:textId="0674E2A1" w:rsidR="002570DE" w:rsidRPr="003808E1" w:rsidRDefault="002570D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w:t>
      </w:r>
      <w:r w:rsidR="00682F1B" w:rsidRPr="003808E1">
        <w:rPr>
          <w:rFonts w:ascii="Times New Roman" w:hAnsi="Times New Roman" w:cs="Times New Roman"/>
          <w:sz w:val="24"/>
          <w:szCs w:val="24"/>
        </w:rPr>
        <w:t>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0BAE77FF" w14:textId="08CA2113"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w:t>
      </w:r>
      <w:r w:rsidR="00001B72" w:rsidRPr="003808E1">
        <w:rPr>
          <w:rFonts w:ascii="Times New Roman" w:hAnsi="Times New Roman" w:cs="Times New Roman"/>
          <w:b/>
          <w:bCs/>
          <w:sz w:val="24"/>
          <w:szCs w:val="24"/>
        </w:rPr>
        <w:t xml:space="preserve">and co-occurrence </w:t>
      </w:r>
      <w:r w:rsidRPr="003808E1">
        <w:rPr>
          <w:rFonts w:ascii="Times New Roman" w:hAnsi="Times New Roman" w:cs="Times New Roman"/>
          <w:b/>
          <w:bCs/>
          <w:sz w:val="24"/>
          <w:szCs w:val="24"/>
        </w:rPr>
        <w:t>on game bird occupancy</w:t>
      </w:r>
    </w:p>
    <w:p w14:paraId="1920F14E" w14:textId="0AF21163" w:rsidR="00042A41" w:rsidRPr="003808E1" w:rsidRDefault="00042A4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oking at the </w:t>
      </w:r>
      <w:r w:rsidR="004A1A4A" w:rsidRPr="003808E1">
        <w:rPr>
          <w:rFonts w:ascii="Times New Roman" w:hAnsi="Times New Roman" w:cs="Times New Roman"/>
          <w:sz w:val="24"/>
          <w:szCs w:val="24"/>
        </w:rPr>
        <w:t>top</w:t>
      </w:r>
      <w:r w:rsidRPr="003808E1">
        <w:rPr>
          <w:rFonts w:ascii="Times New Roman" w:hAnsi="Times New Roman" w:cs="Times New Roman"/>
          <w:sz w:val="24"/>
          <w:szCs w:val="24"/>
        </w:rPr>
        <w:t xml:space="preserve">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w:t>
      </w:r>
      <w:r w:rsidR="004A1A4A" w:rsidRPr="003808E1">
        <w:rPr>
          <w:rFonts w:ascii="Times New Roman" w:hAnsi="Times New Roman" w:cs="Times New Roman"/>
          <w:sz w:val="24"/>
          <w:szCs w:val="24"/>
        </w:rPr>
        <w:t xml:space="preserve"> for multi-species game bird occupancy</w:t>
      </w:r>
      <w:r w:rsidRPr="003808E1">
        <w:rPr>
          <w:rFonts w:ascii="Times New Roman" w:hAnsi="Times New Roman" w:cs="Times New Roman"/>
          <w:sz w:val="24"/>
          <w:szCs w:val="24"/>
        </w:rPr>
        <w:t xml:space="preserve">, 2 of the 6 </w:t>
      </w:r>
      <w:r w:rsidR="004A1A4A" w:rsidRPr="003808E1">
        <w:rPr>
          <w:rFonts w:ascii="Times New Roman" w:hAnsi="Times New Roman" w:cs="Times New Roman"/>
          <w:sz w:val="24"/>
          <w:szCs w:val="24"/>
        </w:rPr>
        <w:lastRenderedPageBreak/>
        <w:t xml:space="preserve">management-related </w:t>
      </w:r>
      <w:r w:rsidRPr="003808E1">
        <w:rPr>
          <w:rFonts w:ascii="Times New Roman" w:hAnsi="Times New Roman" w:cs="Times New Roman"/>
          <w:sz w:val="24"/>
          <w:szCs w:val="24"/>
        </w:rPr>
        <w:t xml:space="preserve">predictor variables had significant influence on at least 1 of the 3 game bird species (Table 7). </w:t>
      </w:r>
      <w:r w:rsidR="004A1A4A" w:rsidRPr="003808E1">
        <w:rPr>
          <w:rFonts w:ascii="Times New Roman" w:hAnsi="Times New Roman" w:cs="Times New Roman"/>
          <w:sz w:val="24"/>
          <w:szCs w:val="24"/>
        </w:rPr>
        <w:t xml:space="preserve">When the opening type was </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1</w:t>
      </w:r>
      <w:r w:rsidR="00001B72" w:rsidRPr="003808E1">
        <w:rPr>
          <w:rFonts w:ascii="Times New Roman" w:hAnsi="Times New Roman" w:cs="Times New Roman"/>
          <w:sz w:val="24"/>
          <w:szCs w:val="24"/>
        </w:rPr>
        <w:t>” (i.e.,</w:t>
      </w:r>
      <w:r w:rsidR="009E1DC8" w:rsidRPr="003808E1">
        <w:rPr>
          <w:rFonts w:ascii="Times New Roman" w:hAnsi="Times New Roman" w:cs="Times New Roman"/>
          <w:sz w:val="24"/>
          <w:szCs w:val="24"/>
        </w:rPr>
        <w:t xml:space="preserve"> standard maintained openings that tended to be small, round, and </w:t>
      </w:r>
      <w:r w:rsidR="00184669" w:rsidRPr="003808E1">
        <w:rPr>
          <w:rFonts w:ascii="Times New Roman" w:hAnsi="Times New Roman" w:cs="Times New Roman"/>
          <w:sz w:val="24"/>
          <w:szCs w:val="24"/>
        </w:rPr>
        <w:t>actively managed</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 t</w:t>
      </w:r>
      <w:r w:rsidRPr="003808E1">
        <w:rPr>
          <w:rFonts w:ascii="Times New Roman" w:hAnsi="Times New Roman" w:cs="Times New Roman"/>
          <w:sz w:val="24"/>
          <w:szCs w:val="24"/>
        </w:rPr>
        <w:t xml:space="preserve">he probability of marginal ruffed grouse </w:t>
      </w:r>
      <w:r w:rsidR="004A1A4A" w:rsidRPr="003808E1">
        <w:rPr>
          <w:rFonts w:ascii="Times New Roman" w:hAnsi="Times New Roman" w:cs="Times New Roman"/>
          <w:sz w:val="24"/>
          <w:szCs w:val="24"/>
        </w:rPr>
        <w:t>occurrence</w:t>
      </w:r>
      <w:r w:rsidRPr="003808E1">
        <w:rPr>
          <w:rFonts w:ascii="Times New Roman" w:hAnsi="Times New Roman" w:cs="Times New Roman"/>
          <w:sz w:val="24"/>
          <w:szCs w:val="24"/>
        </w:rPr>
        <w:t xml:space="preserve"> increased</w:t>
      </w:r>
      <w:r w:rsidR="003808E1">
        <w:rPr>
          <w:rFonts w:ascii="Times New Roman" w:hAnsi="Times New Roman" w:cs="Times New Roman"/>
          <w:sz w:val="24"/>
          <w:szCs w:val="24"/>
        </w:rPr>
        <w:t>,</w:t>
      </w:r>
      <w:r w:rsidRPr="003808E1">
        <w:rPr>
          <w:rFonts w:ascii="Times New Roman" w:hAnsi="Times New Roman" w:cs="Times New Roman"/>
          <w:sz w:val="24"/>
          <w:szCs w:val="24"/>
        </w:rPr>
        <w:t xml:space="preserve"> and the probability of marginal American woodcock </w:t>
      </w:r>
      <w:r w:rsidR="004A1A4A" w:rsidRPr="003808E1">
        <w:rPr>
          <w:rFonts w:ascii="Times New Roman" w:hAnsi="Times New Roman" w:cs="Times New Roman"/>
          <w:sz w:val="24"/>
          <w:szCs w:val="24"/>
        </w:rPr>
        <w:t xml:space="preserve">occurrence </w:t>
      </w:r>
      <w:r w:rsidRPr="003808E1">
        <w:rPr>
          <w:rFonts w:ascii="Times New Roman" w:hAnsi="Times New Roman" w:cs="Times New Roman"/>
          <w:sz w:val="24"/>
          <w:szCs w:val="24"/>
        </w:rPr>
        <w:t>decreased (Figure</w:t>
      </w:r>
      <w:r w:rsidR="00FA79F6" w:rsidRPr="003808E1">
        <w:rPr>
          <w:rFonts w:ascii="Times New Roman" w:hAnsi="Times New Roman" w:cs="Times New Roman"/>
          <w:sz w:val="24"/>
          <w:szCs w:val="24"/>
        </w:rPr>
        <w:t xml:space="preserve"> 4</w:t>
      </w:r>
      <w:r w:rsidRPr="003808E1">
        <w:rPr>
          <w:rFonts w:ascii="Times New Roman" w:hAnsi="Times New Roman" w:cs="Times New Roman"/>
          <w:sz w:val="24"/>
          <w:szCs w:val="24"/>
        </w:rPr>
        <w:t>).</w:t>
      </w:r>
      <w:r w:rsidR="004A1A4A" w:rsidRPr="003808E1">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4</w:t>
      </w:r>
      <w:r w:rsidR="00F71B66" w:rsidRPr="003808E1">
        <w:rPr>
          <w:rFonts w:ascii="Times New Roman" w:hAnsi="Times New Roman" w:cs="Times New Roman"/>
          <w:sz w:val="24"/>
          <w:szCs w:val="24"/>
        </w:rPr>
        <w:t>)</w:t>
      </w:r>
      <w:r w:rsidR="004A1A4A" w:rsidRPr="003808E1">
        <w:rPr>
          <w:rFonts w:ascii="Times New Roman" w:hAnsi="Times New Roman" w:cs="Times New Roman"/>
          <w:sz w:val="24"/>
          <w:szCs w:val="24"/>
        </w:rPr>
        <w:t>.</w:t>
      </w:r>
      <w:r w:rsidR="007E77FA" w:rsidRPr="003808E1">
        <w:rPr>
          <w:rFonts w:ascii="Times New Roman" w:hAnsi="Times New Roman" w:cs="Times New Roman"/>
          <w:sz w:val="24"/>
          <w:szCs w:val="24"/>
        </w:rPr>
        <w:t xml:space="preserve"> In this model, both wild turkeys and ruffed grouse had positive associations with American woodcock </w:t>
      </w:r>
      <w:r w:rsidR="00D40E4B" w:rsidRPr="003808E1">
        <w:rPr>
          <w:rFonts w:ascii="Times New Roman" w:hAnsi="Times New Roman" w:cs="Times New Roman"/>
          <w:sz w:val="24"/>
          <w:szCs w:val="24"/>
        </w:rPr>
        <w:t xml:space="preserve">presence </w:t>
      </w:r>
      <w:r w:rsidR="007E77FA" w:rsidRPr="003808E1">
        <w:rPr>
          <w:rFonts w:ascii="Times New Roman" w:hAnsi="Times New Roman" w:cs="Times New Roman"/>
          <w:sz w:val="24"/>
          <w:szCs w:val="24"/>
        </w:rPr>
        <w:t>(Table 7).</w:t>
      </w:r>
    </w:p>
    <w:p w14:paraId="21983F46" w14:textId="04B249E5" w:rsidR="004A1A4A" w:rsidRPr="003808E1" w:rsidRDefault="004A1A4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The other 3 top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D40E4B" w:rsidRPr="003808E1">
        <w:rPr>
          <w:rFonts w:ascii="Times New Roman" w:hAnsi="Times New Roman" w:cs="Times New Roman"/>
          <w:sz w:val="24"/>
          <w:szCs w:val="24"/>
        </w:rPr>
        <w:t>, and ruffed grouse and American woodcock had positive associations with wild turkey presence</w:t>
      </w:r>
      <w:r w:rsidR="0062129A" w:rsidRPr="003808E1">
        <w:rPr>
          <w:rFonts w:ascii="Times New Roman" w:hAnsi="Times New Roman" w:cs="Times New Roman"/>
          <w:sz w:val="24"/>
          <w:szCs w:val="24"/>
        </w:rPr>
        <w:t xml:space="preserve"> (Table 7)</w:t>
      </w:r>
      <w:r w:rsidRPr="003808E1">
        <w:rPr>
          <w:rFonts w:ascii="Times New Roman" w:hAnsi="Times New Roman" w:cs="Times New Roman"/>
          <w:sz w:val="24"/>
          <w:szCs w:val="24"/>
        </w:rPr>
        <w:t>.</w:t>
      </w:r>
      <w:r w:rsidR="0062129A" w:rsidRPr="003808E1">
        <w:rPr>
          <w:rFonts w:ascii="Times New Roman" w:hAnsi="Times New Roman" w:cs="Times New Roman"/>
          <w:sz w:val="24"/>
          <w:szCs w:val="24"/>
        </w:rPr>
        <w:t xml:space="preserve"> T</w:t>
      </w:r>
      <w:r w:rsidRPr="003808E1">
        <w:rPr>
          <w:rFonts w:ascii="Times New Roman" w:hAnsi="Times New Roman" w:cs="Times New Roman"/>
          <w:sz w:val="24"/>
          <w:szCs w:val="24"/>
        </w:rPr>
        <w:t xml:space="preserve">he probability of marginal wild turkey occurrence </w:t>
      </w:r>
      <w:r w:rsidR="0062129A" w:rsidRPr="003808E1">
        <w:rPr>
          <w:rFonts w:ascii="Times New Roman" w:hAnsi="Times New Roman" w:cs="Times New Roman"/>
          <w:sz w:val="24"/>
          <w:szCs w:val="24"/>
        </w:rPr>
        <w:t>peaked at a moderate number of trees in wildlife openings, although the credible intervals were wide at lower and higher numbers of trees; in contrast, ruffed grouse appeared to respond positively to increasing numbers of trees in wildlife openings</w:t>
      </w:r>
      <w:r w:rsidR="001674A2"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1674A2" w:rsidRPr="003808E1">
        <w:rPr>
          <w:rFonts w:ascii="Times New Roman" w:hAnsi="Times New Roman" w:cs="Times New Roman"/>
          <w:sz w:val="24"/>
          <w:szCs w:val="24"/>
        </w:rPr>
        <w:t>)</w:t>
      </w:r>
      <w:r w:rsidR="0062129A" w:rsidRPr="003808E1">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62129A" w:rsidRPr="003808E1">
        <w:rPr>
          <w:rFonts w:ascii="Times New Roman" w:hAnsi="Times New Roman" w:cs="Times New Roman"/>
          <w:sz w:val="24"/>
          <w:szCs w:val="24"/>
        </w:rPr>
        <w:t>.</w:t>
      </w:r>
      <w:r w:rsidR="001674A2" w:rsidRPr="003808E1">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1674A2"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In the CONDITION model, only 2 predictor variables were significant</w:t>
      </w:r>
      <w:r w:rsidR="00D40E4B" w:rsidRPr="003808E1">
        <w:rPr>
          <w:rFonts w:ascii="Times New Roman" w:hAnsi="Times New Roman" w:cs="Times New Roman"/>
          <w:sz w:val="24"/>
          <w:szCs w:val="24"/>
        </w:rPr>
        <w:t>, and wild turkey and American woodcock had positive co-occurrence</w:t>
      </w:r>
      <w:r w:rsidR="00F71B66" w:rsidRPr="003808E1">
        <w:rPr>
          <w:rFonts w:ascii="Times New Roman" w:hAnsi="Times New Roman" w:cs="Times New Roman"/>
          <w:sz w:val="24"/>
          <w:szCs w:val="24"/>
        </w:rPr>
        <w:t xml:space="preserve"> (Table 7). Just as in the MANAGEMENT model, the probability of marginal ruffed grouse occurrence increased when the opening type was </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1</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In addition, wild turkeys responded positively to increasing canopy height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Finally, in the SIZE model, area was significant predictor variable for ruffed grouse (Table 7), with the highest probability of marginal ruffed grouse occurrence in the largest wildlife openings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D40E4B" w:rsidRPr="003808E1">
        <w:rPr>
          <w:rFonts w:ascii="Times New Roman" w:hAnsi="Times New Roman" w:cs="Times New Roman"/>
          <w:sz w:val="24"/>
          <w:szCs w:val="24"/>
        </w:rPr>
        <w:t>, and both wild turkeys and ruffed grouse had positive associations with American woodcock presence</w:t>
      </w:r>
      <w:r w:rsidR="00F71B66" w:rsidRPr="003808E1">
        <w:rPr>
          <w:rFonts w:ascii="Times New Roman" w:hAnsi="Times New Roman" w:cs="Times New Roman"/>
          <w:sz w:val="24"/>
          <w:szCs w:val="24"/>
        </w:rPr>
        <w:t>.</w:t>
      </w:r>
    </w:p>
    <w:p w14:paraId="03485135" w14:textId="0A835621" w:rsidR="007F5AD8" w:rsidRPr="003808E1" w:rsidRDefault="007F5AD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3D8B66E" w14:textId="7EB5CC04"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breeding and post-breeding songbird species during surveys</w:t>
      </w:r>
    </w:p>
    <w:p w14:paraId="7D232367" w14:textId="70169246" w:rsidR="00D932BA" w:rsidRPr="003808E1" w:rsidRDefault="00D932B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 total of </w:t>
      </w:r>
      <w:r w:rsidR="00DC357E" w:rsidRPr="003808E1">
        <w:rPr>
          <w:rFonts w:ascii="Times New Roman" w:hAnsi="Times New Roman" w:cs="Times New Roman"/>
          <w:sz w:val="24"/>
          <w:szCs w:val="24"/>
        </w:rPr>
        <w:t>104</w:t>
      </w:r>
      <w:r w:rsidRPr="003808E1">
        <w:rPr>
          <w:rFonts w:ascii="Times New Roman" w:hAnsi="Times New Roman" w:cs="Times New Roman"/>
          <w:sz w:val="24"/>
          <w:szCs w:val="24"/>
        </w:rPr>
        <w:t xml:space="preserve"> species were detected during the </w:t>
      </w:r>
      <w:r w:rsidR="00DC357E" w:rsidRPr="003808E1">
        <w:rPr>
          <w:rFonts w:ascii="Times New Roman" w:hAnsi="Times New Roman" w:cs="Times New Roman"/>
          <w:sz w:val="24"/>
          <w:szCs w:val="24"/>
        </w:rPr>
        <w:t xml:space="preserve">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w:t>
      </w:r>
      <w:r w:rsidR="00DC357E" w:rsidRPr="003808E1">
        <w:rPr>
          <w:rFonts w:ascii="Times New Roman" w:hAnsi="Times New Roman" w:cs="Times New Roman"/>
          <w:sz w:val="24"/>
          <w:szCs w:val="24"/>
        </w:rPr>
        <w:lastRenderedPageBreak/>
        <w:t>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sidRPr="003808E1">
        <w:rPr>
          <w:rFonts w:ascii="Times New Roman" w:hAnsi="Times New Roman" w:cs="Times New Roman"/>
          <w:sz w:val="24"/>
          <w:szCs w:val="24"/>
        </w:rPr>
        <w:t xml:space="preserve"> (Table 3)</w:t>
      </w:r>
      <w:r w:rsidR="00DC357E" w:rsidRPr="003808E1">
        <w:rPr>
          <w:rFonts w:ascii="Times New Roman" w:hAnsi="Times New Roman" w:cs="Times New Roman"/>
          <w:sz w:val="24"/>
          <w:szCs w:val="24"/>
        </w:rPr>
        <w:t xml:space="preserve">. A total of 90 species were detected during the post-breeding </w:t>
      </w:r>
      <w:r w:rsidR="00715FAB" w:rsidRPr="003808E1">
        <w:rPr>
          <w:rFonts w:ascii="Times New Roman" w:hAnsi="Times New Roman" w:cs="Times New Roman"/>
          <w:sz w:val="24"/>
          <w:szCs w:val="24"/>
        </w:rPr>
        <w:t xml:space="preserve">bird </w:t>
      </w:r>
      <w:r w:rsidR="00DC357E" w:rsidRPr="003808E1">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sidRPr="003808E1">
        <w:rPr>
          <w:rFonts w:ascii="Times New Roman" w:hAnsi="Times New Roman" w:cs="Times New Roman"/>
          <w:sz w:val="24"/>
          <w:szCs w:val="24"/>
        </w:rPr>
        <w:t xml:space="preserve"> During the transect surveys, observers recorded 1,267 detections of the 65 species at 81 of 82 wildlife openings</w:t>
      </w:r>
      <w:r w:rsidR="00E710F4" w:rsidRPr="003808E1">
        <w:rPr>
          <w:rFonts w:ascii="Times New Roman" w:hAnsi="Times New Roman" w:cs="Times New Roman"/>
          <w:sz w:val="24"/>
          <w:szCs w:val="24"/>
        </w:rPr>
        <w:t>.</w:t>
      </w:r>
    </w:p>
    <w:p w14:paraId="049D3F14" w14:textId="109DBBF9" w:rsidR="00D71F98"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on breeding and post-breeding songbird guild richness</w:t>
      </w:r>
    </w:p>
    <w:p w14:paraId="764B4152" w14:textId="05854DE0" w:rsidR="00C4422E" w:rsidRPr="003808E1" w:rsidRDefault="009E363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w:t>
      </w:r>
      <w:r w:rsidR="00310F31" w:rsidRPr="003808E1">
        <w:rPr>
          <w:rFonts w:ascii="Times New Roman" w:hAnsi="Times New Roman" w:cs="Times New Roman"/>
          <w:sz w:val="24"/>
          <w:szCs w:val="24"/>
        </w:rPr>
        <w:t xml:space="preserve"> </w:t>
      </w:r>
      <w:r w:rsidR="002771A7" w:rsidRPr="003808E1">
        <w:rPr>
          <w:rFonts w:ascii="Times New Roman" w:hAnsi="Times New Roman" w:cs="Times New Roman"/>
          <w:sz w:val="24"/>
          <w:szCs w:val="24"/>
        </w:rPr>
        <w:t>Mean expected o</w:t>
      </w:r>
      <w:r w:rsidR="00507037" w:rsidRPr="003808E1">
        <w:rPr>
          <w:rFonts w:ascii="Times New Roman" w:hAnsi="Times New Roman" w:cs="Times New Roman"/>
          <w:sz w:val="24"/>
          <w:szCs w:val="24"/>
        </w:rPr>
        <w:t>verall specie</w:t>
      </w:r>
      <w:r w:rsidR="00177865" w:rsidRPr="003808E1">
        <w:rPr>
          <w:rFonts w:ascii="Times New Roman" w:hAnsi="Times New Roman" w:cs="Times New Roman"/>
          <w:sz w:val="24"/>
          <w:szCs w:val="24"/>
        </w:rPr>
        <w:t>s</w:t>
      </w:r>
      <w:r w:rsidR="00507037" w:rsidRPr="003808E1">
        <w:rPr>
          <w:rFonts w:ascii="Times New Roman" w:hAnsi="Times New Roman" w:cs="Times New Roman"/>
          <w:sz w:val="24"/>
          <w:szCs w:val="24"/>
        </w:rPr>
        <w:t xml:space="preserve"> richness and breeding songbird guild</w:t>
      </w:r>
      <w:r w:rsidR="00177865" w:rsidRPr="003808E1">
        <w:rPr>
          <w:rFonts w:ascii="Times New Roman" w:hAnsi="Times New Roman" w:cs="Times New Roman"/>
          <w:sz w:val="24"/>
          <w:szCs w:val="24"/>
        </w:rPr>
        <w:t xml:space="preserve"> richness</w:t>
      </w:r>
      <w:r w:rsidR="00507037" w:rsidRPr="003808E1">
        <w:rPr>
          <w:rFonts w:ascii="Times New Roman" w:hAnsi="Times New Roman" w:cs="Times New Roman"/>
          <w:sz w:val="24"/>
          <w:szCs w:val="24"/>
        </w:rPr>
        <w:t xml:space="preserve"> tended to respond negatively to opening type, percent tree cover outside the wildlife opening, elevation, proportion of both mature and immature sawtimber within 1 km, and proportion of agriculture within 1 km</w:t>
      </w:r>
      <w:r w:rsidR="00177865" w:rsidRPr="003808E1">
        <w:rPr>
          <w:rFonts w:ascii="Times New Roman" w:hAnsi="Times New Roman" w:cs="Times New Roman"/>
          <w:sz w:val="24"/>
          <w:szCs w:val="24"/>
        </w:rPr>
        <w:t>, but tended to respond positively to road proximity and percent sapling cover</w:t>
      </w:r>
      <w:r w:rsidR="00507037" w:rsidRPr="003808E1">
        <w:rPr>
          <w:rFonts w:ascii="Times New Roman" w:hAnsi="Times New Roman" w:cs="Times New Roman"/>
          <w:sz w:val="24"/>
          <w:szCs w:val="24"/>
        </w:rPr>
        <w:t xml:space="preserve"> (Table 10).</w:t>
      </w:r>
      <w:r w:rsidR="00177865" w:rsidRPr="003808E1">
        <w:rPr>
          <w:rFonts w:ascii="Times New Roman" w:hAnsi="Times New Roman" w:cs="Times New Roman"/>
          <w:sz w:val="24"/>
          <w:szCs w:val="24"/>
        </w:rPr>
        <w:t xml:space="preserve"> In addition, 3 of the 4 guilds had a quadratic relationship with area, peaking in </w:t>
      </w:r>
      <w:r w:rsidR="002771A7" w:rsidRPr="003808E1">
        <w:rPr>
          <w:rFonts w:ascii="Times New Roman" w:hAnsi="Times New Roman" w:cs="Times New Roman"/>
          <w:sz w:val="24"/>
          <w:szCs w:val="24"/>
        </w:rPr>
        <w:t xml:space="preserve">mean expected </w:t>
      </w:r>
      <w:r w:rsidR="00177865" w:rsidRPr="003808E1">
        <w:rPr>
          <w:rFonts w:ascii="Times New Roman" w:hAnsi="Times New Roman" w:cs="Times New Roman"/>
          <w:sz w:val="24"/>
          <w:szCs w:val="24"/>
        </w:rPr>
        <w:t>guild richness within larger wildlife openings</w:t>
      </w:r>
      <w:r w:rsidR="005E37BD" w:rsidRPr="003808E1">
        <w:rPr>
          <w:rFonts w:ascii="Times New Roman" w:hAnsi="Times New Roman" w:cs="Times New Roman"/>
          <w:sz w:val="24"/>
          <w:szCs w:val="24"/>
        </w:rPr>
        <w:t xml:space="preserve"> (Figure 6)</w:t>
      </w:r>
      <w:r w:rsidR="00177865" w:rsidRPr="003808E1">
        <w:rPr>
          <w:rFonts w:ascii="Times New Roman" w:hAnsi="Times New Roman" w:cs="Times New Roman"/>
          <w:sz w:val="24"/>
          <w:szCs w:val="24"/>
        </w:rPr>
        <w:t>.</w:t>
      </w:r>
    </w:p>
    <w:p w14:paraId="2190C3F0" w14:textId="22CC6D33" w:rsidR="00C4422E" w:rsidRPr="003808E1" w:rsidRDefault="0017786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Breeding songbirds in the adjacent forest </w:t>
      </w:r>
      <w:r w:rsidR="00323CAC" w:rsidRPr="003808E1">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sidRPr="003808E1">
        <w:rPr>
          <w:rFonts w:ascii="Times New Roman" w:hAnsi="Times New Roman" w:cs="Times New Roman"/>
          <w:sz w:val="24"/>
          <w:szCs w:val="24"/>
        </w:rPr>
        <w:t xml:space="preserve">. </w:t>
      </w:r>
      <w:r w:rsidR="00323CAC" w:rsidRPr="003808E1">
        <w:rPr>
          <w:rFonts w:ascii="Times New Roman" w:hAnsi="Times New Roman" w:cs="Times New Roman"/>
          <w:sz w:val="24"/>
          <w:szCs w:val="24"/>
        </w:rPr>
        <w:t xml:space="preserve">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w:t>
      </w:r>
      <w:r w:rsidR="002771A7" w:rsidRPr="003808E1">
        <w:rPr>
          <w:rFonts w:ascii="Times New Roman" w:hAnsi="Times New Roman" w:cs="Times New Roman"/>
          <w:sz w:val="24"/>
          <w:szCs w:val="24"/>
        </w:rPr>
        <w:t xml:space="preserve">mean expected </w:t>
      </w:r>
      <w:r w:rsidR="00323CAC" w:rsidRPr="003808E1">
        <w:rPr>
          <w:rFonts w:ascii="Times New Roman" w:hAnsi="Times New Roman" w:cs="Times New Roman"/>
          <w:sz w:val="24"/>
          <w:szCs w:val="24"/>
        </w:rPr>
        <w:t>o</w:t>
      </w:r>
      <w:r w:rsidRPr="003808E1">
        <w:rPr>
          <w:rFonts w:ascii="Times New Roman" w:hAnsi="Times New Roman" w:cs="Times New Roman"/>
          <w:sz w:val="24"/>
          <w:szCs w:val="24"/>
        </w:rPr>
        <w:t>verall species richness and forest-interior guild richness</w:t>
      </w:r>
      <w:r w:rsidR="00323CAC" w:rsidRPr="003808E1">
        <w:rPr>
          <w:rFonts w:ascii="Times New Roman" w:hAnsi="Times New Roman" w:cs="Times New Roman"/>
          <w:sz w:val="24"/>
          <w:szCs w:val="24"/>
        </w:rPr>
        <w:t xml:space="preserve"> at adjacent forest sampling points</w:t>
      </w:r>
      <w:r w:rsidRPr="003808E1">
        <w:rPr>
          <w:rFonts w:ascii="Times New Roman" w:hAnsi="Times New Roman" w:cs="Times New Roman"/>
          <w:sz w:val="24"/>
          <w:szCs w:val="24"/>
        </w:rPr>
        <w:t xml:space="preserve"> ha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w:t>
      </w:r>
      <w:r w:rsidR="00323CAC" w:rsidRPr="003808E1">
        <w:rPr>
          <w:rFonts w:ascii="Times New Roman" w:hAnsi="Times New Roman" w:cs="Times New Roman"/>
          <w:sz w:val="24"/>
          <w:szCs w:val="24"/>
        </w:rPr>
        <w:t>s</w:t>
      </w:r>
      <w:r w:rsidRPr="003808E1">
        <w:rPr>
          <w:rFonts w:ascii="Times New Roman" w:hAnsi="Times New Roman" w:cs="Times New Roman"/>
          <w:sz w:val="24"/>
          <w:szCs w:val="24"/>
        </w:rPr>
        <w:t xml:space="preserve"> with wildlife opening size (</w:t>
      </w:r>
      <w:r w:rsidR="005E37BD" w:rsidRPr="003808E1">
        <w:rPr>
          <w:rFonts w:ascii="Times New Roman" w:hAnsi="Times New Roman" w:cs="Times New Roman"/>
          <w:sz w:val="24"/>
          <w:szCs w:val="24"/>
        </w:rPr>
        <w:t>Figure 6</w:t>
      </w:r>
      <w:r w:rsidRPr="003808E1">
        <w:rPr>
          <w:rFonts w:ascii="Times New Roman" w:hAnsi="Times New Roman" w:cs="Times New Roman"/>
          <w:sz w:val="24"/>
          <w:szCs w:val="24"/>
        </w:rPr>
        <w:t xml:space="preserve">),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 xml:space="preserve">number of species and corresponded to large wildlife openings, </w:t>
      </w:r>
      <w:r w:rsidRPr="003808E1">
        <w:rPr>
          <w:rFonts w:ascii="Times New Roman" w:hAnsi="Times New Roman" w:cs="Times New Roman"/>
          <w:sz w:val="24"/>
          <w:szCs w:val="24"/>
        </w:rPr>
        <w:t>but they responded negatively to the number of large openings within 1 km of the focal wildlife opening (Table 10).</w:t>
      </w:r>
    </w:p>
    <w:p w14:paraId="27426E12" w14:textId="0F307F54" w:rsidR="001B388A" w:rsidRPr="003808E1" w:rsidRDefault="00993BE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 xml:space="preserve">. </w:t>
      </w:r>
      <w:r w:rsidR="00A70859" w:rsidRPr="003808E1">
        <w:rPr>
          <w:rFonts w:ascii="Times New Roman" w:hAnsi="Times New Roman" w:cs="Times New Roman"/>
          <w:sz w:val="24"/>
          <w:szCs w:val="24"/>
        </w:rPr>
        <w:t xml:space="preserve">For overall species and most guilds,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richness</w:t>
      </w:r>
      <w:r w:rsidRPr="003808E1">
        <w:rPr>
          <w:rFonts w:ascii="Times New Roman" w:hAnsi="Times New Roman" w:cs="Times New Roman"/>
          <w:sz w:val="24"/>
          <w:szCs w:val="24"/>
        </w:rPr>
        <w:t xml:space="preserve"> decreased with elevation, but exhibite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s with area,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number of species and corresponded to large wildlife openings</w:t>
      </w:r>
      <w:r w:rsidR="00044CEC" w:rsidRPr="003808E1">
        <w:rPr>
          <w:rFonts w:ascii="Times New Roman" w:hAnsi="Times New Roman" w:cs="Times New Roman"/>
          <w:sz w:val="24"/>
          <w:szCs w:val="24"/>
        </w:rPr>
        <w:t xml:space="preserve"> (Figure 6)</w:t>
      </w:r>
      <w:r w:rsidRPr="003808E1">
        <w:rPr>
          <w:rFonts w:ascii="Times New Roman" w:hAnsi="Times New Roman" w:cs="Times New Roman"/>
          <w:sz w:val="24"/>
          <w:szCs w:val="24"/>
        </w:rPr>
        <w:t>.</w:t>
      </w:r>
      <w:r w:rsidR="00A70859" w:rsidRPr="003808E1">
        <w:rPr>
          <w:rFonts w:ascii="Times New Roman" w:hAnsi="Times New Roman" w:cs="Times New Roman"/>
          <w:sz w:val="24"/>
          <w:szCs w:val="24"/>
        </w:rPr>
        <w:t xml:space="preserve"> In addition,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 xml:space="preserve">overall species richness and forest generalist guild richness declined </w:t>
      </w:r>
      <w:r w:rsidR="00A70859" w:rsidRPr="003808E1">
        <w:rPr>
          <w:rFonts w:ascii="Times New Roman" w:hAnsi="Times New Roman" w:cs="Times New Roman"/>
          <w:sz w:val="24"/>
          <w:szCs w:val="24"/>
        </w:rPr>
        <w:lastRenderedPageBreak/>
        <w:t>with increasing proportions of mature forest within 1 km.</w:t>
      </w:r>
    </w:p>
    <w:p w14:paraId="6AF3FFA4" w14:textId="77777777" w:rsidR="00B242E5" w:rsidRPr="003808E1" w:rsidRDefault="00B242E5" w:rsidP="00E236EB">
      <w:pPr>
        <w:widowControl w:val="0"/>
        <w:spacing w:line="276" w:lineRule="auto"/>
        <w:rPr>
          <w:rFonts w:ascii="Times New Roman" w:hAnsi="Times New Roman" w:cs="Times New Roman"/>
          <w:b/>
          <w:bCs/>
          <w:sz w:val="24"/>
          <w:szCs w:val="24"/>
        </w:rPr>
      </w:pPr>
    </w:p>
    <w:p w14:paraId="7D51C5D7" w14:textId="6C83DB20"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Discussion</w:t>
      </w:r>
    </w:p>
    <w:p w14:paraId="7217CE7E" w14:textId="64E6FC18" w:rsidR="00B06F27"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is study </w:t>
      </w:r>
      <w:r w:rsidR="00B06F27" w:rsidRPr="003808E1">
        <w:rPr>
          <w:rFonts w:ascii="Times New Roman" w:hAnsi="Times New Roman" w:cs="Times New Roman"/>
          <w:sz w:val="24"/>
          <w:szCs w:val="24"/>
        </w:rPr>
        <w:t>quantified the effects of site-level and landscape-level wildlife opening attributes on multi-species avian occupancy and identified specific characteristics of wildlife openings that support target game birds and a diversity of breeding and post-breeding songbirds. My results supported the hypothesis that management and local habitat attributes best explain game bird species occupancy in wildlife openings. Site-level variables consistently performed better than landscape-level variables.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elevation, area</w:t>
      </w:r>
      <w:r w:rsidR="00D92684" w:rsidRPr="003808E1">
        <w:rPr>
          <w:rFonts w:ascii="Times New Roman" w:hAnsi="Times New Roman" w:cs="Times New Roman"/>
          <w:sz w:val="24"/>
          <w:szCs w:val="24"/>
        </w:rPr>
        <w:t xml:space="preserve"> of the wildlife opening</w:t>
      </w:r>
      <w:r w:rsidR="00B06F27" w:rsidRPr="003808E1">
        <w:rPr>
          <w:rFonts w:ascii="Times New Roman" w:hAnsi="Times New Roman" w:cs="Times New Roman"/>
          <w:sz w:val="24"/>
          <w:szCs w:val="24"/>
        </w:rPr>
        <w:t>, and proportions of different land cover types in the surrounding landscape.</w:t>
      </w:r>
    </w:p>
    <w:p w14:paraId="52DA59E8" w14:textId="44C4C2B2" w:rsidR="00DB463C" w:rsidRPr="003808E1" w:rsidRDefault="00AC42E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he 4 candidate multi-species game bird occupancy models with management- and habitat-related predictor variables performed better than the 4 candidate models with landscape-level covariates</w:t>
      </w:r>
      <w:r w:rsidR="00DB463C" w:rsidRPr="003808E1">
        <w:rPr>
          <w:rFonts w:ascii="Times New Roman" w:hAnsi="Times New Roman" w:cs="Times New Roman"/>
          <w:sz w:val="24"/>
          <w:szCs w:val="24"/>
        </w:rPr>
        <w:t xml:space="preserve">, suggesting that wild turkey, ruffed grouse, and American woodcock are responding more strongly to site-level factors than </w:t>
      </w:r>
      <w:r w:rsidR="00F56B77" w:rsidRPr="003808E1">
        <w:rPr>
          <w:rFonts w:ascii="Times New Roman" w:hAnsi="Times New Roman" w:cs="Times New Roman"/>
          <w:sz w:val="24"/>
          <w:szCs w:val="24"/>
        </w:rPr>
        <w:t xml:space="preserve">to </w:t>
      </w:r>
      <w:r w:rsidR="00DB463C" w:rsidRPr="003808E1">
        <w:rPr>
          <w:rFonts w:ascii="Times New Roman" w:hAnsi="Times New Roman" w:cs="Times New Roman"/>
          <w:sz w:val="24"/>
          <w:szCs w:val="24"/>
        </w:rPr>
        <w:t>landscape context</w:t>
      </w:r>
      <w:r w:rsidRPr="003808E1">
        <w:rPr>
          <w:rFonts w:ascii="Times New Roman" w:hAnsi="Times New Roman" w:cs="Times New Roman"/>
          <w:sz w:val="24"/>
          <w:szCs w:val="24"/>
        </w:rPr>
        <w:t>.</w:t>
      </w:r>
      <w:r w:rsidR="00DB463C" w:rsidRPr="003808E1">
        <w:rPr>
          <w:rFonts w:ascii="Times New Roman" w:hAnsi="Times New Roman" w:cs="Times New Roman"/>
          <w:sz w:val="24"/>
          <w:szCs w:val="24"/>
        </w:rPr>
        <w:t xml:space="preserve"> </w:t>
      </w:r>
      <w:r w:rsidR="00F5462B" w:rsidRPr="003808E1">
        <w:rPr>
          <w:rFonts w:ascii="Times New Roman" w:hAnsi="Times New Roman" w:cs="Times New Roman"/>
          <w:sz w:val="24"/>
          <w:szCs w:val="24"/>
        </w:rPr>
        <w:t>Th</w:t>
      </w:r>
      <w:r w:rsidR="0077065E" w:rsidRPr="003808E1">
        <w:rPr>
          <w:rFonts w:ascii="Times New Roman" w:hAnsi="Times New Roman" w:cs="Times New Roman"/>
          <w:sz w:val="24"/>
          <w:szCs w:val="24"/>
        </w:rPr>
        <w:t>is</w:t>
      </w:r>
      <w:r w:rsidR="00DB463C" w:rsidRPr="003808E1">
        <w:rPr>
          <w:rFonts w:ascii="Times New Roman" w:hAnsi="Times New Roman" w:cs="Times New Roman"/>
          <w:sz w:val="24"/>
          <w:szCs w:val="24"/>
        </w:rPr>
        <w:t xml:space="preserve"> finding from my study build</w:t>
      </w:r>
      <w:r w:rsidR="0077065E" w:rsidRPr="003808E1">
        <w:rPr>
          <w:rFonts w:ascii="Times New Roman" w:hAnsi="Times New Roman" w:cs="Times New Roman"/>
          <w:sz w:val="24"/>
          <w:szCs w:val="24"/>
        </w:rPr>
        <w:t>s</w:t>
      </w:r>
      <w:r w:rsidR="00DB463C" w:rsidRPr="003808E1">
        <w:rPr>
          <w:rFonts w:ascii="Times New Roman" w:hAnsi="Times New Roman" w:cs="Times New Roman"/>
          <w:sz w:val="24"/>
          <w:szCs w:val="24"/>
        </w:rPr>
        <w:t xml:space="preserve"> upon the previous literature focused on game bird species in forest openings. Other studies have also </w:t>
      </w:r>
      <w:r w:rsidR="00D43623" w:rsidRPr="003808E1">
        <w:rPr>
          <w:rFonts w:ascii="Times New Roman" w:hAnsi="Times New Roman" w:cs="Times New Roman"/>
          <w:sz w:val="24"/>
          <w:szCs w:val="24"/>
        </w:rPr>
        <w:t>documented game birds us</w:t>
      </w:r>
      <w:r w:rsidR="000207DE" w:rsidRPr="003808E1">
        <w:rPr>
          <w:rFonts w:ascii="Times New Roman" w:hAnsi="Times New Roman" w:cs="Times New Roman"/>
          <w:sz w:val="24"/>
          <w:szCs w:val="24"/>
        </w:rPr>
        <w:t>ing</w:t>
      </w:r>
      <w:r w:rsidR="00D43623" w:rsidRPr="003808E1">
        <w:rPr>
          <w:rFonts w:ascii="Times New Roman" w:hAnsi="Times New Roman" w:cs="Times New Roman"/>
          <w:sz w:val="24"/>
          <w:szCs w:val="24"/>
        </w:rPr>
        <w:t xml:space="preserve"> open-canopy, managed area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ale and Gregg 1976, Healy and Nenno 1983, Akresh et al. 2022)</w:t>
      </w:r>
      <w:r w:rsidR="00DE6A37" w:rsidRPr="003808E1">
        <w:rPr>
          <w:rFonts w:ascii="Times New Roman" w:hAnsi="Times New Roman" w:cs="Times New Roman"/>
          <w:sz w:val="24"/>
          <w:szCs w:val="24"/>
        </w:rPr>
        <w:fldChar w:fldCharType="end"/>
      </w:r>
      <w:r w:rsidR="00D43623" w:rsidRPr="003808E1">
        <w:rPr>
          <w:rFonts w:ascii="Times New Roman" w:hAnsi="Times New Roman" w:cs="Times New Roman"/>
          <w:sz w:val="24"/>
          <w:szCs w:val="24"/>
        </w:rPr>
        <w:t xml:space="preserve"> </w:t>
      </w:r>
      <w:r w:rsidR="001B45E0" w:rsidRPr="003808E1">
        <w:rPr>
          <w:rFonts w:ascii="Times New Roman" w:hAnsi="Times New Roman" w:cs="Times New Roman"/>
          <w:sz w:val="24"/>
          <w:szCs w:val="24"/>
        </w:rPr>
        <w:t>and highlighted the importance of management and local habitat attribute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Healy 1985, Hollifield and Dimmick 1995, Jones et al. 2008)","plainTextFormattedCitation":"(Healy 1985, Hollifield and Dimmick 1995, Jones et al. 2008)","previouslyFormattedCitation":"(Healy 1985, Hollifield and Dimmick 1995, Jones et al. 2008)"},"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ealy 1985, Hollifield and Dimmick 1995, Jones et al. 2008)</w:t>
      </w:r>
      <w:r w:rsidR="00DE6A37" w:rsidRPr="003808E1">
        <w:rPr>
          <w:rFonts w:ascii="Times New Roman" w:hAnsi="Times New Roman" w:cs="Times New Roman"/>
          <w:sz w:val="24"/>
          <w:szCs w:val="24"/>
        </w:rPr>
        <w:fldChar w:fldCharType="end"/>
      </w:r>
      <w:r w:rsidR="00DB463C"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For example, r</w:t>
      </w:r>
      <w:r w:rsidR="008051B8" w:rsidRPr="003808E1">
        <w:rPr>
          <w:rFonts w:ascii="Times New Roman" w:hAnsi="Times New Roman" w:cs="Times New Roman"/>
          <w:sz w:val="24"/>
          <w:szCs w:val="24"/>
        </w:rPr>
        <w:t xml:space="preserve">ecommendations for creating and managing ruffed grouse habitat </w:t>
      </w:r>
      <w:r w:rsidR="001B45E0" w:rsidRPr="003808E1">
        <w:rPr>
          <w:rFonts w:ascii="Times New Roman" w:hAnsi="Times New Roman" w:cs="Times New Roman"/>
          <w:sz w:val="24"/>
          <w:szCs w:val="24"/>
        </w:rPr>
        <w:t>include promoting the growth of young mixed stands with high horizontal and vertical cover provided by high small-stem density</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Giroux et al. 2007)</w:t>
      </w:r>
      <w:r w:rsidR="00DE6A37" w:rsidRPr="003808E1">
        <w:rPr>
          <w:rFonts w:ascii="Times New Roman" w:hAnsi="Times New Roman" w:cs="Times New Roman"/>
          <w:sz w:val="24"/>
          <w:szCs w:val="24"/>
        </w:rPr>
        <w:fldChar w:fldCharType="end"/>
      </w:r>
      <w:r w:rsidR="001B45E0"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M</w:t>
      </w:r>
      <w:r w:rsidR="0048561A" w:rsidRPr="003808E1">
        <w:rPr>
          <w:rFonts w:ascii="Times New Roman" w:hAnsi="Times New Roman" w:cs="Times New Roman"/>
          <w:sz w:val="24"/>
          <w:szCs w:val="24"/>
        </w:rPr>
        <w:t xml:space="preserve">y </w:t>
      </w:r>
      <w:r w:rsidR="00D228E1" w:rsidRPr="003808E1">
        <w:rPr>
          <w:rFonts w:ascii="Times New Roman" w:hAnsi="Times New Roman" w:cs="Times New Roman"/>
          <w:sz w:val="24"/>
          <w:szCs w:val="24"/>
        </w:rPr>
        <w:t>study results</w:t>
      </w:r>
      <w:r w:rsidR="0048561A" w:rsidRPr="003808E1">
        <w:rPr>
          <w:rFonts w:ascii="Times New Roman" w:hAnsi="Times New Roman" w:cs="Times New Roman"/>
          <w:sz w:val="24"/>
          <w:szCs w:val="24"/>
        </w:rPr>
        <w:t xml:space="preserve"> regarding wildlife opening size </w:t>
      </w:r>
      <w:r w:rsidR="00D228E1" w:rsidRPr="003808E1">
        <w:rPr>
          <w:rFonts w:ascii="Times New Roman" w:hAnsi="Times New Roman" w:cs="Times New Roman"/>
          <w:sz w:val="24"/>
          <w:szCs w:val="24"/>
        </w:rPr>
        <w:t>were</w:t>
      </w:r>
      <w:r w:rsidR="0048561A" w:rsidRPr="003808E1">
        <w:rPr>
          <w:rFonts w:ascii="Times New Roman" w:hAnsi="Times New Roman" w:cs="Times New Roman"/>
          <w:sz w:val="24"/>
          <w:szCs w:val="24"/>
        </w:rPr>
        <w:t xml:space="preserve"> also congruent with prevailing game bird habitat management recommendations</w:t>
      </w:r>
      <w:r w:rsidR="00D228E1" w:rsidRPr="003808E1">
        <w:rPr>
          <w:rFonts w:ascii="Times New Roman" w:hAnsi="Times New Roman" w:cs="Times New Roman"/>
          <w:sz w:val="24"/>
          <w:szCs w:val="24"/>
        </w:rPr>
        <w:t>, which often involve creating midsize to large openings in the landscape</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6B1508"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Thompson and Dessecker 1997)</w:t>
      </w:r>
      <w:r w:rsidR="00DE6A37" w:rsidRPr="003808E1">
        <w:rPr>
          <w:rFonts w:ascii="Times New Roman" w:hAnsi="Times New Roman" w:cs="Times New Roman"/>
          <w:sz w:val="24"/>
          <w:szCs w:val="24"/>
        </w:rPr>
        <w:fldChar w:fldCharType="end"/>
      </w:r>
      <w:r w:rsidR="0048561A"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p>
    <w:p w14:paraId="2053D9DE" w14:textId="35666FA3" w:rsidR="0077065E" w:rsidRPr="003808E1" w:rsidRDefault="00C52172"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Although land managers often focus on game bird species, promoting general biodiversity in wildlife openings is often a secondary goal. My study specifically identifie</w:t>
      </w:r>
      <w:r w:rsidR="00F56B77"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 effects of site-level and landscape-level factors that</w:t>
      </w:r>
      <w:r w:rsidR="00F56B77" w:rsidRPr="003808E1">
        <w:rPr>
          <w:rFonts w:ascii="Times New Roman" w:hAnsi="Times New Roman" w:cs="Times New Roman"/>
          <w:sz w:val="24"/>
          <w:szCs w:val="24"/>
        </w:rPr>
        <w:t xml:space="preserve"> were</w:t>
      </w:r>
      <w:r w:rsidRPr="003808E1">
        <w:rPr>
          <w:rFonts w:ascii="Times New Roman" w:hAnsi="Times New Roman" w:cs="Times New Roman"/>
          <w:sz w:val="24"/>
          <w:szCs w:val="24"/>
        </w:rPr>
        <w:t xml:space="preserve"> important for wild turkey, ruffed grouse, and American woodcock, and then explore</w:t>
      </w:r>
      <w:r w:rsidR="0077065E"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ir effects on breeding and post-breeding songbird species within and adjacent to the wildlife openings. </w:t>
      </w:r>
      <w:r w:rsidR="004B64F7" w:rsidRPr="003808E1">
        <w:rPr>
          <w:rFonts w:ascii="Times New Roman" w:hAnsi="Times New Roman" w:cs="Times New Roman"/>
          <w:sz w:val="24"/>
          <w:szCs w:val="24"/>
        </w:rPr>
        <w:t xml:space="preserve">One interesting trend was the </w:t>
      </w:r>
      <w:r w:rsidR="00C8086D" w:rsidRPr="003808E1">
        <w:rPr>
          <w:rFonts w:ascii="Times New Roman" w:hAnsi="Times New Roman" w:cs="Times New Roman"/>
          <w:sz w:val="24"/>
          <w:szCs w:val="24"/>
        </w:rPr>
        <w:t xml:space="preserve">consistency in importance and effects of opening size on breeding and post-breeding songbirds within the wildlife openings. Overall species richness and guild richness either had significant positive linear or negative quadratic relationships, with the maximum </w:t>
      </w:r>
      <w:r w:rsidR="005F7364" w:rsidRPr="003808E1">
        <w:rPr>
          <w:rFonts w:ascii="Times New Roman" w:hAnsi="Times New Roman" w:cs="Times New Roman"/>
          <w:sz w:val="24"/>
          <w:szCs w:val="24"/>
        </w:rPr>
        <w:t xml:space="preserve">mean expected </w:t>
      </w:r>
      <w:r w:rsidR="00C8086D" w:rsidRPr="003808E1">
        <w:rPr>
          <w:rFonts w:ascii="Times New Roman" w:hAnsi="Times New Roman" w:cs="Times New Roman"/>
          <w:sz w:val="24"/>
          <w:szCs w:val="24"/>
        </w:rPr>
        <w:t xml:space="preserve">number of species repeatedly occurring between 8 ha and 20 ha across guilds and sampling seasons. </w:t>
      </w:r>
      <w:r w:rsidR="00A76EDF" w:rsidRPr="003808E1">
        <w:rPr>
          <w:rFonts w:ascii="Times New Roman" w:hAnsi="Times New Roman" w:cs="Times New Roman"/>
          <w:sz w:val="24"/>
          <w:szCs w:val="24"/>
        </w:rPr>
        <w:lastRenderedPageBreak/>
        <w:t xml:space="preserve">Correspondingly, the minimum </w:t>
      </w:r>
      <w:r w:rsidR="005F7364" w:rsidRPr="003808E1">
        <w:rPr>
          <w:rFonts w:ascii="Times New Roman" w:hAnsi="Times New Roman" w:cs="Times New Roman"/>
          <w:sz w:val="24"/>
          <w:szCs w:val="24"/>
        </w:rPr>
        <w:t xml:space="preserve">mean expected </w:t>
      </w:r>
      <w:r w:rsidR="00A76EDF" w:rsidRPr="003808E1">
        <w:rPr>
          <w:rFonts w:ascii="Times New Roman" w:hAnsi="Times New Roman" w:cs="Times New Roman"/>
          <w:sz w:val="24"/>
          <w:szCs w:val="24"/>
        </w:rPr>
        <w:t xml:space="preserve">number of breeding and post-breeding songbird species within the wildlife openings occurred in small openings (&lt;1 ha). </w:t>
      </w:r>
      <w:r w:rsidR="004D6DD4" w:rsidRPr="003808E1">
        <w:rPr>
          <w:rFonts w:ascii="Times New Roman" w:hAnsi="Times New Roman" w:cs="Times New Roman"/>
          <w:sz w:val="24"/>
          <w:szCs w:val="24"/>
        </w:rPr>
        <w:t>When c</w:t>
      </w:r>
      <w:r w:rsidR="00A76EDF" w:rsidRPr="003808E1">
        <w:rPr>
          <w:rFonts w:ascii="Times New Roman" w:hAnsi="Times New Roman" w:cs="Times New Roman"/>
          <w:sz w:val="24"/>
          <w:szCs w:val="24"/>
        </w:rPr>
        <w:t xml:space="preserve">omparing the 4 habitat guilds, it </w:t>
      </w:r>
      <w:r w:rsidR="004D6DD4" w:rsidRPr="003808E1">
        <w:rPr>
          <w:rFonts w:ascii="Times New Roman" w:hAnsi="Times New Roman" w:cs="Times New Roman"/>
          <w:sz w:val="24"/>
          <w:szCs w:val="24"/>
        </w:rPr>
        <w:t>was</w:t>
      </w:r>
      <w:r w:rsidR="00A76EDF" w:rsidRPr="003808E1">
        <w:rPr>
          <w:rFonts w:ascii="Times New Roman" w:hAnsi="Times New Roman" w:cs="Times New Roman"/>
          <w:sz w:val="24"/>
          <w:szCs w:val="24"/>
        </w:rPr>
        <w:t xml:space="preserve"> also notable that the highest magnitude effects of opening size were on early-successional and edge-associated guild richness. This is consistent with previous studies that correlate early-successional and shrubland </w:t>
      </w:r>
      <w:r w:rsidR="00047E7F" w:rsidRPr="003808E1">
        <w:rPr>
          <w:rFonts w:ascii="Times New Roman" w:hAnsi="Times New Roman" w:cs="Times New Roman"/>
          <w:sz w:val="24"/>
          <w:szCs w:val="24"/>
        </w:rPr>
        <w:t>guild</w:t>
      </w:r>
      <w:r w:rsidR="00A76EDF" w:rsidRPr="003808E1">
        <w:rPr>
          <w:rFonts w:ascii="Times New Roman" w:hAnsi="Times New Roman" w:cs="Times New Roman"/>
          <w:sz w:val="24"/>
          <w:szCs w:val="24"/>
        </w:rPr>
        <w:t xml:space="preserve"> richness and </w:t>
      </w:r>
      <w:r w:rsidR="00047E7F" w:rsidRPr="003808E1">
        <w:rPr>
          <w:rFonts w:ascii="Times New Roman" w:hAnsi="Times New Roman" w:cs="Times New Roman"/>
          <w:sz w:val="24"/>
          <w:szCs w:val="24"/>
        </w:rPr>
        <w:t xml:space="preserve">species </w:t>
      </w:r>
      <w:r w:rsidR="00A76EDF" w:rsidRPr="003808E1">
        <w:rPr>
          <w:rFonts w:ascii="Times New Roman" w:hAnsi="Times New Roman" w:cs="Times New Roman"/>
          <w:sz w:val="24"/>
          <w:szCs w:val="24"/>
        </w:rPr>
        <w:t>abundance with patch size</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Chandler et al. 2009, Lehnen and Rodewald 2009, Moorman and Guynn, Jr. 2015)</w:t>
      </w:r>
      <w:r w:rsidR="003660C4">
        <w:rPr>
          <w:rFonts w:ascii="Times New Roman" w:hAnsi="Times New Roman" w:cs="Times New Roman"/>
          <w:sz w:val="24"/>
          <w:szCs w:val="24"/>
        </w:rPr>
        <w:fldChar w:fldCharType="end"/>
      </w:r>
      <w:r w:rsidR="00A76EDF" w:rsidRPr="003808E1">
        <w:rPr>
          <w:rFonts w:ascii="Times New Roman" w:hAnsi="Times New Roman" w:cs="Times New Roman"/>
          <w:sz w:val="24"/>
          <w:szCs w:val="24"/>
        </w:rPr>
        <w:t>.</w:t>
      </w:r>
    </w:p>
    <w:p w14:paraId="62E22B95" w14:textId="1B48440A" w:rsidR="00B06F27" w:rsidRPr="003808E1" w:rsidRDefault="004B64F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Ultimately, b</w:t>
      </w:r>
      <w:r w:rsidR="00C52172" w:rsidRPr="003808E1">
        <w:rPr>
          <w:rFonts w:ascii="Times New Roman" w:hAnsi="Times New Roman" w:cs="Times New Roman"/>
          <w:sz w:val="24"/>
          <w:szCs w:val="24"/>
        </w:rPr>
        <w:t>ased on my results, land managers can maximize</w:t>
      </w:r>
      <w:r w:rsidR="0077065E" w:rsidRPr="003808E1">
        <w:rPr>
          <w:rFonts w:ascii="Times New Roman" w:hAnsi="Times New Roman" w:cs="Times New Roman"/>
          <w:sz w:val="24"/>
          <w:szCs w:val="24"/>
        </w:rPr>
        <w:t xml:space="preserve"> both </w:t>
      </w:r>
      <w:r w:rsidR="00C52172" w:rsidRPr="003808E1">
        <w:rPr>
          <w:rFonts w:ascii="Times New Roman" w:hAnsi="Times New Roman" w:cs="Times New Roman"/>
          <w:sz w:val="24"/>
          <w:szCs w:val="24"/>
        </w:rPr>
        <w:t>game bird occurrence and breeding / post-breeding songbird diversity</w:t>
      </w:r>
      <w:r w:rsidRPr="003808E1">
        <w:rPr>
          <w:rFonts w:ascii="Times New Roman" w:hAnsi="Times New Roman" w:cs="Times New Roman"/>
          <w:sz w:val="24"/>
          <w:szCs w:val="24"/>
        </w:rPr>
        <w:t xml:space="preserve"> in wildlife openings</w:t>
      </w:r>
      <w:r w:rsidR="00C52172" w:rsidRPr="003808E1">
        <w:rPr>
          <w:rFonts w:ascii="Times New Roman" w:hAnsi="Times New Roman" w:cs="Times New Roman"/>
          <w:sz w:val="24"/>
          <w:szCs w:val="24"/>
        </w:rPr>
        <w:t xml:space="preserve"> by establishing relatively large (</w:t>
      </w:r>
      <w:r w:rsidR="00055474" w:rsidRPr="003808E1">
        <w:rPr>
          <w:rFonts w:ascii="Times New Roman" w:hAnsi="Times New Roman" w:cs="Times New Roman"/>
          <w:sz w:val="24"/>
          <w:szCs w:val="24"/>
        </w:rPr>
        <w:t>8</w:t>
      </w:r>
      <w:r w:rsidR="00C52172" w:rsidRPr="003808E1">
        <w:rPr>
          <w:rFonts w:ascii="Times New Roman" w:hAnsi="Times New Roman" w:cs="Times New Roman"/>
          <w:sz w:val="24"/>
          <w:szCs w:val="24"/>
        </w:rPr>
        <w:t>–</w:t>
      </w:r>
      <w:r w:rsidR="00055474" w:rsidRPr="003808E1">
        <w:rPr>
          <w:rFonts w:ascii="Times New Roman" w:hAnsi="Times New Roman" w:cs="Times New Roman"/>
          <w:sz w:val="24"/>
          <w:szCs w:val="24"/>
        </w:rPr>
        <w:t>20</w:t>
      </w:r>
      <w:r w:rsidR="00C52172" w:rsidRPr="003808E1">
        <w:rPr>
          <w:rFonts w:ascii="Times New Roman" w:hAnsi="Times New Roman" w:cs="Times New Roman"/>
          <w:sz w:val="24"/>
          <w:szCs w:val="24"/>
        </w:rPr>
        <w:t xml:space="preserve"> ha), </w:t>
      </w:r>
      <w:r w:rsidR="00055474" w:rsidRPr="003808E1">
        <w:rPr>
          <w:rFonts w:ascii="Times New Roman" w:hAnsi="Times New Roman" w:cs="Times New Roman"/>
          <w:sz w:val="24"/>
          <w:szCs w:val="24"/>
        </w:rPr>
        <w:t>actively</w:t>
      </w:r>
      <w:r w:rsidR="00D228E1" w:rsidRPr="003808E1">
        <w:rPr>
          <w:rFonts w:ascii="Times New Roman" w:hAnsi="Times New Roman" w:cs="Times New Roman"/>
          <w:sz w:val="24"/>
          <w:szCs w:val="24"/>
        </w:rPr>
        <w:t xml:space="preserve"> managed</w:t>
      </w:r>
      <w:r w:rsidR="00C52172" w:rsidRPr="003808E1">
        <w:rPr>
          <w:rFonts w:ascii="Times New Roman" w:hAnsi="Times New Roman" w:cs="Times New Roman"/>
          <w:sz w:val="24"/>
          <w:szCs w:val="24"/>
        </w:rPr>
        <w:t xml:space="preserve"> wildlife openings in mid-elevation</w:t>
      </w:r>
      <w:r w:rsidR="00055474" w:rsidRPr="003808E1">
        <w:rPr>
          <w:rFonts w:ascii="Times New Roman" w:hAnsi="Times New Roman" w:cs="Times New Roman"/>
          <w:sz w:val="24"/>
          <w:szCs w:val="24"/>
        </w:rPr>
        <w:t xml:space="preserve"> (</w:t>
      </w:r>
      <w:r w:rsidR="007A7B89" w:rsidRPr="003808E1">
        <w:rPr>
          <w:rFonts w:ascii="Times New Roman" w:hAnsi="Times New Roman" w:cs="Times New Roman"/>
          <w:sz w:val="24"/>
          <w:szCs w:val="24"/>
        </w:rPr>
        <w:t>8</w:t>
      </w:r>
      <w:r w:rsidR="00055474" w:rsidRPr="003808E1">
        <w:rPr>
          <w:rFonts w:ascii="Times New Roman" w:hAnsi="Times New Roman" w:cs="Times New Roman"/>
          <w:sz w:val="24"/>
          <w:szCs w:val="24"/>
        </w:rPr>
        <w:t>00–1</w:t>
      </w:r>
      <w:r w:rsidR="007A7B89" w:rsidRPr="003808E1">
        <w:rPr>
          <w:rFonts w:ascii="Times New Roman" w:hAnsi="Times New Roman" w:cs="Times New Roman"/>
          <w:sz w:val="24"/>
          <w:szCs w:val="24"/>
        </w:rPr>
        <w:t>2</w:t>
      </w:r>
      <w:r w:rsidR="00055474" w:rsidRPr="003808E1">
        <w:rPr>
          <w:rFonts w:ascii="Times New Roman" w:hAnsi="Times New Roman" w:cs="Times New Roman"/>
          <w:sz w:val="24"/>
          <w:szCs w:val="24"/>
        </w:rPr>
        <w:t>00 m)</w:t>
      </w:r>
      <w:r w:rsidR="00C52172" w:rsidRPr="003808E1">
        <w:rPr>
          <w:rFonts w:ascii="Times New Roman" w:hAnsi="Times New Roman" w:cs="Times New Roman"/>
          <w:sz w:val="24"/>
          <w:szCs w:val="24"/>
        </w:rPr>
        <w:t xml:space="preserve"> areas away from roads. Within the wildlife openings, it </w:t>
      </w:r>
      <w:r w:rsidR="00055474" w:rsidRPr="003808E1">
        <w:rPr>
          <w:rFonts w:ascii="Times New Roman" w:hAnsi="Times New Roman" w:cs="Times New Roman"/>
          <w:sz w:val="24"/>
          <w:szCs w:val="24"/>
        </w:rPr>
        <w:t>would be</w:t>
      </w:r>
      <w:r w:rsidR="00C52172" w:rsidRPr="003808E1">
        <w:rPr>
          <w:rFonts w:ascii="Times New Roman" w:hAnsi="Times New Roman" w:cs="Times New Roman"/>
          <w:sz w:val="24"/>
          <w:szCs w:val="24"/>
        </w:rPr>
        <w:t xml:space="preserve"> best to</w:t>
      </w:r>
      <w:r w:rsidR="00055474" w:rsidRPr="003808E1">
        <w:rPr>
          <w:rFonts w:ascii="Times New Roman" w:hAnsi="Times New Roman" w:cs="Times New Roman"/>
          <w:sz w:val="24"/>
          <w:szCs w:val="24"/>
        </w:rPr>
        <w:t xml:space="preserve"> have trees present but</w:t>
      </w:r>
      <w:r w:rsidR="00C52172" w:rsidRPr="003808E1">
        <w:rPr>
          <w:rFonts w:ascii="Times New Roman" w:hAnsi="Times New Roman" w:cs="Times New Roman"/>
          <w:sz w:val="24"/>
          <w:szCs w:val="24"/>
        </w:rPr>
        <w:t xml:space="preserve"> reduce percent sapling cover and canopy height. Considering the surrounding landscape, it might be beneficial to have small </w:t>
      </w:r>
      <w:r w:rsidR="00840D94" w:rsidRPr="003808E1">
        <w:rPr>
          <w:rFonts w:ascii="Times New Roman" w:hAnsi="Times New Roman" w:cs="Times New Roman"/>
          <w:sz w:val="24"/>
          <w:szCs w:val="24"/>
        </w:rPr>
        <w:t xml:space="preserve">and large </w:t>
      </w:r>
      <w:r w:rsidR="00C52172" w:rsidRPr="003808E1">
        <w:rPr>
          <w:rFonts w:ascii="Times New Roman" w:hAnsi="Times New Roman" w:cs="Times New Roman"/>
          <w:sz w:val="24"/>
          <w:szCs w:val="24"/>
        </w:rPr>
        <w:t xml:space="preserve">openings </w:t>
      </w:r>
      <w:r w:rsidR="00F56B77" w:rsidRPr="003808E1">
        <w:rPr>
          <w:rFonts w:ascii="Times New Roman" w:hAnsi="Times New Roman" w:cs="Times New Roman"/>
          <w:sz w:val="24"/>
          <w:szCs w:val="24"/>
        </w:rPr>
        <w:t>within 1 km</w:t>
      </w:r>
      <w:r w:rsidR="00C52172" w:rsidRPr="003808E1">
        <w:rPr>
          <w:rFonts w:ascii="Times New Roman" w:hAnsi="Times New Roman" w:cs="Times New Roman"/>
          <w:sz w:val="24"/>
          <w:szCs w:val="24"/>
        </w:rPr>
        <w:t xml:space="preserve"> but to avoid landscapes with high proportions of mature sawtimber, mature forest, dry-oak forest, and agriculture.</w:t>
      </w:r>
      <w:r w:rsidR="00840D94" w:rsidRPr="003808E1">
        <w:rPr>
          <w:rFonts w:ascii="Times New Roman" w:hAnsi="Times New Roman" w:cs="Times New Roman"/>
          <w:sz w:val="24"/>
          <w:szCs w:val="24"/>
        </w:rPr>
        <w:t xml:space="preserve"> </w:t>
      </w:r>
      <w:r w:rsidR="00C52172" w:rsidRPr="003808E1">
        <w:rPr>
          <w:rFonts w:ascii="Times New Roman" w:hAnsi="Times New Roman" w:cs="Times New Roman"/>
          <w:sz w:val="24"/>
          <w:szCs w:val="24"/>
        </w:rPr>
        <w:t>To avoid negatively impacting the breeding bird community in adjacent forest, it would be prudent to</w:t>
      </w:r>
      <w:r w:rsidR="0059300F" w:rsidRPr="003808E1">
        <w:rPr>
          <w:rFonts w:ascii="Times New Roman" w:hAnsi="Times New Roman" w:cs="Times New Roman"/>
          <w:sz w:val="24"/>
          <w:szCs w:val="24"/>
        </w:rPr>
        <w:t xml:space="preserve"> consider limiting the maximum size of wildlife openings to ≤15 ha and</w:t>
      </w:r>
      <w:r w:rsidR="00C52172" w:rsidRPr="003808E1">
        <w:rPr>
          <w:rFonts w:ascii="Times New Roman" w:hAnsi="Times New Roman" w:cs="Times New Roman"/>
          <w:sz w:val="24"/>
          <w:szCs w:val="24"/>
        </w:rPr>
        <w:t xml:space="preserve"> </w:t>
      </w:r>
      <w:r w:rsidR="005C2F96" w:rsidRPr="003808E1">
        <w:rPr>
          <w:rFonts w:ascii="Times New Roman" w:hAnsi="Times New Roman" w:cs="Times New Roman"/>
          <w:sz w:val="24"/>
          <w:szCs w:val="24"/>
        </w:rPr>
        <w:t>increas</w:t>
      </w:r>
      <w:r w:rsidR="0059300F" w:rsidRPr="003808E1">
        <w:rPr>
          <w:rFonts w:ascii="Times New Roman" w:hAnsi="Times New Roman" w:cs="Times New Roman"/>
          <w:sz w:val="24"/>
          <w:szCs w:val="24"/>
        </w:rPr>
        <w:t>ing</w:t>
      </w:r>
      <w:r w:rsidR="005C2F96" w:rsidRPr="003808E1">
        <w:rPr>
          <w:rFonts w:ascii="Times New Roman" w:hAnsi="Times New Roman" w:cs="Times New Roman"/>
          <w:sz w:val="24"/>
          <w:szCs w:val="24"/>
        </w:rPr>
        <w:t xml:space="preserve"> the spacing between</w:t>
      </w:r>
      <w:r w:rsidR="00C52172" w:rsidRPr="003808E1">
        <w:rPr>
          <w:rFonts w:ascii="Times New Roman" w:hAnsi="Times New Roman" w:cs="Times New Roman"/>
          <w:sz w:val="24"/>
          <w:szCs w:val="24"/>
        </w:rPr>
        <w:t xml:space="preserve"> large wildlife openings created in the landscape.</w:t>
      </w:r>
      <w:r w:rsidR="00581CFD" w:rsidRPr="003808E1">
        <w:rPr>
          <w:rFonts w:ascii="Times New Roman" w:hAnsi="Times New Roman" w:cs="Times New Roman"/>
          <w:sz w:val="24"/>
          <w:szCs w:val="24"/>
        </w:rPr>
        <w:t xml:space="preserve"> Previous studies have found</w:t>
      </w:r>
      <w:r w:rsidR="00D228E1" w:rsidRPr="003808E1">
        <w:rPr>
          <w:rFonts w:ascii="Times New Roman" w:hAnsi="Times New Roman" w:cs="Times New Roman"/>
          <w:sz w:val="24"/>
          <w:szCs w:val="24"/>
        </w:rPr>
        <w:t xml:space="preserve"> </w:t>
      </w:r>
      <w:r w:rsidR="0059300F" w:rsidRPr="003808E1">
        <w:rPr>
          <w:rFonts w:ascii="Times New Roman" w:hAnsi="Times New Roman" w:cs="Times New Roman"/>
          <w:sz w:val="24"/>
          <w:szCs w:val="24"/>
        </w:rPr>
        <w:t>that larger openings can have more negative effects on forest-interior songbird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Germaine et al. 1997, Moorman and Guynn, Jr. 2015)</w:t>
      </w:r>
      <w:r w:rsidR="003660C4">
        <w:rPr>
          <w:rFonts w:ascii="Times New Roman" w:hAnsi="Times New Roman" w:cs="Times New Roman"/>
          <w:sz w:val="24"/>
          <w:szCs w:val="24"/>
        </w:rPr>
        <w:fldChar w:fldCharType="end"/>
      </w:r>
      <w:r w:rsidR="00581CFD" w:rsidRPr="003808E1">
        <w:rPr>
          <w:rFonts w:ascii="Times New Roman" w:hAnsi="Times New Roman" w:cs="Times New Roman"/>
          <w:sz w:val="24"/>
          <w:szCs w:val="24"/>
        </w:rPr>
        <w:t>.</w:t>
      </w:r>
      <w:r w:rsidR="00D43623" w:rsidRPr="003808E1">
        <w:rPr>
          <w:rFonts w:ascii="Times New Roman" w:hAnsi="Times New Roman" w:cs="Times New Roman"/>
          <w:sz w:val="24"/>
          <w:szCs w:val="24"/>
        </w:rPr>
        <w:t xml:space="preserve"> It is also important to note that my study focused on </w:t>
      </w:r>
      <w:r w:rsidR="0033573C" w:rsidRPr="003808E1">
        <w:rPr>
          <w:rFonts w:ascii="Times New Roman" w:hAnsi="Times New Roman" w:cs="Times New Roman"/>
          <w:sz w:val="24"/>
          <w:szCs w:val="24"/>
        </w:rPr>
        <w:t>guild richness based on individual species occurrence. Forest-interior guild species may respond differently to wildlife opening characteristics in terms of survival and nest success. For example, forest-interior species generally avoid edge conditions for nesting</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author":[{"dropping-particle":"","family":"Kroodsma","given":"Roger L","non-dropping-particle":"","parse-names":false,"suffix":""}],"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Kroodsma 1984)</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and several studies have demonstrated higher predation </w:t>
      </w:r>
      <w:r w:rsidR="007B256D" w:rsidRPr="003808E1">
        <w:rPr>
          <w:rFonts w:ascii="Times New Roman" w:hAnsi="Times New Roman" w:cs="Times New Roman"/>
          <w:sz w:val="24"/>
          <w:szCs w:val="24"/>
        </w:rPr>
        <w:t xml:space="preserve">and parasitism </w:t>
      </w:r>
      <w:r w:rsidR="0033573C" w:rsidRPr="003808E1">
        <w:rPr>
          <w:rFonts w:ascii="Times New Roman" w:hAnsi="Times New Roman" w:cs="Times New Roman"/>
          <w:sz w:val="24"/>
          <w:szCs w:val="24"/>
        </w:rPr>
        <w:t>rates of nests located along or near forest edge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w:t>
      </w:r>
      <w:r w:rsidR="003660C4">
        <w:rPr>
          <w:rFonts w:ascii="Times New Roman" w:hAnsi="Times New Roman" w:cs="Times New Roman"/>
          <w:noProof/>
          <w:sz w:val="24"/>
          <w:szCs w:val="24"/>
        </w:rPr>
        <w:t xml:space="preserve">e.g., </w:t>
      </w:r>
      <w:r w:rsidR="003660C4" w:rsidRPr="003660C4">
        <w:rPr>
          <w:rFonts w:ascii="Times New Roman" w:hAnsi="Times New Roman" w:cs="Times New Roman"/>
          <w:noProof/>
          <w:sz w:val="24"/>
          <w:szCs w:val="24"/>
        </w:rPr>
        <w:t>Brittingham and Temple 1983, Wilcove 1985, Andren and Angelstam 1988, Yahner and Scott 1988)</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w:t>
      </w:r>
    </w:p>
    <w:p w14:paraId="703EBE09"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nclusions</w:t>
      </w:r>
    </w:p>
    <w:p w14:paraId="320D51B0" w14:textId="6027340C"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Here, I establish that </w:t>
      </w:r>
      <w:r w:rsidR="000177C0" w:rsidRPr="003808E1">
        <w:rPr>
          <w:rFonts w:ascii="Times New Roman" w:hAnsi="Times New Roman" w:cs="Times New Roman"/>
          <w:sz w:val="24"/>
          <w:szCs w:val="24"/>
        </w:rPr>
        <w:t>game bird species occupancy in wildlife openings in heavily forested landscape may be best explained by management actions and local habitat attributes</w:t>
      </w:r>
      <w:r w:rsidRPr="003808E1">
        <w:rPr>
          <w:rFonts w:ascii="Times New Roman" w:hAnsi="Times New Roman" w:cs="Times New Roman"/>
          <w:sz w:val="24"/>
          <w:szCs w:val="24"/>
        </w:rPr>
        <w:t xml:space="preserve">. The results of this study are valuable for understanding </w:t>
      </w:r>
      <w:r w:rsidR="000177C0" w:rsidRPr="003808E1">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3808E1">
        <w:rPr>
          <w:rFonts w:ascii="Times New Roman" w:hAnsi="Times New Roman" w:cs="Times New Roman"/>
          <w:sz w:val="24"/>
          <w:szCs w:val="24"/>
        </w:rPr>
        <w:t>.</w:t>
      </w:r>
      <w:r w:rsidR="005C2F96" w:rsidRPr="003808E1">
        <w:rPr>
          <w:rFonts w:ascii="Times New Roman" w:hAnsi="Times New Roman" w:cs="Times New Roman"/>
          <w:sz w:val="24"/>
          <w:szCs w:val="24"/>
        </w:rPr>
        <w:t xml:space="preserve"> My findings indicate that it </w:t>
      </w:r>
      <w:r w:rsidR="0033573C" w:rsidRPr="003808E1">
        <w:rPr>
          <w:rFonts w:ascii="Times New Roman" w:hAnsi="Times New Roman" w:cs="Times New Roman"/>
          <w:sz w:val="24"/>
          <w:szCs w:val="24"/>
        </w:rPr>
        <w:t>may be</w:t>
      </w:r>
      <w:r w:rsidR="005C2F96" w:rsidRPr="003808E1">
        <w:rPr>
          <w:rFonts w:ascii="Times New Roman" w:hAnsi="Times New Roman" w:cs="Times New Roman"/>
          <w:sz w:val="24"/>
          <w:szCs w:val="24"/>
        </w:rPr>
        <w:t xml:space="preserve"> feasible to manage </w:t>
      </w:r>
      <w:r w:rsidR="00BB172C" w:rsidRPr="003808E1">
        <w:rPr>
          <w:rFonts w:ascii="Times New Roman" w:hAnsi="Times New Roman" w:cs="Times New Roman"/>
          <w:sz w:val="24"/>
          <w:szCs w:val="24"/>
        </w:rPr>
        <w:t xml:space="preserve">wildlife openings </w:t>
      </w:r>
      <w:r w:rsidR="005C2F96" w:rsidRPr="003808E1">
        <w:rPr>
          <w:rFonts w:ascii="Times New Roman" w:hAnsi="Times New Roman" w:cs="Times New Roman"/>
          <w:sz w:val="24"/>
          <w:szCs w:val="24"/>
        </w:rPr>
        <w:t xml:space="preserve">for the mutual benefit of these different species groups. </w:t>
      </w:r>
      <w:r w:rsidR="000177C0" w:rsidRPr="003808E1">
        <w:rPr>
          <w:rFonts w:ascii="Times New Roman" w:hAnsi="Times New Roman" w:cs="Times New Roman"/>
          <w:sz w:val="24"/>
          <w:szCs w:val="24"/>
        </w:rPr>
        <w:t>I</w:t>
      </w:r>
      <w:r w:rsidR="005C2F96" w:rsidRPr="003808E1">
        <w:rPr>
          <w:rFonts w:ascii="Times New Roman" w:hAnsi="Times New Roman" w:cs="Times New Roman"/>
          <w:sz w:val="24"/>
          <w:szCs w:val="24"/>
        </w:rPr>
        <w:t xml:space="preserve"> further</w:t>
      </w:r>
      <w:r w:rsidR="000177C0" w:rsidRPr="003808E1">
        <w:rPr>
          <w:rFonts w:ascii="Times New Roman" w:hAnsi="Times New Roman" w:cs="Times New Roman"/>
          <w:sz w:val="24"/>
          <w:szCs w:val="24"/>
        </w:rPr>
        <w:t xml:space="preserve"> present a set of management recommendations to maximize occurrence of wild turkey, ruffed grouse, and American in concurrence with breeding and post-breeding songbird</w:t>
      </w:r>
      <w:r w:rsidR="00BB51FB" w:rsidRPr="003808E1">
        <w:rPr>
          <w:rFonts w:ascii="Times New Roman" w:hAnsi="Times New Roman" w:cs="Times New Roman"/>
          <w:sz w:val="24"/>
          <w:szCs w:val="24"/>
        </w:rPr>
        <w:t xml:space="preserve"> occurrence</w:t>
      </w:r>
      <w:r w:rsidR="000177C0" w:rsidRPr="003808E1">
        <w:rPr>
          <w:rFonts w:ascii="Times New Roman" w:hAnsi="Times New Roman" w:cs="Times New Roman"/>
          <w:sz w:val="24"/>
          <w:szCs w:val="24"/>
        </w:rPr>
        <w:t xml:space="preserve"> within wildlife openings, with considerations for minimizing negative impacts to breeding songbirds in adjacent forests. </w:t>
      </w:r>
      <w:r w:rsidR="005C2F96" w:rsidRPr="003808E1">
        <w:rPr>
          <w:rFonts w:ascii="Times New Roman" w:hAnsi="Times New Roman" w:cs="Times New Roman"/>
          <w:sz w:val="24"/>
          <w:szCs w:val="24"/>
        </w:rPr>
        <w:t>These actions</w:t>
      </w:r>
      <w:r w:rsidR="000177C0" w:rsidRPr="003808E1">
        <w:rPr>
          <w:rFonts w:ascii="Times New Roman" w:hAnsi="Times New Roman" w:cs="Times New Roman"/>
          <w:sz w:val="24"/>
          <w:szCs w:val="24"/>
        </w:rPr>
        <w:t xml:space="preserve"> be applied by private </w:t>
      </w:r>
      <w:r w:rsidR="005F3068" w:rsidRPr="003808E1">
        <w:rPr>
          <w:rFonts w:ascii="Times New Roman" w:hAnsi="Times New Roman" w:cs="Times New Roman"/>
          <w:sz w:val="24"/>
          <w:szCs w:val="24"/>
        </w:rPr>
        <w:t>landowners</w:t>
      </w:r>
      <w:r w:rsidR="000177C0" w:rsidRPr="003808E1">
        <w:rPr>
          <w:rFonts w:ascii="Times New Roman" w:hAnsi="Times New Roman" w:cs="Times New Roman"/>
          <w:sz w:val="24"/>
          <w:szCs w:val="24"/>
        </w:rPr>
        <w:t>, non-governmental organizations, and government agencies to</w:t>
      </w:r>
      <w:r w:rsidR="005F746A" w:rsidRPr="003808E1">
        <w:rPr>
          <w:rFonts w:ascii="Times New Roman" w:hAnsi="Times New Roman" w:cs="Times New Roman"/>
          <w:sz w:val="24"/>
          <w:szCs w:val="24"/>
        </w:rPr>
        <w:t xml:space="preserve"> simultaneously meet management goals and</w:t>
      </w:r>
      <w:r w:rsidR="000177C0" w:rsidRPr="003808E1">
        <w:rPr>
          <w:rFonts w:ascii="Times New Roman" w:hAnsi="Times New Roman" w:cs="Times New Roman"/>
          <w:sz w:val="24"/>
          <w:szCs w:val="24"/>
        </w:rPr>
        <w:t xml:space="preserve"> promote diverse forest ecosystems.</w:t>
      </w:r>
    </w:p>
    <w:p w14:paraId="440CD18C" w14:textId="77777777" w:rsidR="00D71F98" w:rsidRPr="003808E1" w:rsidRDefault="00D71F98" w:rsidP="00E236EB">
      <w:pPr>
        <w:widowControl w:val="0"/>
        <w:spacing w:line="276" w:lineRule="auto"/>
        <w:ind w:firstLine="720"/>
        <w:rPr>
          <w:rFonts w:ascii="Times New Roman" w:hAnsi="Times New Roman" w:cs="Times New Roman"/>
          <w:sz w:val="24"/>
          <w:szCs w:val="24"/>
        </w:rPr>
      </w:pPr>
    </w:p>
    <w:p w14:paraId="2F2E658C" w14:textId="77777777"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Acknowledgments</w:t>
      </w:r>
    </w:p>
    <w:p w14:paraId="21FA73CB" w14:textId="3ACE16A1"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This research was supported by the National Science Foundation Graduate Research Fellowship under Grant No. DGE-1102689</w:t>
      </w:r>
      <w:r w:rsidR="00135C60" w:rsidRPr="003808E1">
        <w:rPr>
          <w:rFonts w:ascii="Times New Roman" w:hAnsi="Times New Roman" w:cs="Times New Roman"/>
          <w:sz w:val="24"/>
          <w:szCs w:val="24"/>
        </w:rPr>
        <w:t>, as well as funding from</w:t>
      </w:r>
      <w:r w:rsidR="00C7012B" w:rsidRPr="003808E1">
        <w:rPr>
          <w:rFonts w:ascii="Times New Roman" w:hAnsi="Times New Roman" w:cs="Times New Roman"/>
          <w:sz w:val="24"/>
          <w:szCs w:val="24"/>
        </w:rPr>
        <w:t xml:space="preserve"> the West Virginia Cooperative Fish</w:t>
      </w:r>
      <w:r w:rsidR="005E7563" w:rsidRPr="003808E1">
        <w:rPr>
          <w:rFonts w:ascii="Times New Roman" w:hAnsi="Times New Roman" w:cs="Times New Roman"/>
          <w:sz w:val="24"/>
          <w:szCs w:val="24"/>
        </w:rPr>
        <w:t xml:space="preserve"> and</w:t>
      </w:r>
      <w:r w:rsidR="00C7012B" w:rsidRPr="003808E1">
        <w:rPr>
          <w:rFonts w:ascii="Times New Roman" w:hAnsi="Times New Roman" w:cs="Times New Roman"/>
          <w:sz w:val="24"/>
          <w:szCs w:val="24"/>
        </w:rPr>
        <w:t xml:space="preserve"> Wildlife Research Unit</w:t>
      </w:r>
      <w:r w:rsidR="005E7563" w:rsidRPr="003808E1">
        <w:rPr>
          <w:rFonts w:ascii="Times New Roman" w:hAnsi="Times New Roman" w:cs="Times New Roman"/>
          <w:sz w:val="24"/>
          <w:szCs w:val="24"/>
        </w:rPr>
        <w:t xml:space="preserve">, </w:t>
      </w:r>
      <w:r w:rsidR="00C7012B" w:rsidRPr="003808E1">
        <w:rPr>
          <w:rFonts w:ascii="Times New Roman" w:hAnsi="Times New Roman" w:cs="Times New Roman"/>
          <w:sz w:val="24"/>
          <w:szCs w:val="24"/>
        </w:rPr>
        <w:t>West Virginia University (WVU),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r w:rsidRPr="003808E1">
        <w:rPr>
          <w:rFonts w:ascii="Times New Roman" w:hAnsi="Times New Roman" w:cs="Times New Roman"/>
          <w:sz w:val="24"/>
          <w:szCs w:val="24"/>
        </w:rPr>
        <w:t>. I thank</w:t>
      </w:r>
      <w:r w:rsidR="00135C60" w:rsidRPr="003808E1">
        <w:rPr>
          <w:rFonts w:ascii="Times New Roman" w:hAnsi="Times New Roman" w:cs="Times New Roman"/>
          <w:sz w:val="24"/>
          <w:szCs w:val="24"/>
        </w:rPr>
        <w:t xml:space="preserve"> </w:t>
      </w:r>
      <w:r w:rsidR="00CB7423" w:rsidRPr="003808E1">
        <w:rPr>
          <w:rFonts w:ascii="Times New Roman" w:hAnsi="Times New Roman" w:cs="Times New Roman"/>
          <w:sz w:val="24"/>
          <w:szCs w:val="24"/>
        </w:rPr>
        <w:t xml:space="preserve">Spencer Crawford, Marco Messina, Davey Walters, Kyle Crafts, Larissa Babicz, Emie McGee, Isabella Plummer, and Jeremy Castle for their hard work collecting, entering, and processing data as field technicians; Cassidy Attanasio, Mark McKnight, and Dayla Woller </w:t>
      </w:r>
      <w:r w:rsidR="00135C60" w:rsidRPr="003808E1">
        <w:rPr>
          <w:rFonts w:ascii="Times New Roman" w:hAnsi="Times New Roman" w:cs="Times New Roman"/>
          <w:sz w:val="24"/>
          <w:szCs w:val="24"/>
        </w:rPr>
        <w:t>for assisting with field data collection</w:t>
      </w:r>
      <w:r w:rsidR="00CB7423" w:rsidRPr="003808E1">
        <w:rPr>
          <w:rFonts w:ascii="Times New Roman" w:hAnsi="Times New Roman" w:cs="Times New Roman"/>
          <w:sz w:val="24"/>
          <w:szCs w:val="24"/>
        </w:rPr>
        <w:t xml:space="preserve">; Blayne Ott and Cassidy Rausch for assisting with data entry; Daniel Rubianto, </w:t>
      </w:r>
      <w:r w:rsidR="00A71ED2" w:rsidRPr="003808E1">
        <w:rPr>
          <w:rFonts w:ascii="Times New Roman" w:hAnsi="Times New Roman" w:cs="Times New Roman"/>
          <w:sz w:val="24"/>
          <w:szCs w:val="24"/>
        </w:rPr>
        <w:t xml:space="preserve">Marleigh Kuhn, </w:t>
      </w:r>
      <w:r w:rsidR="00CB7423" w:rsidRPr="003808E1">
        <w:rPr>
          <w:rFonts w:ascii="Times New Roman" w:hAnsi="Times New Roman" w:cs="Times New Roman"/>
          <w:sz w:val="24"/>
          <w:szCs w:val="24"/>
        </w:rPr>
        <w:t xml:space="preserve">Domonique Ennis, Seth Blackwell, Annie Simpson, Jacob Lam, Aly Scheibe, Kayley Toothman, </w:t>
      </w:r>
      <w:r w:rsidR="00A71ED2" w:rsidRPr="003808E1">
        <w:rPr>
          <w:rFonts w:ascii="Times New Roman" w:hAnsi="Times New Roman" w:cs="Times New Roman"/>
          <w:sz w:val="24"/>
          <w:szCs w:val="24"/>
        </w:rPr>
        <w:t xml:space="preserve">and </w:t>
      </w:r>
      <w:r w:rsidR="00CB7423" w:rsidRPr="003808E1">
        <w:rPr>
          <w:rFonts w:ascii="Times New Roman" w:hAnsi="Times New Roman" w:cs="Times New Roman"/>
          <w:sz w:val="24"/>
          <w:szCs w:val="24"/>
        </w:rPr>
        <w:t xml:space="preserve">Audrey Longenecker for assisting with game camera and / or ARU </w:t>
      </w:r>
      <w:r w:rsidR="00135C60" w:rsidRPr="003808E1">
        <w:rPr>
          <w:rFonts w:ascii="Times New Roman" w:hAnsi="Times New Roman" w:cs="Times New Roman"/>
          <w:sz w:val="24"/>
          <w:szCs w:val="24"/>
        </w:rPr>
        <w:t>data processing</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w:t>
      </w:r>
      <w:r w:rsidR="001B72C9" w:rsidRPr="003808E1">
        <w:rPr>
          <w:rFonts w:ascii="Times New Roman" w:hAnsi="Times New Roman" w:cs="Times New Roman"/>
          <w:sz w:val="24"/>
          <w:szCs w:val="24"/>
        </w:rPr>
        <w:t>Jim Anderson, Donna Hartman, and Gregory Brooks</w:t>
      </w:r>
      <w:r w:rsidR="00135C60" w:rsidRPr="003808E1">
        <w:rPr>
          <w:rFonts w:ascii="Times New Roman" w:hAnsi="Times New Roman" w:cs="Times New Roman"/>
          <w:sz w:val="24"/>
          <w:szCs w:val="24"/>
        </w:rPr>
        <w:t xml:space="preserve"> for providing</w:t>
      </w:r>
      <w:r w:rsidR="001B72C9" w:rsidRPr="003808E1">
        <w:rPr>
          <w:rFonts w:ascii="Times New Roman" w:hAnsi="Times New Roman" w:cs="Times New Roman"/>
          <w:sz w:val="24"/>
          <w:szCs w:val="24"/>
        </w:rPr>
        <w:t xml:space="preserve"> and facilitating the conferral of</w:t>
      </w:r>
      <w:r w:rsidR="00135C60" w:rsidRPr="003808E1">
        <w:rPr>
          <w:rFonts w:ascii="Times New Roman" w:hAnsi="Times New Roman" w:cs="Times New Roman"/>
          <w:sz w:val="24"/>
          <w:szCs w:val="24"/>
        </w:rPr>
        <w:t xml:space="preserve"> field equipment</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and </w:t>
      </w:r>
      <w:r w:rsidR="001B72C9" w:rsidRPr="003808E1">
        <w:rPr>
          <w:rFonts w:ascii="Times New Roman" w:hAnsi="Times New Roman" w:cs="Times New Roman"/>
          <w:sz w:val="24"/>
          <w:szCs w:val="24"/>
        </w:rPr>
        <w:t xml:space="preserve">Cathy Johnson, Kyle Crafts, Gregory Brooks, Andy Moore, Shane Jones, </w:t>
      </w:r>
      <w:r w:rsidR="00E827F3" w:rsidRPr="003808E1">
        <w:rPr>
          <w:rFonts w:ascii="Times New Roman" w:hAnsi="Times New Roman" w:cs="Times New Roman"/>
          <w:sz w:val="24"/>
          <w:szCs w:val="24"/>
        </w:rPr>
        <w:t xml:space="preserve">Joe Foster, Melissa Thomas-Van Gundy, </w:t>
      </w:r>
      <w:r w:rsidR="001B72C9" w:rsidRPr="003808E1">
        <w:rPr>
          <w:rFonts w:ascii="Times New Roman" w:hAnsi="Times New Roman" w:cs="Times New Roman"/>
          <w:sz w:val="24"/>
          <w:szCs w:val="24"/>
        </w:rPr>
        <w:t xml:space="preserve">Keith Krantz, Jeremy Rowan, </w:t>
      </w:r>
      <w:r w:rsidR="00E827F3" w:rsidRPr="003808E1">
        <w:rPr>
          <w:rFonts w:ascii="Times New Roman" w:hAnsi="Times New Roman" w:cs="Times New Roman"/>
          <w:sz w:val="24"/>
          <w:szCs w:val="24"/>
        </w:rPr>
        <w:t xml:space="preserve">Rich Rogers, Danny Bennett, and Brian Kain </w:t>
      </w:r>
      <w:r w:rsidR="00135C60" w:rsidRPr="003808E1">
        <w:rPr>
          <w:rFonts w:ascii="Times New Roman" w:hAnsi="Times New Roman" w:cs="Times New Roman"/>
          <w:sz w:val="24"/>
          <w:szCs w:val="24"/>
        </w:rPr>
        <w:t>for providing data on wildlife openings, facilitating access to sampling sites, and providing field housing</w:t>
      </w:r>
      <w:r w:rsidRPr="003808E1">
        <w:rPr>
          <w:rFonts w:ascii="Times New Roman" w:hAnsi="Times New Roman" w:cs="Times New Roman"/>
          <w:sz w:val="24"/>
          <w:szCs w:val="24"/>
        </w:rPr>
        <w:t>.</w:t>
      </w:r>
    </w:p>
    <w:p w14:paraId="0DFD800F" w14:textId="77777777" w:rsidR="00D71F98" w:rsidRPr="003808E1" w:rsidRDefault="00D71F98" w:rsidP="00E236EB">
      <w:pPr>
        <w:widowControl w:val="0"/>
      </w:pPr>
    </w:p>
    <w:p w14:paraId="3B8B21D0" w14:textId="77777777" w:rsidR="00D71F98" w:rsidRPr="003808E1" w:rsidRDefault="00D71F98" w:rsidP="00B175A9">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Literature Cited</w:t>
      </w:r>
    </w:p>
    <w:p w14:paraId="568670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kresh, M. E., E. D. Meeker, and D. I. King. 2022. Observations of snakes and game birds in a managed pine barren in Massachusetts. Northeastern Naturalist 29:11–27.</w:t>
      </w:r>
    </w:p>
    <w:p w14:paraId="3E94F17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nders, A. D., J. Faaborg, and F. R. Thompson. 1998. Postfledging dispersal, habitat use, and home-range size of juvenile Wood Thrushes. The Auk 115:349–358.</w:t>
      </w:r>
    </w:p>
    <w:p w14:paraId="53C95C2C" w14:textId="15C2ACC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ndren, H., and P. Angelstam. 1988. Elevated predation rates as an edge effect in habitat islands: Experimental evidence. Ecology 69:544–547.</w:t>
      </w:r>
    </w:p>
    <w:p w14:paraId="6EE1F3B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0DAE46C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B. Zuckerberg, and L. Novak. 2007. Do the size and landscape context of forest openings influence the abundance and breeding success of shrubland songbirds in southern New England? Forest Ecology and Management 250:137–147. </w:t>
      </w:r>
    </w:p>
    <w:p w14:paraId="5EDFA85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ates, D., M. Mächler, B. M. Bolker, and S. C. Walker. 2015. Fitting linear mixed-effects models Using lme4. Journal of Statistical Software 67:1–48. </w:t>
      </w:r>
    </w:p>
    <w:p w14:paraId="5AFB0DA2" w14:textId="2D3FAC7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gh, S. M., and D. E. Andersen. 2019. Detection probability and occupancy of American </w:t>
      </w:r>
      <w:r w:rsidRPr="00B175A9">
        <w:rPr>
          <w:rFonts w:ascii="Times New Roman" w:hAnsi="Times New Roman" w:cs="Times New Roman"/>
          <w:sz w:val="24"/>
          <w:szCs w:val="24"/>
        </w:rPr>
        <w:lastRenderedPageBreak/>
        <w:t xml:space="preserve">Woodcock during singing-ground surveys. American Woodcock Symposium 11:200–208. </w:t>
      </w:r>
    </w:p>
    <w:p w14:paraId="6C46EB3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ner, A., and L. W. Gysel. 1969. Habitat analysis and management considerations for ruffed grouse for a multiple use area in Michigan. The Journal of Wildlife Management 33:769–778. </w:t>
      </w:r>
    </w:p>
    <w:p w14:paraId="5498F04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lake, J. G., and W. G. Hoppes. 1986. Influence of resource abundance on use of tree-fall gaps by birds in an isolated woodlot. The Auk 103:328–340. </w:t>
      </w:r>
    </w:p>
    <w:p w14:paraId="3D69FB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78D70EE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owen, L. T., C. E. Moorman, and J. C. Kilgo. 2007. Seasonal bird use of canopy gaps in a bottomland forest. The Wilson Journal of Ornithology 119:77–88. </w:t>
      </w:r>
    </w:p>
    <w:p w14:paraId="266B715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Brittingham, M. C., and S. A. Temple. 1983. Have cowbirds caused forest songbirds to decline? BioScience 33:31–35.</w:t>
      </w:r>
    </w:p>
    <w:p w14:paraId="68533F7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ulluck, L. P., and D. A. Buehler. 2006. Avian use of early successional habitats: Are regenerating forests, utility right-of-ways and reclaimed surface mines the same? Forest Ecology and Management 236:76–84. </w:t>
      </w:r>
    </w:p>
    <w:p w14:paraId="49D0B0E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yrne, M. E., and M. J. Chamberlain. 2013. Nesting ecology of wild turkeys in a bottomland hardwood forest. The American Midland Naturalist 170:95–110. </w:t>
      </w:r>
    </w:p>
    <w:p w14:paraId="0E91DE2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C. C., D. I. King, and R. B. Chandler. 2012. Do mature forest birds prefer early-successional habitat during the post-fledging period? Forest Ecology and Management 264:1–9. </w:t>
      </w:r>
    </w:p>
    <w:p w14:paraId="5DE6E1F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R. B., D. I. King, and C. C. Chandler. 2009. Effects of management regime on the abundance and nest survival of shrubland birds in wildlife openings in northern New England, USA. Forest Ecology and Management 258:1669–1676. </w:t>
      </w:r>
    </w:p>
    <w:p w14:paraId="15573BC0" w14:textId="762FFFC6"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larkson, R. B. 1966. The vascular Flora of the Monongahela National Forest, West Virginia. Castanea 31:1–119. </w:t>
      </w:r>
    </w:p>
    <w:p w14:paraId="4E9BE83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olbert, D. S., J. A. Ruttinger, M. Streich, M. Chamberlain, L. M. Conner, and R. J. Warren. 2015. Application of autonomous recording units to monitor gobbling activity by wild turkey. Wildlife Society Bulletin 39:757–763. </w:t>
      </w:r>
    </w:p>
    <w:p w14:paraId="0DF6B4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arras, K., P. Batáry, B. Furnas, A. Celis-Murillo, S. L. Van Wilgenburg, Y. A. Mulyani, and T. Tscharntke. 2018. Comparing the sampling performance of sound recorders versus point counts in bird surveys: A meta-analysis. Journal of Applied Ecology 55:2575–2586. </w:t>
      </w:r>
    </w:p>
    <w:p w14:paraId="1C4C3C0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Graaf, R. M., and M. Yamasaki. 2003. Options for managing early-successional forest and </w:t>
      </w:r>
      <w:r w:rsidRPr="00B175A9">
        <w:rPr>
          <w:rFonts w:ascii="Times New Roman" w:hAnsi="Times New Roman" w:cs="Times New Roman"/>
          <w:sz w:val="24"/>
          <w:szCs w:val="24"/>
        </w:rPr>
        <w:lastRenderedPageBreak/>
        <w:t xml:space="preserve">shrubland bird habitats in the northeastern United States. Forest Ecology and Management 185:179–191. </w:t>
      </w:r>
    </w:p>
    <w:p w14:paraId="63DDD5E8" w14:textId="7AE12DC9"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llinger, T. A. 2007. Post-fledging ecology and survival of Neotropical migratory songbirds on a managed Appalachian forest. M.S. Thesis, West Virginia University, Morgantown, West Virginia, USA.</w:t>
      </w:r>
    </w:p>
    <w:p w14:paraId="5A41674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Meo, T. E. 1999. Forest songbird abundance and viability at multiple scales on the Monongahela National Forest, West Virginia. Ph.D. dissertation, West Virginia University, Morgantown, West Virginia, USA.</w:t>
      </w:r>
    </w:p>
    <w:p w14:paraId="321F28F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ssecker, D. R., and D. G. McAuley. 2001. Importance of early successional habitat to ruffed grouse and American woodcock. Wildlife Society Bulletin 29:456–465. </w:t>
      </w:r>
    </w:p>
    <w:p w14:paraId="441011B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sta, F., J. J. Colbert, J. S. Rentch, and K. W. Gottschalk. 2004. Aspect induced differences in vegetation, soil, and microclimatic characteristics of an Appalachian watershed. Castanea 69:92–108.</w:t>
      </w:r>
    </w:p>
    <w:p w14:paraId="0ABA266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igby, A., M. Towsey, B. D. Bell, and P. D. Teal. 2013. A practical comparison of manual and autonomous methods for acoustic monitoring. Methods in Ecology and Evolution 4:675–683.</w:t>
      </w:r>
    </w:p>
    <w:p w14:paraId="46FF3BC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6BADAF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J. A. Royle, B. Söderström, and A. Glimskär. 2006. Estimating species richness and accumulation by modeling species occurrence and detectability. Ecology 9658:12–15. </w:t>
      </w:r>
    </w:p>
    <w:p w14:paraId="2C0AD14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Endrulat, E. G., S. R. McWilliams, and B. C. Tefft. 2005. Habitat selection and home range size of ruffed grouse in Rhode Island. Northeastern Naturalist 12:411–424. </w:t>
      </w:r>
    </w:p>
    <w:p w14:paraId="66F3E30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Gelman, A., J. B. Carlin, H. S. Stern, and D. B. Rubin. 2014. Bayesian data analysis. Third edition. CRC Press, Boca Raton, Florida, USA.</w:t>
      </w:r>
    </w:p>
    <w:p w14:paraId="271F8D2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ermaine, S. S., S. H. Vessey, and D. E. Capen. 1997. Effects of small forest openings on the breeding bird community in a Vermont hardwood forest. Condor 99:708–718. </w:t>
      </w:r>
    </w:p>
    <w:p w14:paraId="483A067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iroux, W., P. Blanchette, J.-C. Bourgeois, and G. Cabana. 2007. Ruffed grouse brood habitat use in mixed softwood–hardwood nordic–temperate forests, Quebec, Canada. Journal of Wildlife Management 71:87–95. </w:t>
      </w:r>
    </w:p>
    <w:p w14:paraId="31E5A39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raham, C. H., and J. G. Blake. 2001. Influence of patch- and landscape-level factors on bird assemblages in a fragmented tropical landscape. Ecological Applications 11:1709–1721. </w:t>
      </w:r>
    </w:p>
    <w:p w14:paraId="2C7AF56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Guadagnin, D. L., and L. Maltchik. 2006. Habitat and landscape factors associated with neotropical waterbird occurrence and richness in wetland fragments. Pages 405–418 in Vertebrate Conservation and Biodiversity. Springer Netherlands, Dordrecht, Netherlands. </w:t>
      </w:r>
    </w:p>
    <w:p w14:paraId="1FAB1C32"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utzwiller, K. J., K. R. Kinsley, G. L. Storm, W. M. Tzilkowski, and J. S. Wakeley. 1983. Relative value of vegetation structure and species composition for identifying American woodcock breeding habitat. Journal of Wildlife Management 47:535–540. </w:t>
      </w:r>
    </w:p>
    <w:p w14:paraId="0553336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le, J. B., and L. E. Gregg. 1976. Woodcock use of clearcut aspen areas in Wisconsin. Wildlife Society Bulletin 4:111–115. </w:t>
      </w:r>
    </w:p>
    <w:p w14:paraId="6D8FBEA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mer, T. L., C. H. Flather, and B. R. Noon. 2006. Factors associated with grassland bird species richness: The relative roles of grassland area, landscape structure, and prey. Landscape Ecology 21:569–583. </w:t>
      </w:r>
    </w:p>
    <w:p w14:paraId="301CBCF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Hansen, C. P., J. J. Millspaugh, and M. A. Rumble. 2011. Occupancy modeling of ruffed grouse in the Black Hills National Forest. The Journal of Wildlife Management 75:71–77.</w:t>
      </w:r>
    </w:p>
    <w:p w14:paraId="2D11D40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1985. Turkey poult feeding activity, invertebrate abundance, and vegetation structure. The Journal of Wildlife Management 49:466–472. </w:t>
      </w:r>
    </w:p>
    <w:p w14:paraId="1085A7C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and E. S. Nenno. 1983. Minimum maintenance versus intensive management of clearings for wild turkeys. Wildlife Society Bulletin 11:113–120. </w:t>
      </w:r>
    </w:p>
    <w:p w14:paraId="18032A0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10524F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llifield, B. K., and R. W. Dimmick. 1995. Arthropod abundance relative to forest management practices benefiting ruffed grouse in the southern Appalachians. Wildlife Society Bulletin 23:756–764. </w:t>
      </w:r>
    </w:p>
    <w:p w14:paraId="6A4E73B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1A2675F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ennings, S., N. Brown, and D. Sheil. 1999. Assessing forest canopies and understorey illumination: Canopy closure, canopy cover and other measures. Forestry 72:59–74. </w:t>
      </w:r>
    </w:p>
    <w:p w14:paraId="26095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ones, B. C., J. L. Kleitch, C. A. Harper, and D. A. Buehler. 2008. Ruffed grouse brood habitat use in a mixed hardwood forest: Implications for forest management in the Appalachians. Forest Ecology and Management 255:3580–3588. </w:t>
      </w:r>
    </w:p>
    <w:p w14:paraId="53ED72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r, J. K., M. . E. Richmond, and C. R. Smith. 2003. An explanation of patterns of breeding bird species richness and density following clearcutting in northeastern USA forests. Forest Ecology and Management 174:541–564. </w:t>
      </w:r>
    </w:p>
    <w:p w14:paraId="4024431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Kelley, J., S. Williamson, and T. R. Cooper. 2008. American woodcock conservation plan: a summary of and recommendations for woodcock conservation in North America. U.S. Fish and Wildlife Publications Paper 430.</w:t>
      </w:r>
    </w:p>
    <w:p w14:paraId="1B8547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ner, K., and M. Meredith. 2021. Package “jagsUI.” &lt;http://mcmc-jags.sourceforge.net&gt;. </w:t>
      </w:r>
    </w:p>
    <w:p w14:paraId="48F4B4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725DE23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16. Applied hierarchical modeling in ecology. Academic Press, Boston, Massachusetts, USA.</w:t>
      </w:r>
    </w:p>
    <w:p w14:paraId="16BD786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B. Chandler, S. Schlossberg, and C. C. Chandler. 2009. Habitat use and nest success of scrub-shrub birds in wildlife and silvicultural openings in western Massachusetts, USA. Forest Ecology and Management 257:421–426.</w:t>
      </w:r>
    </w:p>
    <w:p w14:paraId="17087DE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M. Degraaf, M. L. Smith, and J. P. Buonaccorsi. 2006. Habitat selection and habitat-specific survival of fledgling ovenbirds (</w:t>
      </w:r>
      <w:r w:rsidRPr="00B175A9">
        <w:rPr>
          <w:rFonts w:ascii="Times New Roman" w:hAnsi="Times New Roman" w:cs="Times New Roman"/>
          <w:i/>
          <w:iCs/>
          <w:sz w:val="24"/>
          <w:szCs w:val="24"/>
        </w:rPr>
        <w:t>Seiurus aurocapilla</w:t>
      </w:r>
      <w:r w:rsidRPr="00B175A9">
        <w:rPr>
          <w:rFonts w:ascii="Times New Roman" w:hAnsi="Times New Roman" w:cs="Times New Roman"/>
          <w:sz w:val="24"/>
          <w:szCs w:val="24"/>
        </w:rPr>
        <w:t xml:space="preserve">). Journal of Zoology 269:414–421. </w:t>
      </w:r>
    </w:p>
    <w:p w14:paraId="1E9602B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ementz, D. G., J. T. Seginak, and G. W. Pendleton. 1995. Habitat use at night by wintering American Woodcock in coastal Georgia and Virginia. The Wilson Bulletin 107:686–697. </w:t>
      </w:r>
    </w:p>
    <w:p w14:paraId="5C818D40" w14:textId="57403D1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oodsma, R. L. 1984. Effect of </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 xml:space="preserve">dge on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reeding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ird </w:t>
      </w:r>
      <w:r w:rsidR="00281399" w:rsidRPr="00B175A9">
        <w:rPr>
          <w:rFonts w:ascii="Times New Roman" w:hAnsi="Times New Roman" w:cs="Times New Roman"/>
          <w:sz w:val="24"/>
          <w:szCs w:val="24"/>
        </w:rPr>
        <w:t>s</w:t>
      </w:r>
      <w:r w:rsidRPr="00B175A9">
        <w:rPr>
          <w:rFonts w:ascii="Times New Roman" w:hAnsi="Times New Roman" w:cs="Times New Roman"/>
          <w:sz w:val="24"/>
          <w:szCs w:val="24"/>
        </w:rPr>
        <w:t>pecies.</w:t>
      </w:r>
      <w:r w:rsidR="00281399" w:rsidRPr="00B175A9">
        <w:rPr>
          <w:rFonts w:ascii="Times New Roman" w:hAnsi="Times New Roman" w:cs="Times New Roman"/>
          <w:sz w:val="24"/>
          <w:szCs w:val="24"/>
        </w:rPr>
        <w:t xml:space="preserve"> The Wilson Bulletin</w:t>
      </w:r>
      <w:r w:rsidRPr="00B175A9">
        <w:rPr>
          <w:rFonts w:ascii="Times New Roman" w:hAnsi="Times New Roman" w:cs="Times New Roman"/>
          <w:sz w:val="24"/>
          <w:szCs w:val="24"/>
        </w:rPr>
        <w:t xml:space="preserve"> 96:426–436. </w:t>
      </w:r>
    </w:p>
    <w:p w14:paraId="7114AC7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a Sorte, F. A., K. G. Horton, C. Nilsson, and A. M. Dokter. 2019. Projected changes in wind assistance under climate change for nocturnally migrating bird populations. Global Change Biology 25:589–601. </w:t>
      </w:r>
    </w:p>
    <w:p w14:paraId="039750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e, M., L. Fahrig, K. Freemark, and D. J. Currie. 2002. Importance of patch scale vs landscape scale on selected forest birds. Oikos 96:110–118. </w:t>
      </w:r>
    </w:p>
    <w:p w14:paraId="69AA2C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hnen, S. E., and A. D. Rodewald. 2009. Investigating area-sensitivity in shrubland birds: responses to patch size in a forested landscape. Forest Ecology and Management 257:2308–2316. </w:t>
      </w:r>
    </w:p>
    <w:p w14:paraId="22D7082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2E615DA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jor, M., and A. Desrochers. 2012. Avian use of early-successional boreal forests in the postbreeding period. The Auk 129:419–426. </w:t>
      </w:r>
    </w:p>
    <w:p w14:paraId="3B08F2F7" w14:textId="0594E9DF"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argenau, E. L., P. B. Wood, and C. T. Rota. 2022. Habitat management for stopover and breeding songbird communities along rights-of-way in forest-dominated landscapes. Ecological Applications 32:</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2540.</w:t>
      </w:r>
    </w:p>
    <w:p w14:paraId="615DCF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Marshall, M. R., J. A. DeCecco, A. B. Williams, G. A. Gale, and R. J. Cooper. 2003. Use of regenerating clearcuts by late-successional bird species and their young during the post-fledging period. Forest Ecology and Management 183:127–135. </w:t>
      </w:r>
    </w:p>
    <w:p w14:paraId="583C659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tin, T. E., and J. R. Karr. 1986. Patch utilization by migrating birds: Resource oriented? Ornis Scandinavica 17:165–174. </w:t>
      </w:r>
    </w:p>
    <w:p w14:paraId="5B441BC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sse, R. J., B. C. Tefft, and S. R. McWilliams. 2014. Multiscale habitat selection by a forest-dwelling shorebird, the American woodcock: Implications for forest management in southern New England, USA. Forest Ecology and Management 325:37–48. </w:t>
      </w:r>
    </w:p>
    <w:p w14:paraId="7B1734F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xwell, A. E., M. P. Strager, T. A. Warner, C. A. Ramezan, A. N. Morgan, and C. E. Pauley. 2019. Large-area, high spatial resolution land cover mapping using random forests, GEOBIA, and NAIP orthophotography: Findings and recommendations. Remote Sensing 11:1409. </w:t>
      </w:r>
    </w:p>
    <w:p w14:paraId="5E743B0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zerolle, M. J., and M.-A. Villard. 1999. Patch characteristics and landscape context as predictors of species presence and abundance: A review 1. Écoscience 6:117–124. </w:t>
      </w:r>
    </w:p>
    <w:p w14:paraId="7D48805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Auley, D. G., J. R. Longcore, G. F. Sepik, and G. W. Pendleton. 1996. Habitat characteristics of American woodcock nest sites on a managed area in Maine. Journal of Wildlife Management 60:138–148. </w:t>
      </w:r>
    </w:p>
    <w:p w14:paraId="264F298F" w14:textId="3CDCC06A"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Cay, D. H., M. D. Abrams, and T. E. DeMeo. 1997. Gradient analysis of secondary forests of eastern west virginia. Journal of the Torrey Botanical Society 124:160–173. </w:t>
      </w:r>
    </w:p>
    <w:p w14:paraId="45FA103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Dermott, M. E., and P. B. Wood. 2010. Influence of cover and food resource variation on post-breeding bird use of timber harvests with residual canopy trees. The Wilson Journal of Ornithology 122:545–555. </w:t>
      </w:r>
    </w:p>
    <w:p w14:paraId="383D412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and P. B. Wood. 2011. Post-breeding bird responses to canopy tree retention, stand size, and edge in regenerating Appalachian hardwood stands. Forest Ecology and Management 262:547–554.</w:t>
      </w:r>
    </w:p>
    <w:p w14:paraId="7A779E0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4B58D3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oorman, C. E., and D. C. Guynn, Jr. 2015. Effects of group-selection opening size on breeding bird habitat use in bottomland forest. Ecological Applications 11:1680–1691. </w:t>
      </w:r>
    </w:p>
    <w:p w14:paraId="3A69C86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Overcash, J. L., J. L. Roseberry, and W. D. Klimstra. 1989. Wildlife openings in the Shawnee National Forest and their contribution to habitat change. Transactions of the Illinois Academy of Science 82:137–142.</w:t>
      </w:r>
    </w:p>
    <w:p w14:paraId="35E8C7B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agen, R. W., F. R. Thompson III, and D. E. Burhans. 2000. Breeding and post-breeding habitat </w:t>
      </w:r>
      <w:r w:rsidRPr="00B175A9">
        <w:rPr>
          <w:rFonts w:ascii="Times New Roman" w:hAnsi="Times New Roman" w:cs="Times New Roman"/>
          <w:sz w:val="24"/>
          <w:szCs w:val="24"/>
        </w:rPr>
        <w:lastRenderedPageBreak/>
        <w:t xml:space="preserve">use by forest migrant songbirds in the Missouri Ozarks. The Condor 102:738–747. </w:t>
      </w:r>
    </w:p>
    <w:p w14:paraId="3B647131" w14:textId="77777777"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Plummer, M. 2003. JAGS: A Program for Analysis of Bayesian Graphical Models Using Gibbs Sampling. In K Hornik, F Leisch, A Zeileis (eds.). Proceedings of the 3rd International Workshop on Distributed Statistical Computing (DSC 2003). Vienna, Austria.</w:t>
      </w:r>
    </w:p>
    <w:p w14:paraId="5A2A50AB" w14:textId="382DC341"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 Core Team. 2022. R: A language and environment for statistical computing. R Foundation for Statistical Computing, Vienna, Austria. https://www.R-project.org/.</w:t>
      </w:r>
    </w:p>
    <w:p w14:paraId="1E23820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534109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appole, J. H., and K. Ballard. 1987. Postbreeding movements of selected species of birds in Athens. The Wilson Bulletin 99:475–480</w:t>
      </w:r>
    </w:p>
    <w:p w14:paraId="70FECD3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7912D2B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oski, J. C., and M. K. Causey. 1981. Incidence, habitat use, and chronology of woodcock nesting in Alabama. Journal of Wildlife Management 45:793–797. </w:t>
      </w:r>
    </w:p>
    <w:p w14:paraId="3C72EFF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ta, C. T., M. A. R. Ferreira, R. W. Kays, T. D. Forrester, E. L. Kalies, W. J. McShea, A. W. Parsons, and J. J. Millspaugh. 2016. A multispecies occupancy model for two or more interacting species. Methods in Ecology and Evolution 7:1164–1173. </w:t>
      </w:r>
    </w:p>
    <w:p w14:paraId="6C191E9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chlossberg, S., and D. I. King. 2009. Postlogging succession and habitat usage of shrubland birds. Journal of Wildlife Management 73:226–231. </w:t>
      </w:r>
    </w:p>
    <w:p w14:paraId="0A4A54B1"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chumacher, C. L. 2002. Ruffed Grouse habitat use in western North Carolina. M.S. thesis, University of Tennessee, Knoxville, Tennessee, USA.</w:t>
      </w:r>
    </w:p>
    <w:p w14:paraId="609FCC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ke, C. S., C. E. Moorman, J. D. Riddle, and M. R. Burchell II. 2012. Influence of patch size and shape on occupancy by shrubland birds. The Condor 114:268–278. </w:t>
      </w:r>
    </w:p>
    <w:p w14:paraId="0ABE8BB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p, W. M. 1963. The effects of habitat manipulation and forest succession on ruffed grouse. Journal of Wildlife Management 27:664–671. </w:t>
      </w:r>
    </w:p>
    <w:p w14:paraId="1FA1135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tell, L. 2016. Use of managed forest openings by American woodcock. &lt;https://files.dnr.state.mn.us/wildlife/research/summaries/forest/2016_woodcock.pdf&gt;. </w:t>
      </w:r>
    </w:p>
    <w:p w14:paraId="5130AF2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7D564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ure, D. J., and D. L. Phillips. 1991. Patch size of forest openings and arthropod populations. Oecologia 86:325–334. </w:t>
      </w:r>
    </w:p>
    <w:p w14:paraId="44E921D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Spiegelhalter, D. J., N. G. Best, B. P. Carlin, and A. Van Der Linde. 2002. Bayesian measures of model complexity and fit. Journal of the Royal Statistical Society B: Statistical Methodology 64:583–616. </w:t>
      </w:r>
    </w:p>
    <w:p w14:paraId="1A351A7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tephenson, S. L. 1993. Upland forests of West Virginia. McClain Printing Co, Parsons, West Virginia, USA.</w:t>
      </w:r>
    </w:p>
    <w:p w14:paraId="02448BF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oleson, S. H. 2013. Condition varies with habitat choice in postbreeding forest birds. The Auk 130:417–428. </w:t>
      </w:r>
    </w:p>
    <w:p w14:paraId="7698AB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reby, H. M., S. M. Peterson, T. L. McAllister, and D. E. Andersen. 2011. Use of early-successional managed northern forest by mature-forest species during the post-fledging period. The Condor 113:817–824. </w:t>
      </w:r>
    </w:p>
    <w:p w14:paraId="237ADC77"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Thompson III, F. R., and D. R. Dessecker. 1997. Management of early-successional Communities in central hardwood forests with special emphasis on the ecology and management of oaks, ruffed grouse, and forest songbirds. General Technical Report NC-195, U.S. Forest Service, St. Paul, Minnesota, USA. </w:t>
      </w:r>
    </w:p>
    <w:p w14:paraId="3548C7C6"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Fish and Wildlife Service. 2011. American Woodcock singing-ground survey: background and instructions. Division of Migratory Bird Management, Arlington, Virginia, USA.</w:t>
      </w:r>
    </w:p>
    <w:p w14:paraId="4424D36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Geological Survey. 1998. Instructions for conducting the North American Breeding Bird Survey. Patuxent Wildlife Research Center, Laurel, Maryland, USA.</w:t>
      </w:r>
    </w:p>
    <w:p w14:paraId="53CE82B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DA Forest Service. 2006. Monongahela National Forest: Land and Resource Management Plan.</w:t>
      </w:r>
    </w:p>
    <w:p w14:paraId="347962B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J. H. Rappole, W. J. McShea, and C. A. Haas. 1998. Wood thrush postfledging movements and habitat use in northern Virginia. The Condor 100:69–78. </w:t>
      </w:r>
    </w:p>
    <w:p w14:paraId="6D7F747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Vega Rivera, J. H., W. J. McShea, and J. H. Rappole. 2003. Comparison of breeding and postbreeding movements and habitat requirements for the scarlet tanager (</w:t>
      </w:r>
      <w:r w:rsidRPr="00B175A9">
        <w:rPr>
          <w:rFonts w:ascii="Times New Roman" w:hAnsi="Times New Roman" w:cs="Times New Roman"/>
          <w:i/>
          <w:iCs/>
          <w:sz w:val="24"/>
          <w:szCs w:val="24"/>
        </w:rPr>
        <w:t>Piranga olivacea</w:t>
      </w:r>
      <w:r w:rsidRPr="00B175A9">
        <w:rPr>
          <w:rFonts w:ascii="Times New Roman" w:hAnsi="Times New Roman" w:cs="Times New Roman"/>
          <w:sz w:val="24"/>
          <w:szCs w:val="24"/>
        </w:rPr>
        <w:t xml:space="preserve">) in Virginia. The Auk 120:632–644. </w:t>
      </w:r>
    </w:p>
    <w:p w14:paraId="033AC0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BCF1D2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6. Can regenerating clearcuts benefit mature-forest songbirds? An examination of post-breeding ecology. Biological Conservation 127:477–486. </w:t>
      </w:r>
    </w:p>
    <w:p w14:paraId="6FF82E2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7. Vegetative and fruit resources as determinants of habitat use by mature-forest birds during the postbreeding period. The Auk 124:494–507. </w:t>
      </w:r>
    </w:p>
    <w:p w14:paraId="5B34E34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Wilcove, D. S. 1985. Nest predation in forest tracks and the decline of migratory songbirds. Ecology 66:1211–1214.</w:t>
      </w:r>
    </w:p>
    <w:p w14:paraId="1CBC4B57" w14:textId="7AB80FD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Yahner, R. H., and D. P. Scott. 1988. Effects of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ragmentation on </w:t>
      </w:r>
      <w:r w:rsidR="00281399" w:rsidRPr="00B175A9">
        <w:rPr>
          <w:rFonts w:ascii="Times New Roman" w:hAnsi="Times New Roman" w:cs="Times New Roman"/>
          <w:sz w:val="24"/>
          <w:szCs w:val="24"/>
        </w:rPr>
        <w:t>d</w:t>
      </w:r>
      <w:r w:rsidRPr="00B175A9">
        <w:rPr>
          <w:rFonts w:ascii="Times New Roman" w:hAnsi="Times New Roman" w:cs="Times New Roman"/>
          <w:sz w:val="24"/>
          <w:szCs w:val="24"/>
        </w:rPr>
        <w:t xml:space="preserve">epredation of </w:t>
      </w:r>
      <w:r w:rsidR="00281399" w:rsidRPr="00B175A9">
        <w:rPr>
          <w:rFonts w:ascii="Times New Roman" w:hAnsi="Times New Roman" w:cs="Times New Roman"/>
          <w:sz w:val="24"/>
          <w:szCs w:val="24"/>
        </w:rPr>
        <w:t>a</w:t>
      </w:r>
      <w:r w:rsidRPr="00B175A9">
        <w:rPr>
          <w:rFonts w:ascii="Times New Roman" w:hAnsi="Times New Roman" w:cs="Times New Roman"/>
          <w:sz w:val="24"/>
          <w:szCs w:val="24"/>
        </w:rPr>
        <w:t xml:space="preserve">rtificial </w:t>
      </w:r>
      <w:r w:rsidR="00281399" w:rsidRPr="00B175A9">
        <w:rPr>
          <w:rFonts w:ascii="Times New Roman" w:hAnsi="Times New Roman" w:cs="Times New Roman"/>
          <w:sz w:val="24"/>
          <w:szCs w:val="24"/>
        </w:rPr>
        <w:t>n</w:t>
      </w:r>
      <w:r w:rsidRPr="00B175A9">
        <w:rPr>
          <w:rFonts w:ascii="Times New Roman" w:hAnsi="Times New Roman" w:cs="Times New Roman"/>
          <w:sz w:val="24"/>
          <w:szCs w:val="24"/>
        </w:rPr>
        <w:t>ests. Source: The Journal of Wildlife Management 52:158–161.</w:t>
      </w:r>
    </w:p>
    <w:p w14:paraId="7EA312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Zipkin, E. F., A. Dewan, and J. Andrew Royle. 2009. Impacts of forest fragmentation on species richness: A hierarchical approach to community modelling. Journal of Applied Ecology 46:815–822.</w:t>
      </w:r>
    </w:p>
    <w:p w14:paraId="19EA4F5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Zipkin, E. F., J. Andrew Royle, D. K. Dawson, and S. Bates. 2010. Multi-species occurrence models to evaluate the effects of conservation and management actions. Biological Conservation 143:479–484. </w:t>
      </w:r>
    </w:p>
    <w:p w14:paraId="6F74E6D2" w14:textId="74161C6E" w:rsidR="004E111B" w:rsidRPr="003808E1" w:rsidRDefault="004E111B" w:rsidP="00E131B4">
      <w:pPr>
        <w:widowControl w:val="0"/>
        <w:ind w:left="720" w:hanging="720"/>
        <w:rPr>
          <w:rFonts w:ascii="Times New Roman" w:hAnsi="Times New Roman" w:cs="Times New Roman"/>
          <w:sz w:val="24"/>
          <w:szCs w:val="24"/>
        </w:rPr>
      </w:pPr>
    </w:p>
    <w:p w14:paraId="07AAB915" w14:textId="08A5B6BC" w:rsidR="00D71F98" w:rsidRPr="003808E1" w:rsidRDefault="00D71F98" w:rsidP="00D71F98"/>
    <w:p w14:paraId="6EF3819C" w14:textId="77777777" w:rsidR="00E236EB" w:rsidRPr="003808E1" w:rsidRDefault="00E236EB" w:rsidP="00D71F98">
      <w:pPr>
        <w:spacing w:line="276" w:lineRule="auto"/>
        <w:rPr>
          <w:rFonts w:ascii="Times New Roman" w:hAnsi="Times New Roman" w:cs="Times New Roman"/>
          <w:b/>
          <w:bCs/>
          <w:caps/>
          <w:sz w:val="24"/>
          <w:szCs w:val="24"/>
          <w:highlight w:val="green"/>
        </w:rPr>
      </w:pPr>
    </w:p>
    <w:p w14:paraId="6C65DED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9E72744"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0073BEA7"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1F37855"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B8B07C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FCC3E39"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642DC1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C7C5F6A" w14:textId="77777777" w:rsidR="007C7FFB" w:rsidRDefault="007C7FFB" w:rsidP="00D71F98">
      <w:pPr>
        <w:spacing w:line="276" w:lineRule="auto"/>
        <w:rPr>
          <w:rFonts w:ascii="Times New Roman" w:hAnsi="Times New Roman" w:cs="Times New Roman"/>
          <w:b/>
          <w:bCs/>
          <w:caps/>
          <w:sz w:val="24"/>
          <w:szCs w:val="24"/>
          <w:highlight w:val="green"/>
        </w:rPr>
      </w:pPr>
    </w:p>
    <w:p w14:paraId="71120D24" w14:textId="77777777" w:rsidR="00C4678B" w:rsidRDefault="00C4678B" w:rsidP="00D71F98">
      <w:pPr>
        <w:spacing w:line="276" w:lineRule="auto"/>
        <w:rPr>
          <w:rFonts w:ascii="Times New Roman" w:hAnsi="Times New Roman" w:cs="Times New Roman"/>
          <w:b/>
          <w:bCs/>
          <w:caps/>
          <w:sz w:val="24"/>
          <w:szCs w:val="24"/>
          <w:highlight w:val="green"/>
        </w:rPr>
      </w:pPr>
    </w:p>
    <w:p w14:paraId="78980CC3" w14:textId="77777777" w:rsidR="00C4678B" w:rsidRDefault="00C4678B" w:rsidP="00D71F98">
      <w:pPr>
        <w:spacing w:line="276" w:lineRule="auto"/>
        <w:rPr>
          <w:rFonts w:ascii="Times New Roman" w:hAnsi="Times New Roman" w:cs="Times New Roman"/>
          <w:b/>
          <w:bCs/>
          <w:caps/>
          <w:sz w:val="24"/>
          <w:szCs w:val="24"/>
          <w:highlight w:val="green"/>
        </w:rPr>
      </w:pPr>
    </w:p>
    <w:p w14:paraId="23352C04" w14:textId="77777777" w:rsidR="00C4678B" w:rsidRDefault="00C4678B" w:rsidP="00D71F98">
      <w:pPr>
        <w:spacing w:line="276" w:lineRule="auto"/>
        <w:rPr>
          <w:rFonts w:ascii="Times New Roman" w:hAnsi="Times New Roman" w:cs="Times New Roman"/>
          <w:b/>
          <w:bCs/>
          <w:caps/>
          <w:sz w:val="24"/>
          <w:szCs w:val="24"/>
          <w:highlight w:val="green"/>
        </w:rPr>
      </w:pPr>
    </w:p>
    <w:p w14:paraId="26AA748B" w14:textId="77777777" w:rsidR="00C4678B" w:rsidRDefault="00C4678B" w:rsidP="00D71F98">
      <w:pPr>
        <w:spacing w:line="276" w:lineRule="auto"/>
        <w:rPr>
          <w:rFonts w:ascii="Times New Roman" w:hAnsi="Times New Roman" w:cs="Times New Roman"/>
          <w:b/>
          <w:bCs/>
          <w:caps/>
          <w:sz w:val="24"/>
          <w:szCs w:val="24"/>
          <w:highlight w:val="green"/>
        </w:rPr>
      </w:pPr>
    </w:p>
    <w:p w14:paraId="3283E2DE" w14:textId="77777777" w:rsidR="00C4678B" w:rsidRDefault="00C4678B" w:rsidP="00D71F98">
      <w:pPr>
        <w:spacing w:line="276" w:lineRule="auto"/>
        <w:rPr>
          <w:rFonts w:ascii="Times New Roman" w:hAnsi="Times New Roman" w:cs="Times New Roman"/>
          <w:b/>
          <w:bCs/>
          <w:caps/>
          <w:sz w:val="24"/>
          <w:szCs w:val="24"/>
          <w:highlight w:val="green"/>
        </w:rPr>
      </w:pPr>
    </w:p>
    <w:p w14:paraId="77E06EE8" w14:textId="77777777" w:rsidR="00C4678B" w:rsidRPr="003808E1" w:rsidRDefault="00C4678B" w:rsidP="00D71F98">
      <w:pPr>
        <w:spacing w:line="276" w:lineRule="auto"/>
        <w:rPr>
          <w:rFonts w:ascii="Times New Roman" w:hAnsi="Times New Roman" w:cs="Times New Roman"/>
          <w:b/>
          <w:bCs/>
          <w:caps/>
          <w:sz w:val="24"/>
          <w:szCs w:val="24"/>
          <w:highlight w:val="green"/>
        </w:rPr>
      </w:pPr>
    </w:p>
    <w:p w14:paraId="5844D620"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A5D0EE6"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DDC9464" w14:textId="377A6EA5"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Tables</w:t>
      </w:r>
    </w:p>
    <w:p w14:paraId="2676AFC3" w14:textId="1065D04D" w:rsidR="00FD54B2" w:rsidRPr="003808E1" w:rsidRDefault="00FD54B2" w:rsidP="00FD54B2">
      <w:pPr>
        <w:rPr>
          <w:rFonts w:ascii="Times New Roman" w:hAnsi="Times New Roman" w:cs="Times New Roman"/>
          <w:sz w:val="24"/>
          <w:szCs w:val="24"/>
        </w:rPr>
      </w:pPr>
      <w:r w:rsidRPr="003808E1">
        <w:rPr>
          <w:rFonts w:ascii="Times New Roman" w:hAnsi="Times New Roman" w:cs="Times New Roman"/>
          <w:sz w:val="24"/>
          <w:szCs w:val="24"/>
        </w:rPr>
        <w:t>Table 1. List of site covariates corresponding to the wildlife openings, organized by category.</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1CBB7757" w14:textId="77777777" w:rsidTr="00804239">
        <w:tc>
          <w:tcPr>
            <w:tcW w:w="1469" w:type="dxa"/>
            <w:tcBorders>
              <w:top w:val="single" w:sz="12" w:space="0" w:color="auto"/>
              <w:bottom w:val="single" w:sz="12" w:space="0" w:color="auto"/>
            </w:tcBorders>
          </w:tcPr>
          <w:p w14:paraId="3241A634"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1B91F4FB"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496FFDB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6865996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ata Source</w:t>
            </w:r>
          </w:p>
        </w:tc>
      </w:tr>
      <w:tr w:rsidR="00FD54B2" w:rsidRPr="003808E1" w14:paraId="1304EF45" w14:textId="77777777" w:rsidTr="00804239">
        <w:tc>
          <w:tcPr>
            <w:tcW w:w="1469" w:type="dxa"/>
            <w:vMerge w:val="restart"/>
            <w:tcBorders>
              <w:top w:val="single" w:sz="12" w:space="0" w:color="auto"/>
            </w:tcBorders>
          </w:tcPr>
          <w:p w14:paraId="5EDDF36F" w14:textId="77777777" w:rsidR="00FD54B2" w:rsidRPr="003808E1" w:rsidRDefault="00FD54B2" w:rsidP="00804239">
            <w:pPr>
              <w:rPr>
                <w:rFonts w:ascii="Times New Roman" w:hAnsi="Times New Roman" w:cs="Times New Roman"/>
                <w:sz w:val="10"/>
                <w:szCs w:val="10"/>
              </w:rPr>
            </w:pPr>
          </w:p>
          <w:p w14:paraId="03D0D75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ocal Habitat</w:t>
            </w:r>
          </w:p>
        </w:tc>
        <w:tc>
          <w:tcPr>
            <w:tcW w:w="1946" w:type="dxa"/>
            <w:tcBorders>
              <w:top w:val="single" w:sz="12" w:space="0" w:color="auto"/>
            </w:tcBorders>
          </w:tcPr>
          <w:p w14:paraId="7DE13123" w14:textId="77777777" w:rsidR="00FD54B2" w:rsidRPr="003808E1" w:rsidRDefault="00FD54B2" w:rsidP="00804239">
            <w:pPr>
              <w:rPr>
                <w:rFonts w:ascii="Times New Roman" w:hAnsi="Times New Roman" w:cs="Times New Roman"/>
                <w:sz w:val="10"/>
                <w:szCs w:val="10"/>
              </w:rPr>
            </w:pPr>
          </w:p>
          <w:p w14:paraId="43270F7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Herb</w:t>
            </w:r>
          </w:p>
          <w:p w14:paraId="4C88221D" w14:textId="77777777" w:rsidR="00FD54B2" w:rsidRPr="003808E1" w:rsidRDefault="00FD54B2" w:rsidP="00804239">
            <w:pPr>
              <w:rPr>
                <w:rFonts w:ascii="Times New Roman" w:hAnsi="Times New Roman" w:cs="Times New Roman"/>
                <w:sz w:val="12"/>
                <w:szCs w:val="12"/>
              </w:rPr>
            </w:pPr>
          </w:p>
        </w:tc>
        <w:tc>
          <w:tcPr>
            <w:tcW w:w="4140" w:type="dxa"/>
            <w:vMerge w:val="restart"/>
            <w:tcBorders>
              <w:top w:val="single" w:sz="12" w:space="0" w:color="auto"/>
            </w:tcBorders>
          </w:tcPr>
          <w:p w14:paraId="1D9197FE" w14:textId="77777777" w:rsidR="00FD54B2" w:rsidRPr="003808E1" w:rsidRDefault="00FD54B2" w:rsidP="00804239">
            <w:pPr>
              <w:rPr>
                <w:rFonts w:ascii="Times New Roman" w:hAnsi="Times New Roman" w:cs="Times New Roman"/>
                <w:sz w:val="10"/>
                <w:szCs w:val="10"/>
              </w:rPr>
            </w:pPr>
          </w:p>
          <w:p w14:paraId="75809C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at which herbs / shrubs / saplings / trees were present divided by the total number of points located within the wildlife opening</w:t>
            </w:r>
          </w:p>
          <w:p w14:paraId="6200C14D"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tcBorders>
            <w:vAlign w:val="center"/>
          </w:tcPr>
          <w:p w14:paraId="520488E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ight tube vegetation surveys</w:t>
            </w:r>
          </w:p>
        </w:tc>
      </w:tr>
      <w:tr w:rsidR="00FD54B2" w:rsidRPr="003808E1" w14:paraId="5AABE22A" w14:textId="77777777" w:rsidTr="00804239">
        <w:tc>
          <w:tcPr>
            <w:tcW w:w="1469" w:type="dxa"/>
            <w:vMerge/>
          </w:tcPr>
          <w:p w14:paraId="3F5BEC61" w14:textId="77777777" w:rsidR="00FD54B2" w:rsidRPr="003808E1" w:rsidRDefault="00FD54B2" w:rsidP="00804239">
            <w:pPr>
              <w:rPr>
                <w:rFonts w:ascii="Times New Roman" w:hAnsi="Times New Roman" w:cs="Times New Roman"/>
                <w:sz w:val="24"/>
                <w:szCs w:val="24"/>
              </w:rPr>
            </w:pPr>
          </w:p>
        </w:tc>
        <w:tc>
          <w:tcPr>
            <w:tcW w:w="1946" w:type="dxa"/>
          </w:tcPr>
          <w:p w14:paraId="4488159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hrub</w:t>
            </w:r>
          </w:p>
          <w:p w14:paraId="33B0045D" w14:textId="77777777" w:rsidR="00FD54B2" w:rsidRPr="003808E1" w:rsidRDefault="00FD54B2" w:rsidP="00804239">
            <w:pPr>
              <w:rPr>
                <w:rFonts w:ascii="Times New Roman" w:hAnsi="Times New Roman" w:cs="Times New Roman"/>
                <w:sz w:val="12"/>
                <w:szCs w:val="12"/>
              </w:rPr>
            </w:pPr>
          </w:p>
        </w:tc>
        <w:tc>
          <w:tcPr>
            <w:tcW w:w="4140" w:type="dxa"/>
            <w:vMerge/>
          </w:tcPr>
          <w:p w14:paraId="02A42F78"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6FBDAD3D" w14:textId="77777777" w:rsidR="00FD54B2" w:rsidRPr="003808E1" w:rsidRDefault="00FD54B2" w:rsidP="00804239">
            <w:pPr>
              <w:jc w:val="center"/>
              <w:rPr>
                <w:rFonts w:ascii="Times New Roman" w:hAnsi="Times New Roman" w:cs="Times New Roman"/>
                <w:sz w:val="24"/>
                <w:szCs w:val="24"/>
              </w:rPr>
            </w:pPr>
          </w:p>
        </w:tc>
      </w:tr>
      <w:tr w:rsidR="00FD54B2" w:rsidRPr="003808E1" w14:paraId="04ADC757" w14:textId="77777777" w:rsidTr="00804239">
        <w:tc>
          <w:tcPr>
            <w:tcW w:w="1469" w:type="dxa"/>
            <w:vMerge/>
          </w:tcPr>
          <w:p w14:paraId="0F10507C" w14:textId="77777777" w:rsidR="00FD54B2" w:rsidRPr="003808E1" w:rsidRDefault="00FD54B2" w:rsidP="00804239">
            <w:pPr>
              <w:rPr>
                <w:rFonts w:ascii="Times New Roman" w:hAnsi="Times New Roman" w:cs="Times New Roman"/>
                <w:sz w:val="24"/>
                <w:szCs w:val="24"/>
              </w:rPr>
            </w:pPr>
          </w:p>
        </w:tc>
        <w:tc>
          <w:tcPr>
            <w:tcW w:w="1946" w:type="dxa"/>
          </w:tcPr>
          <w:p w14:paraId="7FEC55B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apling</w:t>
            </w:r>
          </w:p>
          <w:p w14:paraId="28A28323" w14:textId="77777777" w:rsidR="00FD54B2" w:rsidRPr="003808E1" w:rsidRDefault="00FD54B2" w:rsidP="00804239">
            <w:pPr>
              <w:rPr>
                <w:rFonts w:ascii="Times New Roman" w:hAnsi="Times New Roman" w:cs="Times New Roman"/>
                <w:sz w:val="12"/>
                <w:szCs w:val="12"/>
              </w:rPr>
            </w:pPr>
          </w:p>
        </w:tc>
        <w:tc>
          <w:tcPr>
            <w:tcW w:w="4140" w:type="dxa"/>
            <w:vMerge/>
          </w:tcPr>
          <w:p w14:paraId="7D8DAE3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3F60EE96" w14:textId="77777777" w:rsidR="00FD54B2" w:rsidRPr="003808E1" w:rsidRDefault="00FD54B2" w:rsidP="00804239">
            <w:pPr>
              <w:jc w:val="center"/>
              <w:rPr>
                <w:rFonts w:ascii="Times New Roman" w:hAnsi="Times New Roman" w:cs="Times New Roman"/>
                <w:sz w:val="24"/>
                <w:szCs w:val="24"/>
              </w:rPr>
            </w:pPr>
          </w:p>
        </w:tc>
      </w:tr>
      <w:tr w:rsidR="00FD54B2" w:rsidRPr="003808E1" w14:paraId="1DA23D84" w14:textId="77777777" w:rsidTr="00804239">
        <w:tc>
          <w:tcPr>
            <w:tcW w:w="1469" w:type="dxa"/>
            <w:vMerge/>
          </w:tcPr>
          <w:p w14:paraId="19C4F5BA" w14:textId="77777777" w:rsidR="00FD54B2" w:rsidRPr="003808E1" w:rsidRDefault="00FD54B2" w:rsidP="00804239">
            <w:pPr>
              <w:rPr>
                <w:rFonts w:ascii="Times New Roman" w:hAnsi="Times New Roman" w:cs="Times New Roman"/>
                <w:sz w:val="24"/>
                <w:szCs w:val="24"/>
              </w:rPr>
            </w:pPr>
          </w:p>
        </w:tc>
        <w:tc>
          <w:tcPr>
            <w:tcW w:w="1946" w:type="dxa"/>
          </w:tcPr>
          <w:p w14:paraId="34139EF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w:t>
            </w:r>
          </w:p>
        </w:tc>
        <w:tc>
          <w:tcPr>
            <w:tcW w:w="4140" w:type="dxa"/>
            <w:vMerge/>
          </w:tcPr>
          <w:p w14:paraId="6FC70F26"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29D0A55" w14:textId="77777777" w:rsidR="00FD54B2" w:rsidRPr="003808E1" w:rsidRDefault="00FD54B2" w:rsidP="00804239">
            <w:pPr>
              <w:jc w:val="center"/>
              <w:rPr>
                <w:rFonts w:ascii="Times New Roman" w:hAnsi="Times New Roman" w:cs="Times New Roman"/>
                <w:sz w:val="24"/>
                <w:szCs w:val="24"/>
              </w:rPr>
            </w:pPr>
          </w:p>
        </w:tc>
      </w:tr>
      <w:tr w:rsidR="00FD54B2" w:rsidRPr="003808E1" w14:paraId="3ED46C61" w14:textId="77777777" w:rsidTr="00804239">
        <w:tc>
          <w:tcPr>
            <w:tcW w:w="1469" w:type="dxa"/>
            <w:vMerge/>
          </w:tcPr>
          <w:p w14:paraId="741EB43C"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58F5665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 Outside Opening</w:t>
            </w:r>
          </w:p>
        </w:tc>
        <w:tc>
          <w:tcPr>
            <w:tcW w:w="4140" w:type="dxa"/>
            <w:tcBorders>
              <w:bottom w:val="single" w:sz="4" w:space="0" w:color="auto"/>
            </w:tcBorders>
          </w:tcPr>
          <w:p w14:paraId="5964243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outside of the wildlife opening at which trees were present divided by the total number of points in the survey (N = 20)</w:t>
            </w:r>
          </w:p>
          <w:p w14:paraId="71CF5C66"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3B18BB40" w14:textId="77777777" w:rsidR="00FD54B2" w:rsidRPr="003808E1" w:rsidRDefault="00FD54B2" w:rsidP="00804239">
            <w:pPr>
              <w:jc w:val="center"/>
              <w:rPr>
                <w:rFonts w:ascii="Times New Roman" w:hAnsi="Times New Roman" w:cs="Times New Roman"/>
                <w:sz w:val="24"/>
                <w:szCs w:val="24"/>
              </w:rPr>
            </w:pPr>
          </w:p>
        </w:tc>
      </w:tr>
      <w:tr w:rsidR="00FD54B2" w:rsidRPr="003808E1" w14:paraId="379CD475" w14:textId="77777777" w:rsidTr="00804239">
        <w:tc>
          <w:tcPr>
            <w:tcW w:w="1469" w:type="dxa"/>
            <w:vMerge/>
          </w:tcPr>
          <w:p w14:paraId="764E8ED1"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3EC9D000" w14:textId="77777777" w:rsidR="00FD54B2" w:rsidRPr="003808E1" w:rsidRDefault="00FD54B2" w:rsidP="00804239">
            <w:pPr>
              <w:rPr>
                <w:rFonts w:ascii="Times New Roman" w:hAnsi="Times New Roman" w:cs="Times New Roman"/>
                <w:sz w:val="10"/>
                <w:szCs w:val="10"/>
              </w:rPr>
            </w:pPr>
          </w:p>
          <w:p w14:paraId="5F3D756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Cover</w:t>
            </w:r>
          </w:p>
        </w:tc>
        <w:tc>
          <w:tcPr>
            <w:tcW w:w="4140" w:type="dxa"/>
            <w:tcBorders>
              <w:top w:val="single" w:sz="4" w:space="0" w:color="auto"/>
            </w:tcBorders>
          </w:tcPr>
          <w:p w14:paraId="53CCDADC" w14:textId="77777777" w:rsidR="00FD54B2" w:rsidRPr="003808E1" w:rsidRDefault="00FD54B2" w:rsidP="00804239">
            <w:pPr>
              <w:rPr>
                <w:rFonts w:ascii="Times New Roman" w:hAnsi="Times New Roman" w:cs="Times New Roman"/>
                <w:sz w:val="10"/>
                <w:szCs w:val="10"/>
              </w:rPr>
            </w:pPr>
          </w:p>
          <w:p w14:paraId="74F514D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average of 4 densiometer measurements of forest overstory density</w:t>
            </w:r>
          </w:p>
          <w:p w14:paraId="792D8406"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22EC733"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Tree plot surveys</w:t>
            </w:r>
          </w:p>
        </w:tc>
      </w:tr>
      <w:tr w:rsidR="00FD54B2" w:rsidRPr="003808E1" w14:paraId="2B942949" w14:textId="77777777" w:rsidTr="00804239">
        <w:tc>
          <w:tcPr>
            <w:tcW w:w="1469" w:type="dxa"/>
            <w:vMerge/>
          </w:tcPr>
          <w:p w14:paraId="168F59AF" w14:textId="77777777" w:rsidR="00FD54B2" w:rsidRPr="003808E1" w:rsidRDefault="00FD54B2" w:rsidP="00804239">
            <w:pPr>
              <w:rPr>
                <w:rFonts w:ascii="Times New Roman" w:hAnsi="Times New Roman" w:cs="Times New Roman"/>
                <w:sz w:val="24"/>
                <w:szCs w:val="24"/>
              </w:rPr>
            </w:pPr>
          </w:p>
        </w:tc>
        <w:tc>
          <w:tcPr>
            <w:tcW w:w="1946" w:type="dxa"/>
          </w:tcPr>
          <w:p w14:paraId="147045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Height</w:t>
            </w:r>
          </w:p>
        </w:tc>
        <w:tc>
          <w:tcPr>
            <w:tcW w:w="4140" w:type="dxa"/>
          </w:tcPr>
          <w:p w14:paraId="3226F8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eight (m) of an average intermediate tree within the wildlife opening</w:t>
            </w:r>
          </w:p>
          <w:p w14:paraId="1C16090E"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1466172F" w14:textId="77777777" w:rsidR="00FD54B2" w:rsidRPr="003808E1" w:rsidRDefault="00FD54B2" w:rsidP="00804239">
            <w:pPr>
              <w:jc w:val="center"/>
              <w:rPr>
                <w:rFonts w:ascii="Times New Roman" w:hAnsi="Times New Roman" w:cs="Times New Roman"/>
                <w:sz w:val="24"/>
                <w:szCs w:val="24"/>
              </w:rPr>
            </w:pPr>
          </w:p>
        </w:tc>
      </w:tr>
      <w:tr w:rsidR="00FD54B2" w:rsidRPr="003808E1" w14:paraId="5E9F07A7" w14:textId="77777777" w:rsidTr="00804239">
        <w:tc>
          <w:tcPr>
            <w:tcW w:w="1469" w:type="dxa"/>
            <w:vMerge/>
          </w:tcPr>
          <w:p w14:paraId="6E00ACBC" w14:textId="77777777" w:rsidR="00FD54B2" w:rsidRPr="003808E1" w:rsidRDefault="00FD54B2" w:rsidP="00804239">
            <w:pPr>
              <w:rPr>
                <w:rFonts w:ascii="Times New Roman" w:hAnsi="Times New Roman" w:cs="Times New Roman"/>
                <w:sz w:val="24"/>
                <w:szCs w:val="24"/>
              </w:rPr>
            </w:pPr>
          </w:p>
        </w:tc>
        <w:tc>
          <w:tcPr>
            <w:tcW w:w="1946" w:type="dxa"/>
          </w:tcPr>
          <w:p w14:paraId="2AEF929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Trees</w:t>
            </w:r>
          </w:p>
        </w:tc>
        <w:tc>
          <w:tcPr>
            <w:tcW w:w="4140" w:type="dxa"/>
          </w:tcPr>
          <w:p w14:paraId="43D8AE0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otal number of live trees and dead snags with &gt;10 cm diameter located within the tree plot; index of relative tree density</w:t>
            </w:r>
          </w:p>
          <w:p w14:paraId="6A98712B"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753A74C8" w14:textId="77777777" w:rsidR="00FD54B2" w:rsidRPr="003808E1" w:rsidRDefault="00FD54B2" w:rsidP="00804239">
            <w:pPr>
              <w:jc w:val="center"/>
              <w:rPr>
                <w:rFonts w:ascii="Times New Roman" w:hAnsi="Times New Roman" w:cs="Times New Roman"/>
                <w:sz w:val="24"/>
                <w:szCs w:val="24"/>
              </w:rPr>
            </w:pPr>
          </w:p>
        </w:tc>
      </w:tr>
      <w:tr w:rsidR="00FD54B2" w:rsidRPr="003808E1" w14:paraId="6F2B2E04" w14:textId="77777777" w:rsidTr="00804239">
        <w:tc>
          <w:tcPr>
            <w:tcW w:w="1469" w:type="dxa"/>
            <w:vMerge/>
          </w:tcPr>
          <w:p w14:paraId="15F57A32"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55D928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Basal Area</w:t>
            </w:r>
          </w:p>
        </w:tc>
        <w:tc>
          <w:tcPr>
            <w:tcW w:w="4140" w:type="dxa"/>
            <w:tcBorders>
              <w:bottom w:val="single" w:sz="4" w:space="0" w:color="auto"/>
            </w:tcBorders>
          </w:tcPr>
          <w:p w14:paraId="71CC028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um of the individual basal areas of all the trees within the tree plot; index of relative basal area</w:t>
            </w:r>
          </w:p>
          <w:p w14:paraId="3A894CE2"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40574627" w14:textId="77777777" w:rsidR="00FD54B2" w:rsidRPr="003808E1" w:rsidRDefault="00FD54B2" w:rsidP="00804239">
            <w:pPr>
              <w:jc w:val="center"/>
              <w:rPr>
                <w:rFonts w:ascii="Times New Roman" w:hAnsi="Times New Roman" w:cs="Times New Roman"/>
                <w:sz w:val="24"/>
                <w:szCs w:val="24"/>
              </w:rPr>
            </w:pPr>
          </w:p>
        </w:tc>
      </w:tr>
      <w:tr w:rsidR="00FD54B2" w:rsidRPr="003808E1" w14:paraId="60CE3207" w14:textId="77777777" w:rsidTr="00804239">
        <w:tc>
          <w:tcPr>
            <w:tcW w:w="1469" w:type="dxa"/>
            <w:vMerge/>
          </w:tcPr>
          <w:p w14:paraId="6691463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6E3F8212" w14:textId="77777777" w:rsidR="00FD54B2" w:rsidRPr="003808E1" w:rsidRDefault="00FD54B2" w:rsidP="00804239">
            <w:pPr>
              <w:rPr>
                <w:rFonts w:ascii="Times New Roman" w:hAnsi="Times New Roman" w:cs="Times New Roman"/>
                <w:sz w:val="10"/>
                <w:szCs w:val="10"/>
              </w:rPr>
            </w:pPr>
          </w:p>
          <w:p w14:paraId="156DE16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levation</w:t>
            </w:r>
          </w:p>
        </w:tc>
        <w:tc>
          <w:tcPr>
            <w:tcW w:w="4140" w:type="dxa"/>
            <w:tcBorders>
              <w:top w:val="single" w:sz="4" w:space="0" w:color="auto"/>
            </w:tcBorders>
          </w:tcPr>
          <w:p w14:paraId="336DFA39" w14:textId="77777777" w:rsidR="00FD54B2" w:rsidRPr="003808E1" w:rsidRDefault="00FD54B2" w:rsidP="00804239">
            <w:pPr>
              <w:rPr>
                <w:rFonts w:ascii="Times New Roman" w:hAnsi="Times New Roman" w:cs="Times New Roman"/>
                <w:sz w:val="10"/>
                <w:szCs w:val="10"/>
              </w:rPr>
            </w:pPr>
          </w:p>
          <w:p w14:paraId="1D253E9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ean elevation within boundaries of wildlife opening</w:t>
            </w:r>
          </w:p>
          <w:p w14:paraId="38DDFCB2"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733FF19"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huttle Radar Topography Mission digital elevation data</w:t>
            </w:r>
          </w:p>
        </w:tc>
      </w:tr>
      <w:tr w:rsidR="00FD54B2" w:rsidRPr="003808E1" w14:paraId="6B8F8DE7" w14:textId="77777777" w:rsidTr="00804239">
        <w:tc>
          <w:tcPr>
            <w:tcW w:w="1469" w:type="dxa"/>
            <w:vMerge/>
          </w:tcPr>
          <w:p w14:paraId="61622F7A" w14:textId="77777777" w:rsidR="00FD54B2" w:rsidRPr="003808E1" w:rsidRDefault="00FD54B2" w:rsidP="00804239">
            <w:pPr>
              <w:rPr>
                <w:rFonts w:ascii="Times New Roman" w:hAnsi="Times New Roman" w:cs="Times New Roman"/>
                <w:sz w:val="24"/>
                <w:szCs w:val="24"/>
              </w:rPr>
            </w:pPr>
          </w:p>
        </w:tc>
        <w:tc>
          <w:tcPr>
            <w:tcW w:w="1946" w:type="dxa"/>
          </w:tcPr>
          <w:p w14:paraId="0EC43B9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spect</w:t>
            </w:r>
          </w:p>
        </w:tc>
        <w:tc>
          <w:tcPr>
            <w:tcW w:w="4140" w:type="dxa"/>
          </w:tcPr>
          <w:p w14:paraId="192F6C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aspect within boundaries of wildlife opening</w:t>
            </w:r>
          </w:p>
          <w:p w14:paraId="4B6021A9"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41F83ED7" w14:textId="77777777" w:rsidR="00FD54B2" w:rsidRPr="003808E1" w:rsidRDefault="00FD54B2" w:rsidP="00804239">
            <w:pPr>
              <w:jc w:val="center"/>
              <w:rPr>
                <w:rFonts w:ascii="Times New Roman" w:hAnsi="Times New Roman" w:cs="Times New Roman"/>
                <w:sz w:val="24"/>
                <w:szCs w:val="24"/>
              </w:rPr>
            </w:pPr>
          </w:p>
        </w:tc>
      </w:tr>
      <w:tr w:rsidR="00FD54B2" w:rsidRPr="003808E1" w14:paraId="377CFA20" w14:textId="77777777" w:rsidTr="00804239">
        <w:tc>
          <w:tcPr>
            <w:tcW w:w="1469" w:type="dxa"/>
            <w:vMerge/>
            <w:tcBorders>
              <w:bottom w:val="single" w:sz="4" w:space="0" w:color="auto"/>
            </w:tcBorders>
          </w:tcPr>
          <w:p w14:paraId="7D43C1EA"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2B73168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PI</w:t>
            </w:r>
          </w:p>
        </w:tc>
        <w:tc>
          <w:tcPr>
            <w:tcW w:w="4140" w:type="dxa"/>
            <w:tcBorders>
              <w:bottom w:val="single" w:sz="4" w:space="0" w:color="auto"/>
            </w:tcBorders>
          </w:tcPr>
          <w:p w14:paraId="7934483A"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topographical position index (TPI) value within boundaries of wildlife opening</w:t>
            </w:r>
          </w:p>
          <w:p w14:paraId="65C3DDB1"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261CBCA0" w14:textId="77777777" w:rsidR="00FD54B2" w:rsidRPr="003808E1" w:rsidRDefault="00FD54B2" w:rsidP="00804239">
            <w:pPr>
              <w:jc w:val="center"/>
              <w:rPr>
                <w:rFonts w:ascii="Times New Roman" w:hAnsi="Times New Roman" w:cs="Times New Roman"/>
                <w:sz w:val="24"/>
                <w:szCs w:val="24"/>
              </w:rPr>
            </w:pPr>
          </w:p>
        </w:tc>
      </w:tr>
      <w:tr w:rsidR="00FD54B2" w:rsidRPr="003808E1" w14:paraId="74DE7F2D" w14:textId="77777777" w:rsidTr="00804239">
        <w:tc>
          <w:tcPr>
            <w:tcW w:w="1469" w:type="dxa"/>
            <w:vMerge w:val="restart"/>
            <w:tcBorders>
              <w:top w:val="single" w:sz="4" w:space="0" w:color="auto"/>
            </w:tcBorders>
          </w:tcPr>
          <w:p w14:paraId="509479B6" w14:textId="77777777" w:rsidR="00FD54B2" w:rsidRPr="003808E1" w:rsidRDefault="00FD54B2" w:rsidP="00804239">
            <w:pPr>
              <w:rPr>
                <w:rFonts w:ascii="Times New Roman" w:hAnsi="Times New Roman" w:cs="Times New Roman"/>
                <w:sz w:val="10"/>
                <w:szCs w:val="10"/>
              </w:rPr>
            </w:pPr>
          </w:p>
          <w:p w14:paraId="6B0E1E0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ize</w:t>
            </w:r>
          </w:p>
        </w:tc>
        <w:tc>
          <w:tcPr>
            <w:tcW w:w="1946" w:type="dxa"/>
            <w:tcBorders>
              <w:top w:val="single" w:sz="4" w:space="0" w:color="auto"/>
            </w:tcBorders>
          </w:tcPr>
          <w:p w14:paraId="17A29D08" w14:textId="77777777" w:rsidR="00FD54B2" w:rsidRPr="003808E1" w:rsidRDefault="00FD54B2" w:rsidP="00804239">
            <w:pPr>
              <w:rPr>
                <w:rFonts w:ascii="Times New Roman" w:hAnsi="Times New Roman" w:cs="Times New Roman"/>
                <w:sz w:val="10"/>
                <w:szCs w:val="10"/>
              </w:rPr>
            </w:pPr>
          </w:p>
          <w:p w14:paraId="546EEF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w:t>
            </w:r>
          </w:p>
        </w:tc>
        <w:tc>
          <w:tcPr>
            <w:tcW w:w="4140" w:type="dxa"/>
            <w:tcBorders>
              <w:top w:val="single" w:sz="4" w:space="0" w:color="auto"/>
            </w:tcBorders>
          </w:tcPr>
          <w:p w14:paraId="3ED6D4CB" w14:textId="77777777" w:rsidR="00FD54B2" w:rsidRPr="003808E1" w:rsidRDefault="00FD54B2" w:rsidP="00804239">
            <w:pPr>
              <w:rPr>
                <w:rFonts w:ascii="Times New Roman" w:hAnsi="Times New Roman" w:cs="Times New Roman"/>
                <w:sz w:val="10"/>
                <w:szCs w:val="10"/>
              </w:rPr>
            </w:pPr>
          </w:p>
          <w:p w14:paraId="52AE33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 (ha) of wildlife opening</w:t>
            </w:r>
          </w:p>
          <w:p w14:paraId="7FF137B3"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3F2CE3A"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1355BC24" w14:textId="77777777" w:rsidTr="00804239">
        <w:tc>
          <w:tcPr>
            <w:tcW w:w="1469" w:type="dxa"/>
            <w:vMerge/>
          </w:tcPr>
          <w:p w14:paraId="16C1E812" w14:textId="77777777" w:rsidR="00FD54B2" w:rsidRPr="003808E1" w:rsidRDefault="00FD54B2" w:rsidP="00804239">
            <w:pPr>
              <w:rPr>
                <w:rFonts w:ascii="Times New Roman" w:hAnsi="Times New Roman" w:cs="Times New Roman"/>
                <w:sz w:val="24"/>
                <w:szCs w:val="24"/>
              </w:rPr>
            </w:pPr>
          </w:p>
        </w:tc>
        <w:tc>
          <w:tcPr>
            <w:tcW w:w="1946" w:type="dxa"/>
          </w:tcPr>
          <w:p w14:paraId="27F0C4C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dge:Area Ratio</w:t>
            </w:r>
          </w:p>
        </w:tc>
        <w:tc>
          <w:tcPr>
            <w:tcW w:w="4140" w:type="dxa"/>
          </w:tcPr>
          <w:p w14:paraId="5ABA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atio of total edge distance (m) to area (ha) of wildlife opening</w:t>
            </w:r>
          </w:p>
          <w:p w14:paraId="3EDFE0C7"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2DBEFF52" w14:textId="77777777" w:rsidR="00FD54B2" w:rsidRPr="003808E1" w:rsidRDefault="00FD54B2" w:rsidP="00804239">
            <w:pPr>
              <w:jc w:val="center"/>
              <w:rPr>
                <w:rFonts w:ascii="Times New Roman" w:hAnsi="Times New Roman" w:cs="Times New Roman"/>
                <w:sz w:val="24"/>
                <w:szCs w:val="24"/>
              </w:rPr>
            </w:pPr>
          </w:p>
        </w:tc>
      </w:tr>
      <w:tr w:rsidR="00FD54B2" w:rsidRPr="003808E1" w14:paraId="6EE22857" w14:textId="77777777" w:rsidTr="00804239">
        <w:tc>
          <w:tcPr>
            <w:tcW w:w="1469" w:type="dxa"/>
            <w:vMerge/>
            <w:tcBorders>
              <w:bottom w:val="single" w:sz="12" w:space="0" w:color="auto"/>
            </w:tcBorders>
          </w:tcPr>
          <w:p w14:paraId="5B1F7244" w14:textId="77777777" w:rsidR="00FD54B2" w:rsidRPr="003808E1" w:rsidRDefault="00FD54B2" w:rsidP="00804239">
            <w:pPr>
              <w:rPr>
                <w:rFonts w:ascii="Times New Roman" w:hAnsi="Times New Roman" w:cs="Times New Roman"/>
                <w:sz w:val="24"/>
                <w:szCs w:val="24"/>
              </w:rPr>
            </w:pPr>
          </w:p>
        </w:tc>
        <w:tc>
          <w:tcPr>
            <w:tcW w:w="1946" w:type="dxa"/>
            <w:tcBorders>
              <w:bottom w:val="single" w:sz="12" w:space="0" w:color="auto"/>
            </w:tcBorders>
          </w:tcPr>
          <w:p w14:paraId="606F759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undness</w:t>
            </w:r>
          </w:p>
        </w:tc>
        <w:tc>
          <w:tcPr>
            <w:tcW w:w="4140" w:type="dxa"/>
            <w:tcBorders>
              <w:bottom w:val="single" w:sz="12" w:space="0" w:color="auto"/>
            </w:tcBorders>
          </w:tcPr>
          <w:p w14:paraId="2EFF085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hape metric; also known as the Polsby-Popper score</w:t>
            </w:r>
          </w:p>
          <w:p w14:paraId="08F0777C"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2" w:space="0" w:color="auto"/>
            </w:tcBorders>
            <w:vAlign w:val="center"/>
          </w:tcPr>
          <w:p w14:paraId="0C247D28" w14:textId="77777777" w:rsidR="00FD54B2" w:rsidRPr="003808E1" w:rsidRDefault="00FD54B2" w:rsidP="00804239">
            <w:pPr>
              <w:jc w:val="center"/>
              <w:rPr>
                <w:rFonts w:ascii="Times New Roman" w:hAnsi="Times New Roman" w:cs="Times New Roman"/>
                <w:sz w:val="24"/>
                <w:szCs w:val="24"/>
              </w:rPr>
            </w:pPr>
          </w:p>
        </w:tc>
      </w:tr>
    </w:tbl>
    <w:p w14:paraId="30BFDBFC"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Look w:val="04A0" w:firstRow="1" w:lastRow="0" w:firstColumn="1" w:lastColumn="0" w:noHBand="0" w:noVBand="1"/>
      </w:tblPr>
      <w:tblGrid>
        <w:gridCol w:w="1469"/>
        <w:gridCol w:w="1946"/>
        <w:gridCol w:w="4140"/>
        <w:gridCol w:w="1710"/>
      </w:tblGrid>
      <w:tr w:rsidR="00FD54B2" w:rsidRPr="003808E1" w14:paraId="43591640" w14:textId="77777777" w:rsidTr="00804239">
        <w:tc>
          <w:tcPr>
            <w:tcW w:w="1469" w:type="dxa"/>
            <w:tcBorders>
              <w:top w:val="single" w:sz="12" w:space="0" w:color="auto"/>
              <w:left w:val="nil"/>
              <w:bottom w:val="single" w:sz="12" w:space="0" w:color="auto"/>
              <w:right w:val="nil"/>
            </w:tcBorders>
          </w:tcPr>
          <w:p w14:paraId="4B6716C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left w:val="nil"/>
              <w:bottom w:val="single" w:sz="12" w:space="0" w:color="auto"/>
              <w:right w:val="nil"/>
            </w:tcBorders>
          </w:tcPr>
          <w:p w14:paraId="4CE2C8E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left w:val="nil"/>
              <w:bottom w:val="single" w:sz="12" w:space="0" w:color="auto"/>
              <w:right w:val="nil"/>
            </w:tcBorders>
          </w:tcPr>
          <w:p w14:paraId="33415D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left w:val="nil"/>
              <w:bottom w:val="single" w:sz="12" w:space="0" w:color="auto"/>
              <w:right w:val="nil"/>
            </w:tcBorders>
          </w:tcPr>
          <w:p w14:paraId="6D9D3722"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3A652834" w14:textId="77777777" w:rsidTr="00804239">
        <w:tc>
          <w:tcPr>
            <w:tcW w:w="1469" w:type="dxa"/>
            <w:vMerge w:val="restart"/>
            <w:tcBorders>
              <w:top w:val="single" w:sz="12" w:space="0" w:color="auto"/>
              <w:left w:val="nil"/>
              <w:bottom w:val="nil"/>
              <w:right w:val="nil"/>
            </w:tcBorders>
          </w:tcPr>
          <w:p w14:paraId="4BB77BAD" w14:textId="77777777" w:rsidR="00FD54B2" w:rsidRPr="003808E1" w:rsidRDefault="00FD54B2" w:rsidP="00804239">
            <w:pPr>
              <w:rPr>
                <w:rFonts w:ascii="Times New Roman" w:hAnsi="Times New Roman" w:cs="Times New Roman"/>
                <w:sz w:val="10"/>
                <w:szCs w:val="10"/>
              </w:rPr>
            </w:pPr>
          </w:p>
          <w:p w14:paraId="5910814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1946" w:type="dxa"/>
            <w:tcBorders>
              <w:top w:val="single" w:sz="12" w:space="0" w:color="auto"/>
              <w:left w:val="nil"/>
              <w:bottom w:val="nil"/>
              <w:right w:val="nil"/>
            </w:tcBorders>
          </w:tcPr>
          <w:p w14:paraId="693D3E90" w14:textId="77777777" w:rsidR="00FD54B2" w:rsidRPr="003808E1" w:rsidRDefault="00FD54B2" w:rsidP="00804239">
            <w:pPr>
              <w:rPr>
                <w:rFonts w:ascii="Times New Roman" w:hAnsi="Times New Roman" w:cs="Times New Roman"/>
                <w:sz w:val="10"/>
                <w:szCs w:val="10"/>
              </w:rPr>
            </w:pPr>
          </w:p>
          <w:p w14:paraId="6D96011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Opening Type</w:t>
            </w:r>
          </w:p>
        </w:tc>
        <w:tc>
          <w:tcPr>
            <w:tcW w:w="4140" w:type="dxa"/>
            <w:tcBorders>
              <w:top w:val="single" w:sz="12" w:space="0" w:color="auto"/>
              <w:left w:val="nil"/>
              <w:bottom w:val="nil"/>
              <w:right w:val="nil"/>
            </w:tcBorders>
          </w:tcPr>
          <w:p w14:paraId="2EB59778" w14:textId="77777777" w:rsidR="00FD54B2" w:rsidRPr="003808E1" w:rsidRDefault="00FD54B2" w:rsidP="00804239">
            <w:pPr>
              <w:rPr>
                <w:rFonts w:ascii="Times New Roman" w:hAnsi="Times New Roman" w:cs="Times New Roman"/>
                <w:sz w:val="10"/>
                <w:szCs w:val="10"/>
              </w:rPr>
            </w:pPr>
          </w:p>
          <w:p w14:paraId="078099A9" w14:textId="60529A0D"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Dummy variable where 1 = opening type of “1” </w:t>
            </w:r>
            <w:r w:rsidR="009E1DC8" w:rsidRPr="003808E1">
              <w:rPr>
                <w:rFonts w:ascii="Times New Roman" w:hAnsi="Times New Roman" w:cs="Times New Roman"/>
                <w:sz w:val="24"/>
                <w:szCs w:val="24"/>
              </w:rPr>
              <w:t xml:space="preserve">(i.e., standard maintained wildlife openings that were intentionally created by managers and tended to be small, round, and actively managed) </w:t>
            </w:r>
            <w:r w:rsidRPr="003808E1">
              <w:rPr>
                <w:rFonts w:ascii="Times New Roman" w:hAnsi="Times New Roman" w:cs="Times New Roman"/>
                <w:sz w:val="24"/>
                <w:szCs w:val="24"/>
              </w:rPr>
              <w:t>and 0 = all other opening types</w:t>
            </w:r>
            <w:r w:rsidR="007C7FFB" w:rsidRPr="003808E1">
              <w:rPr>
                <w:rFonts w:ascii="Times New Roman" w:hAnsi="Times New Roman" w:cs="Times New Roman"/>
                <w:sz w:val="24"/>
                <w:szCs w:val="24"/>
              </w:rPr>
              <w:t xml:space="preserve"> (e.g., reclaimed strip mines, grazing allotments, gas well sites)</w:t>
            </w:r>
          </w:p>
          <w:p w14:paraId="6B938B4F"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left w:val="nil"/>
              <w:bottom w:val="nil"/>
              <w:right w:val="nil"/>
            </w:tcBorders>
            <w:vAlign w:val="center"/>
          </w:tcPr>
          <w:p w14:paraId="1654484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 (supplemented by field observations)</w:t>
            </w:r>
          </w:p>
        </w:tc>
      </w:tr>
      <w:tr w:rsidR="00FD54B2" w:rsidRPr="003808E1" w14:paraId="45D03260" w14:textId="77777777" w:rsidTr="00804239">
        <w:tc>
          <w:tcPr>
            <w:tcW w:w="1469" w:type="dxa"/>
            <w:vMerge/>
            <w:tcBorders>
              <w:top w:val="nil"/>
              <w:left w:val="nil"/>
              <w:bottom w:val="nil"/>
              <w:right w:val="nil"/>
            </w:tcBorders>
          </w:tcPr>
          <w:p w14:paraId="55C42204"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6059C61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ast Maintenance</w:t>
            </w:r>
          </w:p>
        </w:tc>
        <w:tc>
          <w:tcPr>
            <w:tcW w:w="4140" w:type="dxa"/>
            <w:tcBorders>
              <w:top w:val="nil"/>
              <w:left w:val="nil"/>
              <w:bottom w:val="nil"/>
              <w:right w:val="nil"/>
            </w:tcBorders>
          </w:tcPr>
          <w:p w14:paraId="6F11945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record of past maintenance by managers and 0 = no record</w:t>
            </w:r>
          </w:p>
          <w:p w14:paraId="10746643"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5C83C2AC" w14:textId="77777777" w:rsidR="00FD54B2" w:rsidRPr="003808E1" w:rsidRDefault="00FD54B2" w:rsidP="00804239">
            <w:pPr>
              <w:jc w:val="center"/>
              <w:rPr>
                <w:rFonts w:ascii="Times New Roman" w:hAnsi="Times New Roman" w:cs="Times New Roman"/>
                <w:sz w:val="24"/>
                <w:szCs w:val="24"/>
              </w:rPr>
            </w:pPr>
          </w:p>
        </w:tc>
      </w:tr>
      <w:tr w:rsidR="00FD54B2" w:rsidRPr="003808E1" w14:paraId="38AD0766" w14:textId="77777777" w:rsidTr="00804239">
        <w:tc>
          <w:tcPr>
            <w:tcW w:w="1469" w:type="dxa"/>
            <w:vMerge/>
            <w:tcBorders>
              <w:top w:val="nil"/>
              <w:left w:val="nil"/>
              <w:bottom w:val="nil"/>
              <w:right w:val="nil"/>
            </w:tcBorders>
          </w:tcPr>
          <w:p w14:paraId="5F296A4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52E045F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ecent Disturbance</w:t>
            </w:r>
          </w:p>
        </w:tc>
        <w:tc>
          <w:tcPr>
            <w:tcW w:w="4140" w:type="dxa"/>
            <w:tcBorders>
              <w:top w:val="nil"/>
              <w:left w:val="nil"/>
              <w:bottom w:val="nil"/>
              <w:right w:val="nil"/>
            </w:tcBorders>
          </w:tcPr>
          <w:p w14:paraId="00E8285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disturbance involving exposing bare soil, tilling, or mowing within past 5 years and 0 = no disturbance</w:t>
            </w:r>
          </w:p>
          <w:p w14:paraId="655F3EE8"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1FD2CD1" w14:textId="77777777" w:rsidR="00FD54B2" w:rsidRPr="003808E1" w:rsidRDefault="00FD54B2" w:rsidP="00804239">
            <w:pPr>
              <w:jc w:val="center"/>
              <w:rPr>
                <w:rFonts w:ascii="Times New Roman" w:hAnsi="Times New Roman" w:cs="Times New Roman"/>
                <w:sz w:val="24"/>
                <w:szCs w:val="24"/>
              </w:rPr>
            </w:pPr>
          </w:p>
        </w:tc>
      </w:tr>
      <w:tr w:rsidR="00FD54B2" w:rsidRPr="003808E1" w14:paraId="0ADAE7AA" w14:textId="77777777" w:rsidTr="00804239">
        <w:tc>
          <w:tcPr>
            <w:tcW w:w="1469" w:type="dxa"/>
            <w:vMerge/>
            <w:tcBorders>
              <w:top w:val="nil"/>
              <w:left w:val="nil"/>
              <w:bottom w:val="nil"/>
              <w:right w:val="nil"/>
            </w:tcBorders>
          </w:tcPr>
          <w:p w14:paraId="610193B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48DC9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wing Frequency</w:t>
            </w:r>
          </w:p>
        </w:tc>
        <w:tc>
          <w:tcPr>
            <w:tcW w:w="4140" w:type="dxa"/>
            <w:tcBorders>
              <w:top w:val="nil"/>
              <w:left w:val="nil"/>
              <w:bottom w:val="nil"/>
              <w:right w:val="nil"/>
            </w:tcBorders>
          </w:tcPr>
          <w:p w14:paraId="1E64CAD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elapsed years between mowing by managers</w:t>
            </w:r>
          </w:p>
          <w:p w14:paraId="1BC6324F"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D84CDE1" w14:textId="77777777" w:rsidR="00FD54B2" w:rsidRPr="003808E1" w:rsidRDefault="00FD54B2" w:rsidP="00804239">
            <w:pPr>
              <w:jc w:val="center"/>
              <w:rPr>
                <w:rFonts w:ascii="Times New Roman" w:hAnsi="Times New Roman" w:cs="Times New Roman"/>
                <w:sz w:val="24"/>
                <w:szCs w:val="24"/>
              </w:rPr>
            </w:pPr>
          </w:p>
        </w:tc>
      </w:tr>
      <w:tr w:rsidR="00FD54B2" w:rsidRPr="003808E1" w14:paraId="16ED88B9" w14:textId="77777777" w:rsidTr="00804239">
        <w:tc>
          <w:tcPr>
            <w:tcW w:w="1469" w:type="dxa"/>
            <w:vMerge/>
            <w:tcBorders>
              <w:top w:val="nil"/>
              <w:left w:val="nil"/>
              <w:bottom w:val="nil"/>
              <w:right w:val="nil"/>
            </w:tcBorders>
          </w:tcPr>
          <w:p w14:paraId="0AF61DB5"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EDE5E0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uman Activity</w:t>
            </w:r>
          </w:p>
        </w:tc>
        <w:tc>
          <w:tcPr>
            <w:tcW w:w="4140" w:type="dxa"/>
            <w:tcBorders>
              <w:top w:val="nil"/>
              <w:left w:val="nil"/>
              <w:bottom w:val="nil"/>
              <w:right w:val="nil"/>
            </w:tcBorders>
          </w:tcPr>
          <w:p w14:paraId="53CA12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moderate to high levels of human activity or recreation and 0 = no or low levels of human activity or recreation</w:t>
            </w:r>
          </w:p>
          <w:p w14:paraId="0A217394"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405BA59F" w14:textId="77777777" w:rsidR="00FD54B2" w:rsidRPr="003808E1" w:rsidRDefault="00FD54B2" w:rsidP="00804239">
            <w:pPr>
              <w:jc w:val="center"/>
              <w:rPr>
                <w:rFonts w:ascii="Times New Roman" w:hAnsi="Times New Roman" w:cs="Times New Roman"/>
                <w:sz w:val="24"/>
                <w:szCs w:val="24"/>
              </w:rPr>
            </w:pPr>
          </w:p>
        </w:tc>
      </w:tr>
      <w:tr w:rsidR="00FD54B2" w:rsidRPr="003808E1" w14:paraId="343B7856" w14:textId="77777777" w:rsidTr="00804239">
        <w:tc>
          <w:tcPr>
            <w:tcW w:w="1469" w:type="dxa"/>
            <w:vMerge/>
            <w:tcBorders>
              <w:top w:val="nil"/>
              <w:left w:val="nil"/>
              <w:bottom w:val="single" w:sz="4" w:space="0" w:color="auto"/>
              <w:right w:val="nil"/>
            </w:tcBorders>
          </w:tcPr>
          <w:p w14:paraId="31A2F162"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5312FDB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ad Proximity</w:t>
            </w:r>
          </w:p>
        </w:tc>
        <w:tc>
          <w:tcPr>
            <w:tcW w:w="4140" w:type="dxa"/>
            <w:tcBorders>
              <w:top w:val="nil"/>
              <w:left w:val="nil"/>
              <w:bottom w:val="single" w:sz="4" w:space="0" w:color="auto"/>
              <w:right w:val="nil"/>
            </w:tcBorders>
          </w:tcPr>
          <w:p w14:paraId="1A9C296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thin 50 m of a public, maintained road and 0 = not within 50 m of a public, maintained road</w:t>
            </w:r>
          </w:p>
          <w:p w14:paraId="73ED18AD"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single" w:sz="4" w:space="0" w:color="auto"/>
              <w:right w:val="nil"/>
            </w:tcBorders>
            <w:vAlign w:val="center"/>
          </w:tcPr>
          <w:p w14:paraId="69D890E4" w14:textId="77777777" w:rsidR="00FD54B2" w:rsidRPr="003808E1" w:rsidRDefault="00FD54B2" w:rsidP="00804239">
            <w:pPr>
              <w:jc w:val="center"/>
              <w:rPr>
                <w:rFonts w:ascii="Times New Roman" w:hAnsi="Times New Roman" w:cs="Times New Roman"/>
                <w:sz w:val="24"/>
                <w:szCs w:val="24"/>
              </w:rPr>
            </w:pPr>
          </w:p>
        </w:tc>
      </w:tr>
      <w:tr w:rsidR="00FD54B2" w:rsidRPr="003808E1" w14:paraId="4CA56678" w14:textId="77777777" w:rsidTr="00804239">
        <w:tc>
          <w:tcPr>
            <w:tcW w:w="1469" w:type="dxa"/>
            <w:tcBorders>
              <w:top w:val="single" w:sz="4" w:space="0" w:color="auto"/>
              <w:left w:val="nil"/>
              <w:bottom w:val="nil"/>
              <w:right w:val="nil"/>
            </w:tcBorders>
          </w:tcPr>
          <w:p w14:paraId="6884383B" w14:textId="77777777" w:rsidR="00FD54B2" w:rsidRPr="003808E1" w:rsidRDefault="00FD54B2" w:rsidP="00804239">
            <w:pPr>
              <w:rPr>
                <w:rFonts w:ascii="Times New Roman" w:hAnsi="Times New Roman" w:cs="Times New Roman"/>
                <w:sz w:val="10"/>
                <w:szCs w:val="10"/>
              </w:rPr>
            </w:pPr>
          </w:p>
          <w:p w14:paraId="336E2A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4" w:space="0" w:color="auto"/>
              <w:left w:val="nil"/>
              <w:bottom w:val="single" w:sz="4" w:space="0" w:color="auto"/>
              <w:right w:val="nil"/>
            </w:tcBorders>
          </w:tcPr>
          <w:p w14:paraId="24519B75" w14:textId="77777777" w:rsidR="00FD54B2" w:rsidRPr="003808E1" w:rsidRDefault="00FD54B2" w:rsidP="00804239">
            <w:pPr>
              <w:rPr>
                <w:rFonts w:ascii="Times New Roman" w:hAnsi="Times New Roman" w:cs="Times New Roman"/>
                <w:sz w:val="10"/>
                <w:szCs w:val="10"/>
              </w:rPr>
            </w:pPr>
          </w:p>
          <w:p w14:paraId="69C5AEF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to Nearest Opening</w:t>
            </w:r>
          </w:p>
        </w:tc>
        <w:tc>
          <w:tcPr>
            <w:tcW w:w="4140" w:type="dxa"/>
            <w:tcBorders>
              <w:top w:val="single" w:sz="4" w:space="0" w:color="auto"/>
              <w:left w:val="nil"/>
              <w:bottom w:val="single" w:sz="4" w:space="0" w:color="auto"/>
              <w:right w:val="nil"/>
            </w:tcBorders>
          </w:tcPr>
          <w:p w14:paraId="5FD552C7" w14:textId="77777777" w:rsidR="00FD54B2" w:rsidRPr="003808E1" w:rsidRDefault="00FD54B2" w:rsidP="00804239">
            <w:pPr>
              <w:rPr>
                <w:rFonts w:ascii="Times New Roman" w:hAnsi="Times New Roman" w:cs="Times New Roman"/>
                <w:sz w:val="10"/>
                <w:szCs w:val="10"/>
              </w:rPr>
            </w:pPr>
          </w:p>
          <w:p w14:paraId="15D5867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m) from the edge of the focal wildlife opening to the edge of its nearest neighbor</w:t>
            </w:r>
          </w:p>
          <w:p w14:paraId="3B946BD5"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left w:val="nil"/>
              <w:bottom w:val="nil"/>
              <w:right w:val="nil"/>
            </w:tcBorders>
            <w:vAlign w:val="center"/>
          </w:tcPr>
          <w:p w14:paraId="47F993BC"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40CB06FF" w14:textId="77777777" w:rsidTr="00804239">
        <w:tc>
          <w:tcPr>
            <w:tcW w:w="1469" w:type="dxa"/>
            <w:tcBorders>
              <w:top w:val="nil"/>
              <w:left w:val="nil"/>
              <w:bottom w:val="nil"/>
              <w:right w:val="nil"/>
            </w:tcBorders>
          </w:tcPr>
          <w:p w14:paraId="0058D4E7"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nil"/>
              <w:right w:val="nil"/>
            </w:tcBorders>
          </w:tcPr>
          <w:p w14:paraId="6AEC4415" w14:textId="77777777" w:rsidR="00FD54B2" w:rsidRPr="003808E1" w:rsidRDefault="00FD54B2" w:rsidP="00804239">
            <w:pPr>
              <w:rPr>
                <w:rFonts w:ascii="Times New Roman" w:hAnsi="Times New Roman" w:cs="Times New Roman"/>
                <w:sz w:val="10"/>
                <w:szCs w:val="10"/>
              </w:rPr>
            </w:pPr>
          </w:p>
          <w:p w14:paraId="04FCD3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Small Openings</w:t>
            </w:r>
          </w:p>
          <w:p w14:paraId="7240ABE4" w14:textId="77777777" w:rsidR="00FD54B2" w:rsidRPr="003808E1" w:rsidRDefault="00FD54B2" w:rsidP="00804239">
            <w:pPr>
              <w:rPr>
                <w:rFonts w:ascii="Times New Roman" w:hAnsi="Times New Roman" w:cs="Times New Roman"/>
                <w:sz w:val="10"/>
                <w:szCs w:val="10"/>
              </w:rPr>
            </w:pPr>
          </w:p>
        </w:tc>
        <w:tc>
          <w:tcPr>
            <w:tcW w:w="4140" w:type="dxa"/>
            <w:vMerge w:val="restart"/>
            <w:tcBorders>
              <w:top w:val="single" w:sz="4" w:space="0" w:color="auto"/>
              <w:left w:val="nil"/>
              <w:bottom w:val="nil"/>
              <w:right w:val="nil"/>
            </w:tcBorders>
            <w:vAlign w:val="center"/>
          </w:tcPr>
          <w:p w14:paraId="360F36C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0B527F8" w14:textId="77777777" w:rsidR="00FD54B2" w:rsidRPr="003808E1" w:rsidRDefault="00FD54B2" w:rsidP="00804239">
            <w:pPr>
              <w:jc w:val="center"/>
              <w:rPr>
                <w:rFonts w:ascii="Times New Roman" w:hAnsi="Times New Roman" w:cs="Times New Roman"/>
                <w:sz w:val="24"/>
                <w:szCs w:val="24"/>
              </w:rPr>
            </w:pPr>
          </w:p>
        </w:tc>
      </w:tr>
      <w:tr w:rsidR="00FD54B2" w:rsidRPr="003808E1" w14:paraId="1FE472B8" w14:textId="77777777" w:rsidTr="00804239">
        <w:tc>
          <w:tcPr>
            <w:tcW w:w="1469" w:type="dxa"/>
            <w:tcBorders>
              <w:top w:val="nil"/>
              <w:left w:val="nil"/>
              <w:bottom w:val="nil"/>
              <w:right w:val="nil"/>
            </w:tcBorders>
          </w:tcPr>
          <w:p w14:paraId="47D83D6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4DB96D4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Midsize Openings</w:t>
            </w:r>
          </w:p>
          <w:p w14:paraId="5DA1AE6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nil"/>
              <w:right w:val="nil"/>
            </w:tcBorders>
          </w:tcPr>
          <w:p w14:paraId="1EACAA6B"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nil"/>
              <w:right w:val="nil"/>
            </w:tcBorders>
            <w:vAlign w:val="center"/>
          </w:tcPr>
          <w:p w14:paraId="61128E28" w14:textId="77777777" w:rsidR="00FD54B2" w:rsidRPr="003808E1" w:rsidRDefault="00FD54B2" w:rsidP="00804239">
            <w:pPr>
              <w:jc w:val="center"/>
              <w:rPr>
                <w:rFonts w:ascii="Times New Roman" w:hAnsi="Times New Roman" w:cs="Times New Roman"/>
                <w:sz w:val="24"/>
                <w:szCs w:val="24"/>
              </w:rPr>
            </w:pPr>
          </w:p>
        </w:tc>
      </w:tr>
      <w:tr w:rsidR="00FD54B2" w:rsidRPr="003808E1" w14:paraId="50DD887B" w14:textId="77777777" w:rsidTr="00804239">
        <w:tc>
          <w:tcPr>
            <w:tcW w:w="1469" w:type="dxa"/>
            <w:tcBorders>
              <w:top w:val="nil"/>
              <w:left w:val="nil"/>
              <w:bottom w:val="nil"/>
              <w:right w:val="nil"/>
            </w:tcBorders>
          </w:tcPr>
          <w:p w14:paraId="1A11BCA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3580562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Large Openings</w:t>
            </w:r>
          </w:p>
          <w:p w14:paraId="1774C73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single" w:sz="4" w:space="0" w:color="auto"/>
              <w:right w:val="nil"/>
            </w:tcBorders>
          </w:tcPr>
          <w:p w14:paraId="760B6EA8"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single" w:sz="4" w:space="0" w:color="auto"/>
              <w:right w:val="nil"/>
            </w:tcBorders>
            <w:vAlign w:val="center"/>
          </w:tcPr>
          <w:p w14:paraId="2FA10F87" w14:textId="77777777" w:rsidR="00FD54B2" w:rsidRPr="003808E1" w:rsidRDefault="00FD54B2" w:rsidP="00804239">
            <w:pPr>
              <w:jc w:val="center"/>
              <w:rPr>
                <w:rFonts w:ascii="Times New Roman" w:hAnsi="Times New Roman" w:cs="Times New Roman"/>
                <w:sz w:val="24"/>
                <w:szCs w:val="24"/>
              </w:rPr>
            </w:pPr>
          </w:p>
        </w:tc>
      </w:tr>
      <w:tr w:rsidR="00FD54B2" w:rsidRPr="003808E1" w14:paraId="5252ABB8" w14:textId="77777777" w:rsidTr="00804239">
        <w:tc>
          <w:tcPr>
            <w:tcW w:w="1469" w:type="dxa"/>
            <w:tcBorders>
              <w:top w:val="nil"/>
              <w:left w:val="nil"/>
              <w:bottom w:val="single" w:sz="12" w:space="0" w:color="auto"/>
              <w:right w:val="nil"/>
            </w:tcBorders>
          </w:tcPr>
          <w:p w14:paraId="5DC9B9B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single" w:sz="12" w:space="0" w:color="auto"/>
              <w:right w:val="nil"/>
            </w:tcBorders>
          </w:tcPr>
          <w:p w14:paraId="1EE76672" w14:textId="77777777" w:rsidR="00FD54B2" w:rsidRPr="003808E1" w:rsidRDefault="00FD54B2" w:rsidP="00804239">
            <w:pPr>
              <w:rPr>
                <w:rFonts w:ascii="Times New Roman" w:hAnsi="Times New Roman" w:cs="Times New Roman"/>
                <w:sz w:val="10"/>
                <w:szCs w:val="10"/>
              </w:rPr>
            </w:pPr>
          </w:p>
          <w:p w14:paraId="2E51F4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Wildlife Priority</w:t>
            </w:r>
          </w:p>
        </w:tc>
        <w:tc>
          <w:tcPr>
            <w:tcW w:w="4140" w:type="dxa"/>
            <w:tcBorders>
              <w:top w:val="single" w:sz="4" w:space="0" w:color="auto"/>
              <w:left w:val="nil"/>
              <w:bottom w:val="single" w:sz="12" w:space="0" w:color="auto"/>
              <w:right w:val="nil"/>
            </w:tcBorders>
          </w:tcPr>
          <w:p w14:paraId="1922E729" w14:textId="77777777" w:rsidR="00FD54B2" w:rsidRPr="003808E1" w:rsidRDefault="00FD54B2" w:rsidP="00804239">
            <w:pPr>
              <w:rPr>
                <w:rFonts w:ascii="Times New Roman" w:hAnsi="Times New Roman" w:cs="Times New Roman"/>
                <w:sz w:val="10"/>
                <w:szCs w:val="10"/>
              </w:rPr>
            </w:pPr>
          </w:p>
          <w:p w14:paraId="6B0AD07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18ECEE8E" w14:textId="77777777" w:rsidR="00FD54B2" w:rsidRPr="003808E1" w:rsidRDefault="00FD54B2" w:rsidP="00804239">
            <w:pPr>
              <w:jc w:val="center"/>
              <w:rPr>
                <w:rFonts w:ascii="Times New Roman" w:hAnsi="Times New Roman" w:cs="Times New Roman"/>
                <w:sz w:val="10"/>
                <w:szCs w:val="10"/>
              </w:rPr>
            </w:pPr>
          </w:p>
          <w:p w14:paraId="5488786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management prescriptions</w:t>
            </w:r>
          </w:p>
          <w:p w14:paraId="127FF7D0" w14:textId="77777777" w:rsidR="00FD54B2" w:rsidRPr="003808E1" w:rsidRDefault="00FD54B2" w:rsidP="00804239">
            <w:pPr>
              <w:jc w:val="center"/>
              <w:rPr>
                <w:rFonts w:ascii="Times New Roman" w:hAnsi="Times New Roman" w:cs="Times New Roman"/>
                <w:sz w:val="10"/>
                <w:szCs w:val="10"/>
              </w:rPr>
            </w:pPr>
          </w:p>
        </w:tc>
      </w:tr>
    </w:tbl>
    <w:p w14:paraId="4962378B"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0B83EBD4" w14:textId="77777777" w:rsidTr="00804239">
        <w:tc>
          <w:tcPr>
            <w:tcW w:w="1469" w:type="dxa"/>
            <w:tcBorders>
              <w:top w:val="single" w:sz="12" w:space="0" w:color="auto"/>
              <w:bottom w:val="single" w:sz="12" w:space="0" w:color="auto"/>
            </w:tcBorders>
          </w:tcPr>
          <w:p w14:paraId="57F9B9F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22603D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6118D3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1068474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15913621" w14:textId="77777777" w:rsidTr="00804239">
        <w:tc>
          <w:tcPr>
            <w:tcW w:w="1469" w:type="dxa"/>
            <w:vMerge w:val="restart"/>
            <w:tcBorders>
              <w:top w:val="single" w:sz="12" w:space="0" w:color="auto"/>
            </w:tcBorders>
          </w:tcPr>
          <w:p w14:paraId="5EFAE6DA" w14:textId="77777777" w:rsidR="00FD54B2" w:rsidRPr="003808E1" w:rsidRDefault="00FD54B2" w:rsidP="00804239">
            <w:pPr>
              <w:rPr>
                <w:rFonts w:ascii="Times New Roman" w:hAnsi="Times New Roman" w:cs="Times New Roman"/>
                <w:sz w:val="10"/>
                <w:szCs w:val="10"/>
              </w:rPr>
            </w:pPr>
          </w:p>
          <w:p w14:paraId="5A7713E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12" w:space="0" w:color="auto"/>
            </w:tcBorders>
          </w:tcPr>
          <w:p w14:paraId="25449064" w14:textId="77777777" w:rsidR="00FD54B2" w:rsidRPr="003808E1" w:rsidRDefault="00FD54B2" w:rsidP="00804239">
            <w:pPr>
              <w:rPr>
                <w:rFonts w:ascii="Times New Roman" w:hAnsi="Times New Roman" w:cs="Times New Roman"/>
                <w:sz w:val="10"/>
                <w:szCs w:val="10"/>
              </w:rPr>
            </w:pPr>
          </w:p>
          <w:p w14:paraId="52641AA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generating Stand</w:t>
            </w:r>
          </w:p>
        </w:tc>
        <w:tc>
          <w:tcPr>
            <w:tcW w:w="4140" w:type="dxa"/>
            <w:vMerge w:val="restart"/>
            <w:tcBorders>
              <w:top w:val="single" w:sz="12" w:space="0" w:color="auto"/>
            </w:tcBorders>
            <w:vAlign w:val="center"/>
          </w:tcPr>
          <w:p w14:paraId="655E65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stand types (regenerating / immature sawtimber / mature sawtimber) within 1 km of the edge of the wildlife opening</w:t>
            </w:r>
          </w:p>
        </w:tc>
        <w:tc>
          <w:tcPr>
            <w:tcW w:w="1710" w:type="dxa"/>
            <w:vMerge w:val="restart"/>
            <w:tcBorders>
              <w:top w:val="single" w:sz="12" w:space="0" w:color="auto"/>
            </w:tcBorders>
            <w:vAlign w:val="center"/>
          </w:tcPr>
          <w:p w14:paraId="715D9079" w14:textId="77777777" w:rsidR="00FD54B2" w:rsidRPr="003808E1" w:rsidRDefault="00FD54B2" w:rsidP="00804239">
            <w:pPr>
              <w:jc w:val="center"/>
              <w:rPr>
                <w:rFonts w:ascii="Times New Roman" w:hAnsi="Times New Roman" w:cs="Times New Roman"/>
                <w:sz w:val="10"/>
                <w:szCs w:val="10"/>
              </w:rPr>
            </w:pPr>
          </w:p>
          <w:p w14:paraId="2D7C533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stands</w:t>
            </w:r>
          </w:p>
        </w:tc>
      </w:tr>
      <w:tr w:rsidR="00FD54B2" w:rsidRPr="003808E1" w14:paraId="04C3D542" w14:textId="77777777" w:rsidTr="00804239">
        <w:tc>
          <w:tcPr>
            <w:tcW w:w="1469" w:type="dxa"/>
            <w:vMerge/>
          </w:tcPr>
          <w:p w14:paraId="7ED65EF6" w14:textId="77777777" w:rsidR="00FD54B2" w:rsidRPr="003808E1" w:rsidRDefault="00FD54B2" w:rsidP="00804239">
            <w:pPr>
              <w:rPr>
                <w:rFonts w:ascii="Times New Roman" w:hAnsi="Times New Roman" w:cs="Times New Roman"/>
                <w:sz w:val="24"/>
                <w:szCs w:val="24"/>
              </w:rPr>
            </w:pPr>
          </w:p>
        </w:tc>
        <w:tc>
          <w:tcPr>
            <w:tcW w:w="1946" w:type="dxa"/>
          </w:tcPr>
          <w:p w14:paraId="0105EE72" w14:textId="77777777" w:rsidR="00FD54B2" w:rsidRPr="003808E1" w:rsidRDefault="00FD54B2" w:rsidP="00804239">
            <w:pPr>
              <w:rPr>
                <w:rFonts w:ascii="Times New Roman" w:hAnsi="Times New Roman" w:cs="Times New Roman"/>
                <w:sz w:val="10"/>
                <w:szCs w:val="10"/>
              </w:rPr>
            </w:pPr>
          </w:p>
          <w:p w14:paraId="5B992E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mmature Sawtimber</w:t>
            </w:r>
          </w:p>
        </w:tc>
        <w:tc>
          <w:tcPr>
            <w:tcW w:w="4140" w:type="dxa"/>
            <w:vMerge/>
          </w:tcPr>
          <w:p w14:paraId="1E905F37"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23A179A1" w14:textId="77777777" w:rsidR="00FD54B2" w:rsidRPr="003808E1" w:rsidRDefault="00FD54B2" w:rsidP="00804239">
            <w:pPr>
              <w:jc w:val="center"/>
              <w:rPr>
                <w:rFonts w:ascii="Times New Roman" w:hAnsi="Times New Roman" w:cs="Times New Roman"/>
                <w:sz w:val="24"/>
                <w:szCs w:val="24"/>
              </w:rPr>
            </w:pPr>
          </w:p>
        </w:tc>
      </w:tr>
      <w:tr w:rsidR="00FD54B2" w:rsidRPr="003808E1" w14:paraId="498EAA0E" w14:textId="77777777" w:rsidTr="00804239">
        <w:tc>
          <w:tcPr>
            <w:tcW w:w="1469" w:type="dxa"/>
            <w:vMerge/>
          </w:tcPr>
          <w:p w14:paraId="67D8E831"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75087E1" w14:textId="77777777" w:rsidR="00FD54B2" w:rsidRPr="003808E1" w:rsidRDefault="00FD54B2" w:rsidP="00804239">
            <w:pPr>
              <w:rPr>
                <w:rFonts w:ascii="Times New Roman" w:hAnsi="Times New Roman" w:cs="Times New Roman"/>
                <w:sz w:val="10"/>
                <w:szCs w:val="10"/>
              </w:rPr>
            </w:pPr>
          </w:p>
          <w:p w14:paraId="37798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Mature Sawtimber</w:t>
            </w:r>
          </w:p>
          <w:p w14:paraId="4B70B9DD"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E97425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BD871B2" w14:textId="77777777" w:rsidR="00FD54B2" w:rsidRPr="003808E1" w:rsidRDefault="00FD54B2" w:rsidP="00804239">
            <w:pPr>
              <w:jc w:val="center"/>
              <w:rPr>
                <w:rFonts w:ascii="Times New Roman" w:hAnsi="Times New Roman" w:cs="Times New Roman"/>
                <w:sz w:val="24"/>
                <w:szCs w:val="24"/>
              </w:rPr>
            </w:pPr>
          </w:p>
        </w:tc>
      </w:tr>
      <w:tr w:rsidR="00FD54B2" w:rsidRPr="003808E1" w14:paraId="773BAC8C" w14:textId="77777777" w:rsidTr="00804239">
        <w:tc>
          <w:tcPr>
            <w:tcW w:w="1469" w:type="dxa"/>
            <w:vMerge/>
          </w:tcPr>
          <w:p w14:paraId="011EC69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4B61B40" w14:textId="77777777" w:rsidR="00FD54B2" w:rsidRPr="003808E1" w:rsidRDefault="00FD54B2" w:rsidP="00804239">
            <w:pPr>
              <w:rPr>
                <w:rFonts w:ascii="Times New Roman" w:hAnsi="Times New Roman" w:cs="Times New Roman"/>
                <w:sz w:val="10"/>
                <w:szCs w:val="10"/>
              </w:rPr>
            </w:pPr>
          </w:p>
          <w:p w14:paraId="2940322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ndividual Tree Selection</w:t>
            </w:r>
          </w:p>
        </w:tc>
        <w:tc>
          <w:tcPr>
            <w:tcW w:w="4140" w:type="dxa"/>
            <w:vMerge w:val="restart"/>
            <w:tcBorders>
              <w:top w:val="single" w:sz="4" w:space="0" w:color="auto"/>
            </w:tcBorders>
            <w:vAlign w:val="center"/>
          </w:tcPr>
          <w:p w14:paraId="1ED0E79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harvest types (individual tree selection / two-age harvest) within 1 km of the edge of the wildlife opening</w:t>
            </w:r>
          </w:p>
        </w:tc>
        <w:tc>
          <w:tcPr>
            <w:tcW w:w="1710" w:type="dxa"/>
            <w:vMerge/>
            <w:vAlign w:val="center"/>
          </w:tcPr>
          <w:p w14:paraId="4F51266B" w14:textId="77777777" w:rsidR="00FD54B2" w:rsidRPr="003808E1" w:rsidRDefault="00FD54B2" w:rsidP="00804239">
            <w:pPr>
              <w:jc w:val="center"/>
              <w:rPr>
                <w:rFonts w:ascii="Times New Roman" w:hAnsi="Times New Roman" w:cs="Times New Roman"/>
                <w:sz w:val="24"/>
                <w:szCs w:val="24"/>
              </w:rPr>
            </w:pPr>
          </w:p>
        </w:tc>
      </w:tr>
      <w:tr w:rsidR="00FD54B2" w:rsidRPr="003808E1" w14:paraId="095E7577" w14:textId="77777777" w:rsidTr="00804239">
        <w:tc>
          <w:tcPr>
            <w:tcW w:w="1469" w:type="dxa"/>
            <w:vMerge/>
          </w:tcPr>
          <w:p w14:paraId="47577EEE"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2AD44E9" w14:textId="77777777" w:rsidR="00FD54B2" w:rsidRPr="003808E1" w:rsidRDefault="00FD54B2" w:rsidP="00804239">
            <w:pPr>
              <w:rPr>
                <w:rFonts w:ascii="Times New Roman" w:hAnsi="Times New Roman" w:cs="Times New Roman"/>
                <w:sz w:val="10"/>
                <w:szCs w:val="10"/>
              </w:rPr>
            </w:pPr>
          </w:p>
          <w:p w14:paraId="4C3946F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Two-Age Harvest</w:t>
            </w:r>
          </w:p>
          <w:p w14:paraId="4C63F434"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19C5F82"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5708D84A" w14:textId="77777777" w:rsidR="00FD54B2" w:rsidRPr="003808E1" w:rsidRDefault="00FD54B2" w:rsidP="00804239">
            <w:pPr>
              <w:jc w:val="center"/>
              <w:rPr>
                <w:rFonts w:ascii="Times New Roman" w:hAnsi="Times New Roman" w:cs="Times New Roman"/>
                <w:sz w:val="24"/>
                <w:szCs w:val="24"/>
              </w:rPr>
            </w:pPr>
          </w:p>
        </w:tc>
      </w:tr>
      <w:tr w:rsidR="00FD54B2" w:rsidRPr="003808E1" w14:paraId="695B0C7E" w14:textId="77777777" w:rsidTr="00804239">
        <w:tc>
          <w:tcPr>
            <w:tcW w:w="1469" w:type="dxa"/>
            <w:vMerge/>
          </w:tcPr>
          <w:p w14:paraId="07CCFCE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bottom w:val="single" w:sz="4" w:space="0" w:color="auto"/>
            </w:tcBorders>
          </w:tcPr>
          <w:p w14:paraId="5E0EAC8A" w14:textId="77777777" w:rsidR="00FD54B2" w:rsidRPr="003808E1" w:rsidRDefault="00FD54B2" w:rsidP="00804239">
            <w:pPr>
              <w:rPr>
                <w:rFonts w:ascii="Times New Roman" w:hAnsi="Times New Roman" w:cs="Times New Roman"/>
                <w:sz w:val="10"/>
                <w:szCs w:val="10"/>
              </w:rPr>
            </w:pPr>
          </w:p>
          <w:p w14:paraId="73FE1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tand Age</w:t>
            </w:r>
          </w:p>
        </w:tc>
        <w:tc>
          <w:tcPr>
            <w:tcW w:w="4140" w:type="dxa"/>
            <w:tcBorders>
              <w:top w:val="single" w:sz="4" w:space="0" w:color="auto"/>
              <w:bottom w:val="single" w:sz="4" w:space="0" w:color="auto"/>
            </w:tcBorders>
          </w:tcPr>
          <w:p w14:paraId="74F94176" w14:textId="77777777" w:rsidR="00FD54B2" w:rsidRPr="003808E1" w:rsidRDefault="00FD54B2" w:rsidP="00804239">
            <w:pPr>
              <w:rPr>
                <w:rFonts w:ascii="Times New Roman" w:hAnsi="Times New Roman" w:cs="Times New Roman"/>
                <w:sz w:val="10"/>
                <w:szCs w:val="10"/>
              </w:rPr>
            </w:pPr>
          </w:p>
          <w:p w14:paraId="195132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stand age within 1 km of the edge of the wildlife opening</w:t>
            </w:r>
          </w:p>
          <w:p w14:paraId="5B090C84"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0531FA46" w14:textId="77777777" w:rsidR="00FD54B2" w:rsidRPr="003808E1" w:rsidRDefault="00FD54B2" w:rsidP="00804239">
            <w:pPr>
              <w:jc w:val="center"/>
              <w:rPr>
                <w:rFonts w:ascii="Times New Roman" w:hAnsi="Times New Roman" w:cs="Times New Roman"/>
                <w:sz w:val="24"/>
                <w:szCs w:val="24"/>
              </w:rPr>
            </w:pPr>
          </w:p>
        </w:tc>
      </w:tr>
      <w:tr w:rsidR="00FD54B2" w:rsidRPr="003808E1" w14:paraId="0D26BCD0" w14:textId="77777777" w:rsidTr="00804239">
        <w:tc>
          <w:tcPr>
            <w:tcW w:w="1469" w:type="dxa"/>
            <w:vMerge/>
          </w:tcPr>
          <w:p w14:paraId="64FB3F6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5BC0F0A" w14:textId="77777777" w:rsidR="00FD54B2" w:rsidRPr="003808E1" w:rsidRDefault="00FD54B2" w:rsidP="00804239">
            <w:pPr>
              <w:rPr>
                <w:rFonts w:ascii="Times New Roman" w:hAnsi="Times New Roman" w:cs="Times New Roman"/>
                <w:sz w:val="10"/>
                <w:szCs w:val="10"/>
              </w:rPr>
            </w:pPr>
          </w:p>
          <w:p w14:paraId="6A99A4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Forest</w:t>
            </w:r>
          </w:p>
        </w:tc>
        <w:tc>
          <w:tcPr>
            <w:tcW w:w="4140" w:type="dxa"/>
            <w:tcBorders>
              <w:top w:val="single" w:sz="4" w:space="0" w:color="auto"/>
            </w:tcBorders>
          </w:tcPr>
          <w:p w14:paraId="2338B556" w14:textId="77777777" w:rsidR="00FD54B2" w:rsidRPr="003808E1" w:rsidRDefault="00FD54B2" w:rsidP="00804239">
            <w:pPr>
              <w:rPr>
                <w:rFonts w:ascii="Times New Roman" w:hAnsi="Times New Roman" w:cs="Times New Roman"/>
                <w:sz w:val="10"/>
                <w:szCs w:val="10"/>
              </w:rPr>
            </w:pPr>
          </w:p>
          <w:p w14:paraId="5191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ll mature forest within 1 km of the edge of the wildlife opening</w:t>
            </w:r>
          </w:p>
          <w:p w14:paraId="54FAE4AC"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8237898" w14:textId="77777777" w:rsidR="00FD54B2" w:rsidRPr="003808E1" w:rsidRDefault="00FD54B2" w:rsidP="00804239">
            <w:pPr>
              <w:jc w:val="center"/>
              <w:rPr>
                <w:rFonts w:ascii="Times New Roman" w:hAnsi="Times New Roman" w:cs="Times New Roman"/>
                <w:sz w:val="10"/>
                <w:szCs w:val="10"/>
              </w:rPr>
            </w:pPr>
          </w:p>
          <w:p w14:paraId="43D63E7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WV land cover map</w:t>
            </w:r>
          </w:p>
        </w:tc>
      </w:tr>
      <w:tr w:rsidR="00FD54B2" w:rsidRPr="003808E1" w14:paraId="11071F2E" w14:textId="77777777" w:rsidTr="00804239">
        <w:tc>
          <w:tcPr>
            <w:tcW w:w="1469" w:type="dxa"/>
            <w:vMerge/>
          </w:tcPr>
          <w:p w14:paraId="222634C8" w14:textId="77777777" w:rsidR="00FD54B2" w:rsidRPr="003808E1" w:rsidRDefault="00FD54B2" w:rsidP="00804239">
            <w:pPr>
              <w:rPr>
                <w:rFonts w:ascii="Times New Roman" w:hAnsi="Times New Roman" w:cs="Times New Roman"/>
                <w:sz w:val="24"/>
                <w:szCs w:val="24"/>
              </w:rPr>
            </w:pPr>
          </w:p>
        </w:tc>
        <w:tc>
          <w:tcPr>
            <w:tcW w:w="1946" w:type="dxa"/>
          </w:tcPr>
          <w:p w14:paraId="2EC39F7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aks</w:t>
            </w:r>
          </w:p>
        </w:tc>
        <w:tc>
          <w:tcPr>
            <w:tcW w:w="4140" w:type="dxa"/>
          </w:tcPr>
          <w:p w14:paraId="21CA7F8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ry-oak forest within 1 km of the edge of the wildlife opening</w:t>
            </w:r>
          </w:p>
          <w:p w14:paraId="708A9D27" w14:textId="77777777" w:rsidR="00FD54B2" w:rsidRPr="003808E1" w:rsidRDefault="00FD54B2" w:rsidP="00804239">
            <w:pPr>
              <w:rPr>
                <w:rFonts w:ascii="Times New Roman" w:hAnsi="Times New Roman" w:cs="Times New Roman"/>
                <w:sz w:val="10"/>
                <w:szCs w:val="10"/>
              </w:rPr>
            </w:pPr>
          </w:p>
        </w:tc>
        <w:tc>
          <w:tcPr>
            <w:tcW w:w="1710" w:type="dxa"/>
            <w:vMerge/>
          </w:tcPr>
          <w:p w14:paraId="10BBD5D6" w14:textId="77777777" w:rsidR="00FD54B2" w:rsidRPr="003808E1" w:rsidRDefault="00FD54B2" w:rsidP="00804239">
            <w:pPr>
              <w:rPr>
                <w:rFonts w:ascii="Times New Roman" w:hAnsi="Times New Roman" w:cs="Times New Roman"/>
                <w:sz w:val="24"/>
                <w:szCs w:val="24"/>
              </w:rPr>
            </w:pPr>
          </w:p>
        </w:tc>
      </w:tr>
      <w:tr w:rsidR="00FD54B2" w:rsidRPr="003808E1" w14:paraId="6E0CB531" w14:textId="77777777" w:rsidTr="00804239">
        <w:tc>
          <w:tcPr>
            <w:tcW w:w="1469" w:type="dxa"/>
            <w:vMerge/>
          </w:tcPr>
          <w:p w14:paraId="5943D02C" w14:textId="77777777" w:rsidR="00FD54B2" w:rsidRPr="003808E1" w:rsidRDefault="00FD54B2" w:rsidP="00804239">
            <w:pPr>
              <w:rPr>
                <w:rFonts w:ascii="Times New Roman" w:hAnsi="Times New Roman" w:cs="Times New Roman"/>
                <w:sz w:val="24"/>
                <w:szCs w:val="24"/>
              </w:rPr>
            </w:pPr>
          </w:p>
        </w:tc>
        <w:tc>
          <w:tcPr>
            <w:tcW w:w="1946" w:type="dxa"/>
          </w:tcPr>
          <w:p w14:paraId="199605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d Spruce</w:t>
            </w:r>
          </w:p>
        </w:tc>
        <w:tc>
          <w:tcPr>
            <w:tcW w:w="4140" w:type="dxa"/>
          </w:tcPr>
          <w:p w14:paraId="2B4F47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red spruce forest within 1 km of the edge of the wildlife opening</w:t>
            </w:r>
          </w:p>
          <w:p w14:paraId="1B7BF5BC" w14:textId="77777777" w:rsidR="00FD54B2" w:rsidRPr="003808E1" w:rsidRDefault="00FD54B2" w:rsidP="00804239">
            <w:pPr>
              <w:rPr>
                <w:rFonts w:ascii="Times New Roman" w:hAnsi="Times New Roman" w:cs="Times New Roman"/>
                <w:sz w:val="10"/>
                <w:szCs w:val="10"/>
              </w:rPr>
            </w:pPr>
          </w:p>
        </w:tc>
        <w:tc>
          <w:tcPr>
            <w:tcW w:w="1710" w:type="dxa"/>
            <w:vMerge/>
          </w:tcPr>
          <w:p w14:paraId="7D8EE5A4" w14:textId="77777777" w:rsidR="00FD54B2" w:rsidRPr="003808E1" w:rsidRDefault="00FD54B2" w:rsidP="00804239">
            <w:pPr>
              <w:rPr>
                <w:rFonts w:ascii="Times New Roman" w:hAnsi="Times New Roman" w:cs="Times New Roman"/>
                <w:sz w:val="24"/>
                <w:szCs w:val="24"/>
              </w:rPr>
            </w:pPr>
          </w:p>
        </w:tc>
      </w:tr>
      <w:tr w:rsidR="00FD54B2" w:rsidRPr="003808E1" w14:paraId="38540A21" w14:textId="77777777" w:rsidTr="00804239">
        <w:tc>
          <w:tcPr>
            <w:tcW w:w="1469" w:type="dxa"/>
            <w:vMerge/>
          </w:tcPr>
          <w:p w14:paraId="7890194D" w14:textId="77777777" w:rsidR="00FD54B2" w:rsidRPr="003808E1" w:rsidRDefault="00FD54B2" w:rsidP="00804239">
            <w:pPr>
              <w:rPr>
                <w:rFonts w:ascii="Times New Roman" w:hAnsi="Times New Roman" w:cs="Times New Roman"/>
                <w:sz w:val="24"/>
                <w:szCs w:val="24"/>
              </w:rPr>
            </w:pPr>
          </w:p>
        </w:tc>
        <w:tc>
          <w:tcPr>
            <w:tcW w:w="1946" w:type="dxa"/>
          </w:tcPr>
          <w:p w14:paraId="4B278C9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Agriculture</w:t>
            </w:r>
          </w:p>
        </w:tc>
        <w:tc>
          <w:tcPr>
            <w:tcW w:w="4140" w:type="dxa"/>
          </w:tcPr>
          <w:p w14:paraId="4749732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griculture (including hay / pasture and cultivated crops) within 1 km of the edge of the wildlife opening</w:t>
            </w:r>
          </w:p>
          <w:p w14:paraId="67D40B31" w14:textId="77777777" w:rsidR="00FD54B2" w:rsidRPr="003808E1" w:rsidRDefault="00FD54B2" w:rsidP="00804239">
            <w:pPr>
              <w:rPr>
                <w:rFonts w:ascii="Times New Roman" w:hAnsi="Times New Roman" w:cs="Times New Roman"/>
                <w:sz w:val="10"/>
                <w:szCs w:val="10"/>
              </w:rPr>
            </w:pPr>
          </w:p>
        </w:tc>
        <w:tc>
          <w:tcPr>
            <w:tcW w:w="1710" w:type="dxa"/>
            <w:vMerge/>
          </w:tcPr>
          <w:p w14:paraId="4CBE3715" w14:textId="77777777" w:rsidR="00FD54B2" w:rsidRPr="003808E1" w:rsidRDefault="00FD54B2" w:rsidP="00804239">
            <w:pPr>
              <w:rPr>
                <w:rFonts w:ascii="Times New Roman" w:hAnsi="Times New Roman" w:cs="Times New Roman"/>
                <w:sz w:val="24"/>
                <w:szCs w:val="24"/>
              </w:rPr>
            </w:pPr>
          </w:p>
        </w:tc>
      </w:tr>
      <w:tr w:rsidR="00FD54B2" w:rsidRPr="003808E1" w14:paraId="23D0DE3F" w14:textId="77777777" w:rsidTr="00B14BD5">
        <w:tc>
          <w:tcPr>
            <w:tcW w:w="1469" w:type="dxa"/>
            <w:vMerge/>
            <w:tcBorders>
              <w:bottom w:val="single" w:sz="18" w:space="0" w:color="auto"/>
            </w:tcBorders>
          </w:tcPr>
          <w:p w14:paraId="0B15643D" w14:textId="77777777" w:rsidR="00FD54B2" w:rsidRPr="003808E1" w:rsidRDefault="00FD54B2" w:rsidP="00804239">
            <w:pPr>
              <w:rPr>
                <w:rFonts w:ascii="Times New Roman" w:hAnsi="Times New Roman" w:cs="Times New Roman"/>
                <w:sz w:val="24"/>
                <w:szCs w:val="24"/>
              </w:rPr>
            </w:pPr>
          </w:p>
        </w:tc>
        <w:tc>
          <w:tcPr>
            <w:tcW w:w="1946" w:type="dxa"/>
            <w:tcBorders>
              <w:bottom w:val="single" w:sz="18" w:space="0" w:color="auto"/>
            </w:tcBorders>
          </w:tcPr>
          <w:p w14:paraId="4EB340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pen</w:t>
            </w:r>
          </w:p>
        </w:tc>
        <w:tc>
          <w:tcPr>
            <w:tcW w:w="4140" w:type="dxa"/>
            <w:tcBorders>
              <w:bottom w:val="single" w:sz="18" w:space="0" w:color="auto"/>
            </w:tcBorders>
          </w:tcPr>
          <w:p w14:paraId="4DB45A5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open habitat (including low vegetation, hay / pasture, and mine grass) within 1 km of the edge of the wildlife opening</w:t>
            </w:r>
          </w:p>
          <w:p w14:paraId="1AF9E6CA"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8" w:space="0" w:color="auto"/>
            </w:tcBorders>
          </w:tcPr>
          <w:p w14:paraId="0017958C" w14:textId="77777777" w:rsidR="00FD54B2" w:rsidRPr="003808E1" w:rsidRDefault="00FD54B2" w:rsidP="00804239">
            <w:pPr>
              <w:rPr>
                <w:rFonts w:ascii="Times New Roman" w:hAnsi="Times New Roman" w:cs="Times New Roman"/>
                <w:sz w:val="24"/>
                <w:szCs w:val="24"/>
              </w:rPr>
            </w:pPr>
          </w:p>
        </w:tc>
      </w:tr>
    </w:tbl>
    <w:p w14:paraId="692FA9A1" w14:textId="77777777" w:rsidR="009B6E9F" w:rsidRPr="003808E1" w:rsidRDefault="009B6E9F" w:rsidP="009B6E9F">
      <w:pPr>
        <w:rPr>
          <w:rFonts w:ascii="Times New Roman" w:hAnsi="Times New Roman" w:cs="Times New Roman"/>
          <w:sz w:val="24"/>
          <w:szCs w:val="24"/>
        </w:rPr>
      </w:pPr>
    </w:p>
    <w:p w14:paraId="57B7276B" w14:textId="77777777" w:rsidR="009B6E9F" w:rsidRPr="003808E1" w:rsidRDefault="009B6E9F" w:rsidP="009B6E9F">
      <w:pPr>
        <w:rPr>
          <w:rFonts w:ascii="Times New Roman" w:hAnsi="Times New Roman" w:cs="Times New Roman"/>
          <w:sz w:val="24"/>
          <w:szCs w:val="24"/>
        </w:rPr>
      </w:pPr>
    </w:p>
    <w:p w14:paraId="656E8EEA" w14:textId="77777777" w:rsidR="00735BFD" w:rsidRPr="003808E1" w:rsidRDefault="00735BFD" w:rsidP="009B6E9F">
      <w:pPr>
        <w:rPr>
          <w:rFonts w:ascii="Times New Roman" w:hAnsi="Times New Roman" w:cs="Times New Roman"/>
          <w:sz w:val="24"/>
          <w:szCs w:val="24"/>
        </w:rPr>
      </w:pPr>
    </w:p>
    <w:p w14:paraId="5041F07B" w14:textId="77777777" w:rsidR="00735BFD" w:rsidRPr="003808E1" w:rsidRDefault="00735BFD" w:rsidP="009B6E9F">
      <w:pPr>
        <w:rPr>
          <w:rFonts w:ascii="Times New Roman" w:hAnsi="Times New Roman" w:cs="Times New Roman"/>
          <w:sz w:val="24"/>
          <w:szCs w:val="24"/>
        </w:rPr>
      </w:pPr>
    </w:p>
    <w:p w14:paraId="5E796373" w14:textId="77777777" w:rsidR="00735BFD" w:rsidRPr="003808E1" w:rsidRDefault="00735BFD" w:rsidP="009B6E9F">
      <w:pPr>
        <w:rPr>
          <w:rFonts w:ascii="Times New Roman" w:hAnsi="Times New Roman" w:cs="Times New Roman"/>
          <w:sz w:val="24"/>
          <w:szCs w:val="24"/>
        </w:rPr>
      </w:pPr>
    </w:p>
    <w:p w14:paraId="6D1C40E8" w14:textId="0F9BBDF8" w:rsidR="009B6E9F" w:rsidRPr="003808E1" w:rsidRDefault="009B6E9F" w:rsidP="009B6E9F">
      <w:pPr>
        <w:rPr>
          <w:rFonts w:ascii="Times New Roman" w:hAnsi="Times New Roman" w:cs="Times New Roman"/>
          <w:sz w:val="24"/>
          <w:szCs w:val="24"/>
        </w:rPr>
      </w:pPr>
      <w:r w:rsidRPr="003808E1">
        <w:rPr>
          <w:rFonts w:ascii="Times New Roman" w:hAnsi="Times New Roman" w:cs="Times New Roman"/>
          <w:sz w:val="24"/>
          <w:szCs w:val="24"/>
        </w:rPr>
        <w:lastRenderedPageBreak/>
        <w:t>Table 2. List of 8 candidate models (representing competing hypotheses</w:t>
      </w:r>
      <w:r w:rsidR="00C27743" w:rsidRPr="003808E1">
        <w:rPr>
          <w:rFonts w:ascii="Times New Roman" w:hAnsi="Times New Roman" w:cs="Times New Roman"/>
          <w:sz w:val="24"/>
          <w:szCs w:val="24"/>
        </w:rPr>
        <w:t xml:space="preserve"> that seek to explain game bird species occupancy of wildlife openings</w:t>
      </w:r>
      <w:r w:rsidRPr="003808E1">
        <w:rPr>
          <w:rFonts w:ascii="Times New Roman" w:hAnsi="Times New Roman" w:cs="Times New Roman"/>
          <w:sz w:val="24"/>
          <w:szCs w:val="24"/>
        </w:rPr>
        <w:t xml:space="preserve">) with </w:t>
      </w:r>
      <w:r w:rsidR="0027773C" w:rsidRPr="003808E1">
        <w:rPr>
          <w:rFonts w:ascii="Times New Roman" w:hAnsi="Times New Roman" w:cs="Times New Roman"/>
          <w:sz w:val="24"/>
          <w:szCs w:val="24"/>
        </w:rPr>
        <w:t xml:space="preserve">corresponding </w:t>
      </w:r>
      <w:r w:rsidRPr="003808E1">
        <w:rPr>
          <w:rFonts w:ascii="Times New Roman" w:hAnsi="Times New Roman" w:cs="Times New Roman"/>
          <w:sz w:val="24"/>
          <w:szCs w:val="24"/>
        </w:rPr>
        <w:t xml:space="preserve">list of </w:t>
      </w:r>
      <w:r w:rsidR="0027773C" w:rsidRPr="003808E1">
        <w:rPr>
          <w:rFonts w:ascii="Times New Roman" w:hAnsi="Times New Roman" w:cs="Times New Roman"/>
          <w:sz w:val="24"/>
          <w:szCs w:val="24"/>
        </w:rPr>
        <w:t>predictor variables (and total number of slope coefficients)</w:t>
      </w:r>
      <w:r w:rsidRPr="003808E1">
        <w:rPr>
          <w:rFonts w:ascii="Times New Roman" w:hAnsi="Times New Roman" w:cs="Times New Roman"/>
          <w:sz w:val="24"/>
          <w:szCs w:val="24"/>
        </w:rPr>
        <w:t xml:space="preserve">, and deviance information criterion (DIC) value, in order </w:t>
      </w:r>
      <w:r w:rsidR="00F53B54" w:rsidRPr="003808E1">
        <w:rPr>
          <w:rFonts w:ascii="Times New Roman" w:hAnsi="Times New Roman" w:cs="Times New Roman"/>
          <w:sz w:val="24"/>
          <w:szCs w:val="24"/>
        </w:rPr>
        <w:t>from</w:t>
      </w:r>
      <w:r w:rsidRPr="003808E1">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8202AD" w:rsidRPr="003808E1" w14:paraId="0551CD62" w14:textId="4E82A300" w:rsidTr="001613C2">
        <w:tc>
          <w:tcPr>
            <w:tcW w:w="2070" w:type="dxa"/>
            <w:tcBorders>
              <w:top w:val="single" w:sz="4" w:space="0" w:color="auto"/>
              <w:bottom w:val="single" w:sz="4" w:space="0" w:color="auto"/>
            </w:tcBorders>
          </w:tcPr>
          <w:p w14:paraId="6FF2E71C" w14:textId="77777777"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Candidate Model</w:t>
            </w:r>
          </w:p>
        </w:tc>
        <w:tc>
          <w:tcPr>
            <w:tcW w:w="5770" w:type="dxa"/>
            <w:tcBorders>
              <w:top w:val="single" w:sz="4" w:space="0" w:color="auto"/>
              <w:bottom w:val="single" w:sz="4" w:space="0" w:color="auto"/>
            </w:tcBorders>
          </w:tcPr>
          <w:p w14:paraId="0EA7590B" w14:textId="0702130B"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Predictor Variables (N Coefficients)</w:t>
            </w:r>
          </w:p>
        </w:tc>
        <w:tc>
          <w:tcPr>
            <w:tcW w:w="794" w:type="dxa"/>
            <w:tcBorders>
              <w:top w:val="single" w:sz="4" w:space="0" w:color="auto"/>
              <w:bottom w:val="single" w:sz="4" w:space="0" w:color="auto"/>
            </w:tcBorders>
          </w:tcPr>
          <w:p w14:paraId="450FAC4D" w14:textId="77777777"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DIC</w:t>
            </w:r>
          </w:p>
        </w:tc>
        <w:tc>
          <w:tcPr>
            <w:tcW w:w="726" w:type="dxa"/>
            <w:tcBorders>
              <w:top w:val="single" w:sz="4" w:space="0" w:color="auto"/>
              <w:bottom w:val="single" w:sz="4" w:space="0" w:color="auto"/>
            </w:tcBorders>
          </w:tcPr>
          <w:p w14:paraId="04B421ED" w14:textId="2C7F6432"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ΔDIC</w:t>
            </w:r>
          </w:p>
        </w:tc>
      </w:tr>
      <w:tr w:rsidR="008202AD" w:rsidRPr="003808E1" w14:paraId="77CD1D81" w14:textId="0D863C4B" w:rsidTr="001613C2">
        <w:tc>
          <w:tcPr>
            <w:tcW w:w="2070" w:type="dxa"/>
            <w:tcBorders>
              <w:top w:val="single" w:sz="4" w:space="0" w:color="auto"/>
            </w:tcBorders>
          </w:tcPr>
          <w:p w14:paraId="2E40E00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5770" w:type="dxa"/>
            <w:tcBorders>
              <w:top w:val="single" w:sz="4" w:space="0" w:color="auto"/>
            </w:tcBorders>
          </w:tcPr>
          <w:p w14:paraId="74BC08C7" w14:textId="6D8CE24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Road Proximity (6)</w:t>
            </w:r>
          </w:p>
          <w:p w14:paraId="6CA9C2BC" w14:textId="77777777" w:rsidR="008202AD" w:rsidRPr="003808E1" w:rsidRDefault="008202AD" w:rsidP="0027773C">
            <w:pPr>
              <w:rPr>
                <w:rFonts w:ascii="Times New Roman" w:hAnsi="Times New Roman" w:cs="Times New Roman"/>
                <w:sz w:val="10"/>
                <w:szCs w:val="10"/>
              </w:rPr>
            </w:pPr>
          </w:p>
        </w:tc>
        <w:tc>
          <w:tcPr>
            <w:tcW w:w="794" w:type="dxa"/>
            <w:tcBorders>
              <w:top w:val="single" w:sz="4" w:space="0" w:color="auto"/>
            </w:tcBorders>
          </w:tcPr>
          <w:p w14:paraId="47A09DA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00</w:t>
            </w:r>
          </w:p>
        </w:tc>
        <w:tc>
          <w:tcPr>
            <w:tcW w:w="726" w:type="dxa"/>
            <w:tcBorders>
              <w:top w:val="single" w:sz="4" w:space="0" w:color="auto"/>
            </w:tcBorders>
          </w:tcPr>
          <w:p w14:paraId="71C3CFC0" w14:textId="5722E2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w:t>
            </w:r>
          </w:p>
        </w:tc>
      </w:tr>
      <w:tr w:rsidR="008202AD" w:rsidRPr="003808E1" w14:paraId="3F20FB6D" w14:textId="0005F609" w:rsidTr="001613C2">
        <w:tc>
          <w:tcPr>
            <w:tcW w:w="2070" w:type="dxa"/>
          </w:tcPr>
          <w:p w14:paraId="12F1D826"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HABITAT</w:t>
            </w:r>
          </w:p>
        </w:tc>
        <w:tc>
          <w:tcPr>
            <w:tcW w:w="5770" w:type="dxa"/>
          </w:tcPr>
          <w:p w14:paraId="3FBD560D" w14:textId="62F79D2F"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16)</w:t>
            </w:r>
          </w:p>
          <w:p w14:paraId="42A2C7DC" w14:textId="77777777" w:rsidR="008202AD" w:rsidRPr="003808E1" w:rsidRDefault="008202AD" w:rsidP="0027773C">
            <w:pPr>
              <w:rPr>
                <w:rFonts w:ascii="Times New Roman" w:hAnsi="Times New Roman" w:cs="Times New Roman"/>
                <w:sz w:val="10"/>
                <w:szCs w:val="10"/>
              </w:rPr>
            </w:pPr>
          </w:p>
        </w:tc>
        <w:tc>
          <w:tcPr>
            <w:tcW w:w="794" w:type="dxa"/>
          </w:tcPr>
          <w:p w14:paraId="79DA19E9"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2</w:t>
            </w:r>
          </w:p>
        </w:tc>
        <w:tc>
          <w:tcPr>
            <w:tcW w:w="726" w:type="dxa"/>
          </w:tcPr>
          <w:p w14:paraId="7FBC5F5A" w14:textId="24CBBF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2</w:t>
            </w:r>
          </w:p>
        </w:tc>
      </w:tr>
      <w:tr w:rsidR="008202AD" w:rsidRPr="003808E1" w14:paraId="36487512" w14:textId="78A306B7" w:rsidTr="001613C2">
        <w:tc>
          <w:tcPr>
            <w:tcW w:w="2070" w:type="dxa"/>
          </w:tcPr>
          <w:p w14:paraId="6F5A6122"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DITION</w:t>
            </w:r>
          </w:p>
        </w:tc>
        <w:tc>
          <w:tcPr>
            <w:tcW w:w="5770" w:type="dxa"/>
          </w:tcPr>
          <w:p w14:paraId="6D9EABF9" w14:textId="24FF6E2A"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17)</w:t>
            </w:r>
          </w:p>
          <w:p w14:paraId="22F84707" w14:textId="4E030F3E" w:rsidR="008202AD" w:rsidRPr="003808E1" w:rsidRDefault="008202AD" w:rsidP="0027773C">
            <w:pPr>
              <w:rPr>
                <w:rFonts w:ascii="Times New Roman" w:hAnsi="Times New Roman" w:cs="Times New Roman"/>
                <w:sz w:val="10"/>
                <w:szCs w:val="10"/>
              </w:rPr>
            </w:pPr>
          </w:p>
        </w:tc>
        <w:tc>
          <w:tcPr>
            <w:tcW w:w="794" w:type="dxa"/>
          </w:tcPr>
          <w:p w14:paraId="29C99AE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9</w:t>
            </w:r>
          </w:p>
        </w:tc>
        <w:tc>
          <w:tcPr>
            <w:tcW w:w="726" w:type="dxa"/>
          </w:tcPr>
          <w:p w14:paraId="21458E66" w14:textId="687B074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9</w:t>
            </w:r>
          </w:p>
        </w:tc>
      </w:tr>
      <w:tr w:rsidR="008202AD" w:rsidRPr="003808E1" w14:paraId="243DCC7B" w14:textId="04749289" w:rsidTr="001613C2">
        <w:tc>
          <w:tcPr>
            <w:tcW w:w="2070" w:type="dxa"/>
          </w:tcPr>
          <w:p w14:paraId="14C015A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SIZE</w:t>
            </w:r>
          </w:p>
        </w:tc>
        <w:tc>
          <w:tcPr>
            <w:tcW w:w="5770" w:type="dxa"/>
          </w:tcPr>
          <w:p w14:paraId="392C87EA" w14:textId="0B452CE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4)</w:t>
            </w:r>
          </w:p>
          <w:p w14:paraId="2D202B02" w14:textId="77777777" w:rsidR="008202AD" w:rsidRPr="003808E1" w:rsidRDefault="008202AD" w:rsidP="0027773C">
            <w:pPr>
              <w:rPr>
                <w:rFonts w:ascii="Times New Roman" w:hAnsi="Times New Roman" w:cs="Times New Roman"/>
                <w:sz w:val="10"/>
                <w:szCs w:val="10"/>
              </w:rPr>
            </w:pPr>
          </w:p>
        </w:tc>
        <w:tc>
          <w:tcPr>
            <w:tcW w:w="794" w:type="dxa"/>
          </w:tcPr>
          <w:p w14:paraId="461EBCCD"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62</w:t>
            </w:r>
          </w:p>
        </w:tc>
        <w:tc>
          <w:tcPr>
            <w:tcW w:w="726" w:type="dxa"/>
          </w:tcPr>
          <w:p w14:paraId="07263D15" w14:textId="2A3DB38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62</w:t>
            </w:r>
          </w:p>
        </w:tc>
      </w:tr>
      <w:tr w:rsidR="008202AD" w:rsidRPr="003808E1" w14:paraId="6379BB39" w14:textId="610201A7" w:rsidTr="001613C2">
        <w:tc>
          <w:tcPr>
            <w:tcW w:w="2070" w:type="dxa"/>
          </w:tcPr>
          <w:p w14:paraId="71DA5383"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ANDSCAPE</w:t>
            </w:r>
          </w:p>
        </w:tc>
        <w:tc>
          <w:tcPr>
            <w:tcW w:w="5770" w:type="dxa"/>
          </w:tcPr>
          <w:p w14:paraId="34EA24F0" w14:textId="4F0D890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8202AD" w:rsidRPr="003808E1" w:rsidRDefault="008202AD" w:rsidP="0027773C">
            <w:pPr>
              <w:rPr>
                <w:rFonts w:ascii="Times New Roman" w:hAnsi="Times New Roman" w:cs="Times New Roman"/>
                <w:sz w:val="10"/>
                <w:szCs w:val="10"/>
              </w:rPr>
            </w:pPr>
          </w:p>
        </w:tc>
        <w:tc>
          <w:tcPr>
            <w:tcW w:w="794" w:type="dxa"/>
          </w:tcPr>
          <w:p w14:paraId="63C3A40F"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52</w:t>
            </w:r>
          </w:p>
        </w:tc>
        <w:tc>
          <w:tcPr>
            <w:tcW w:w="726" w:type="dxa"/>
          </w:tcPr>
          <w:p w14:paraId="25065842" w14:textId="1E5E13EB"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52</w:t>
            </w:r>
          </w:p>
        </w:tc>
      </w:tr>
      <w:tr w:rsidR="008202AD" w:rsidRPr="003808E1" w14:paraId="7CDC571B" w14:textId="7F74A7BA" w:rsidTr="001613C2">
        <w:tc>
          <w:tcPr>
            <w:tcW w:w="2070" w:type="dxa"/>
          </w:tcPr>
          <w:p w14:paraId="5010698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MBINED</w:t>
            </w:r>
          </w:p>
        </w:tc>
        <w:tc>
          <w:tcPr>
            <w:tcW w:w="5770" w:type="dxa"/>
          </w:tcPr>
          <w:p w14:paraId="147AC994" w14:textId="108257ED"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8202AD" w:rsidRPr="003808E1" w:rsidRDefault="008202AD" w:rsidP="0027773C">
            <w:pPr>
              <w:rPr>
                <w:rFonts w:ascii="Times New Roman" w:hAnsi="Times New Roman" w:cs="Times New Roman"/>
                <w:sz w:val="10"/>
                <w:szCs w:val="10"/>
              </w:rPr>
            </w:pPr>
          </w:p>
        </w:tc>
        <w:tc>
          <w:tcPr>
            <w:tcW w:w="794" w:type="dxa"/>
          </w:tcPr>
          <w:p w14:paraId="5A8008BE"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61</w:t>
            </w:r>
          </w:p>
        </w:tc>
        <w:tc>
          <w:tcPr>
            <w:tcW w:w="726" w:type="dxa"/>
          </w:tcPr>
          <w:p w14:paraId="39537CE9" w14:textId="6E958F92"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61</w:t>
            </w:r>
          </w:p>
        </w:tc>
      </w:tr>
      <w:tr w:rsidR="008202AD" w:rsidRPr="003808E1" w14:paraId="71939788" w14:textId="52EBD7AD" w:rsidTr="001613C2">
        <w:tc>
          <w:tcPr>
            <w:tcW w:w="2070" w:type="dxa"/>
          </w:tcPr>
          <w:p w14:paraId="2C06B134"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STRUCTION</w:t>
            </w:r>
          </w:p>
        </w:tc>
        <w:tc>
          <w:tcPr>
            <w:tcW w:w="5770" w:type="dxa"/>
          </w:tcPr>
          <w:p w14:paraId="5872CD7C" w14:textId="1219381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8)</w:t>
            </w:r>
          </w:p>
          <w:p w14:paraId="1003063C" w14:textId="77777777" w:rsidR="008202AD" w:rsidRPr="003808E1" w:rsidRDefault="008202AD" w:rsidP="0027773C">
            <w:pPr>
              <w:rPr>
                <w:rFonts w:ascii="Times New Roman" w:hAnsi="Times New Roman" w:cs="Times New Roman"/>
                <w:sz w:val="10"/>
                <w:szCs w:val="10"/>
              </w:rPr>
            </w:pPr>
          </w:p>
        </w:tc>
        <w:tc>
          <w:tcPr>
            <w:tcW w:w="794" w:type="dxa"/>
          </w:tcPr>
          <w:p w14:paraId="5F12DC20"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92</w:t>
            </w:r>
          </w:p>
        </w:tc>
        <w:tc>
          <w:tcPr>
            <w:tcW w:w="726" w:type="dxa"/>
          </w:tcPr>
          <w:p w14:paraId="3CBDEA4E" w14:textId="00E3DCA8"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92</w:t>
            </w:r>
          </w:p>
        </w:tc>
      </w:tr>
      <w:tr w:rsidR="008202AD" w:rsidRPr="003808E1" w14:paraId="63567FCC" w14:textId="5CD27FBC" w:rsidTr="001613C2">
        <w:tc>
          <w:tcPr>
            <w:tcW w:w="2070" w:type="dxa"/>
            <w:tcBorders>
              <w:bottom w:val="single" w:sz="4" w:space="0" w:color="auto"/>
            </w:tcBorders>
          </w:tcPr>
          <w:p w14:paraId="4629296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OCATION</w:t>
            </w:r>
          </w:p>
        </w:tc>
        <w:tc>
          <w:tcPr>
            <w:tcW w:w="5770" w:type="dxa"/>
            <w:tcBorders>
              <w:bottom w:val="single" w:sz="4" w:space="0" w:color="auto"/>
            </w:tcBorders>
          </w:tcPr>
          <w:p w14:paraId="339B0DEC" w14:textId="4915A936"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Road Proximity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8202AD" w:rsidRPr="003808E1" w:rsidRDefault="008202AD" w:rsidP="0027773C">
            <w:pPr>
              <w:rPr>
                <w:rFonts w:ascii="Times New Roman" w:hAnsi="Times New Roman" w:cs="Times New Roman"/>
                <w:sz w:val="10"/>
                <w:szCs w:val="10"/>
              </w:rPr>
            </w:pPr>
          </w:p>
        </w:tc>
        <w:tc>
          <w:tcPr>
            <w:tcW w:w="794" w:type="dxa"/>
            <w:tcBorders>
              <w:bottom w:val="single" w:sz="4" w:space="0" w:color="auto"/>
            </w:tcBorders>
          </w:tcPr>
          <w:p w14:paraId="52DF80A1"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032</w:t>
            </w:r>
          </w:p>
        </w:tc>
        <w:tc>
          <w:tcPr>
            <w:tcW w:w="726" w:type="dxa"/>
            <w:tcBorders>
              <w:bottom w:val="single" w:sz="4" w:space="0" w:color="auto"/>
            </w:tcBorders>
          </w:tcPr>
          <w:p w14:paraId="127B417E" w14:textId="473F404A"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32</w:t>
            </w:r>
          </w:p>
        </w:tc>
      </w:tr>
    </w:tbl>
    <w:p w14:paraId="016C6A7B" w14:textId="77777777" w:rsidR="00735BFD" w:rsidRPr="003808E1" w:rsidRDefault="00735BFD" w:rsidP="00735BFD">
      <w:pPr>
        <w:rPr>
          <w:rFonts w:ascii="Times New Roman" w:hAnsi="Times New Roman" w:cs="Times New Roman"/>
          <w:sz w:val="24"/>
          <w:szCs w:val="24"/>
        </w:rPr>
        <w:sectPr w:rsidR="00735BFD" w:rsidRPr="003808E1">
          <w:pgSz w:w="12240" w:h="15840"/>
          <w:pgMar w:top="1440" w:right="1440" w:bottom="1440" w:left="1440" w:header="720" w:footer="720" w:gutter="0"/>
          <w:cols w:space="720"/>
          <w:docGrid w:linePitch="360"/>
        </w:sectPr>
      </w:pPr>
    </w:p>
    <w:p w14:paraId="5BE45382" w14:textId="77777777" w:rsidR="00643CDC" w:rsidRPr="003808E1" w:rsidRDefault="00643CDC" w:rsidP="00643CDC">
      <w:pPr>
        <w:rPr>
          <w:rFonts w:ascii="Times New Roman" w:hAnsi="Times New Roman" w:cs="Times New Roman"/>
          <w:sz w:val="24"/>
          <w:szCs w:val="24"/>
        </w:rPr>
      </w:pPr>
      <w:r w:rsidRPr="003808E1">
        <w:rPr>
          <w:rFonts w:ascii="Times New Roman" w:hAnsi="Times New Roman" w:cs="Times New Roman"/>
          <w:sz w:val="24"/>
          <w:szCs w:val="24"/>
        </w:rPr>
        <w:lastRenderedPageBreak/>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920233" w:rsidRPr="003808E1" w14:paraId="449DD590" w14:textId="77777777" w:rsidTr="00920233">
        <w:trPr>
          <w:trHeight w:val="431"/>
        </w:trPr>
        <w:tc>
          <w:tcPr>
            <w:tcW w:w="2335" w:type="dxa"/>
            <w:tcBorders>
              <w:top w:val="single" w:sz="12" w:space="0" w:color="auto"/>
              <w:bottom w:val="single" w:sz="12" w:space="0" w:color="auto"/>
            </w:tcBorders>
            <w:vAlign w:val="center"/>
          </w:tcPr>
          <w:p w14:paraId="61649384" w14:textId="77777777" w:rsidR="00643CDC" w:rsidRPr="003808E1" w:rsidRDefault="00643CDC" w:rsidP="00920233">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128" w:type="dxa"/>
            <w:tcBorders>
              <w:top w:val="single" w:sz="12" w:space="0" w:color="auto"/>
              <w:bottom w:val="single" w:sz="12" w:space="0" w:color="auto"/>
            </w:tcBorders>
            <w:vAlign w:val="center"/>
          </w:tcPr>
          <w:p w14:paraId="6A7C215E"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pecies</w:t>
            </w:r>
          </w:p>
        </w:tc>
        <w:tc>
          <w:tcPr>
            <w:tcW w:w="1252" w:type="dxa"/>
            <w:tcBorders>
              <w:top w:val="single" w:sz="12" w:space="0" w:color="auto"/>
              <w:bottom w:val="single" w:sz="12" w:space="0" w:color="auto"/>
            </w:tcBorders>
            <w:vAlign w:val="center"/>
          </w:tcPr>
          <w:p w14:paraId="3718FB0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977" w:type="dxa"/>
            <w:tcBorders>
              <w:top w:val="single" w:sz="12" w:space="0" w:color="auto"/>
              <w:bottom w:val="single" w:sz="12" w:space="0" w:color="auto"/>
            </w:tcBorders>
            <w:vAlign w:val="center"/>
          </w:tcPr>
          <w:p w14:paraId="5461FF66"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e Size</w:t>
            </w:r>
          </w:p>
        </w:tc>
        <w:tc>
          <w:tcPr>
            <w:tcW w:w="790" w:type="dxa"/>
            <w:tcBorders>
              <w:top w:val="single" w:sz="12" w:space="0" w:color="auto"/>
              <w:bottom w:val="single" w:sz="12" w:space="0" w:color="auto"/>
            </w:tcBorders>
            <w:vAlign w:val="center"/>
          </w:tcPr>
          <w:p w14:paraId="4E8FC212"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Visits</w:t>
            </w:r>
          </w:p>
        </w:tc>
        <w:tc>
          <w:tcPr>
            <w:tcW w:w="1198" w:type="dxa"/>
            <w:tcBorders>
              <w:top w:val="single" w:sz="12" w:space="0" w:color="auto"/>
              <w:bottom w:val="single" w:sz="12" w:space="0" w:color="auto"/>
            </w:tcBorders>
            <w:vAlign w:val="center"/>
          </w:tcPr>
          <w:p w14:paraId="7C151A75"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Time Intervals</w:t>
            </w:r>
          </w:p>
        </w:tc>
        <w:tc>
          <w:tcPr>
            <w:tcW w:w="1270" w:type="dxa"/>
            <w:tcBorders>
              <w:top w:val="single" w:sz="12" w:space="0" w:color="auto"/>
              <w:bottom w:val="single" w:sz="12" w:space="0" w:color="auto"/>
            </w:tcBorders>
            <w:vAlign w:val="center"/>
          </w:tcPr>
          <w:p w14:paraId="50A4E64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Replicates</w:t>
            </w:r>
          </w:p>
        </w:tc>
        <w:tc>
          <w:tcPr>
            <w:tcW w:w="1655" w:type="dxa"/>
            <w:tcBorders>
              <w:top w:val="single" w:sz="12" w:space="0" w:color="auto"/>
              <w:bottom w:val="single" w:sz="12" w:space="0" w:color="auto"/>
            </w:tcBorders>
            <w:vAlign w:val="center"/>
          </w:tcPr>
          <w:p w14:paraId="612206E1"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Detections</w:t>
            </w:r>
          </w:p>
        </w:tc>
        <w:tc>
          <w:tcPr>
            <w:tcW w:w="1548" w:type="dxa"/>
            <w:tcBorders>
              <w:top w:val="single" w:sz="12" w:space="0" w:color="auto"/>
              <w:bottom w:val="single" w:sz="12" w:space="0" w:color="auto"/>
            </w:tcBorders>
            <w:vAlign w:val="center"/>
          </w:tcPr>
          <w:p w14:paraId="716ED993"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Openings with Detections</w:t>
            </w:r>
          </w:p>
        </w:tc>
      </w:tr>
      <w:tr w:rsidR="00920233" w:rsidRPr="003808E1" w14:paraId="777F83EF" w14:textId="77777777" w:rsidTr="00920233">
        <w:trPr>
          <w:trHeight w:val="1075"/>
        </w:trPr>
        <w:tc>
          <w:tcPr>
            <w:tcW w:w="2335" w:type="dxa"/>
            <w:tcBorders>
              <w:top w:val="single" w:sz="12" w:space="0" w:color="auto"/>
            </w:tcBorders>
            <w:vAlign w:val="center"/>
          </w:tcPr>
          <w:p w14:paraId="7616C436"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Morning game bird survey</w:t>
            </w:r>
          </w:p>
        </w:tc>
        <w:tc>
          <w:tcPr>
            <w:tcW w:w="2128" w:type="dxa"/>
            <w:tcBorders>
              <w:top w:val="single" w:sz="12" w:space="0" w:color="auto"/>
            </w:tcBorders>
            <w:vAlign w:val="center"/>
          </w:tcPr>
          <w:p w14:paraId="62722FB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RUGR</w:t>
            </w:r>
          </w:p>
        </w:tc>
        <w:tc>
          <w:tcPr>
            <w:tcW w:w="1252" w:type="dxa"/>
            <w:tcBorders>
              <w:top w:val="single" w:sz="12" w:space="0" w:color="auto"/>
            </w:tcBorders>
            <w:vAlign w:val="center"/>
          </w:tcPr>
          <w:p w14:paraId="519D997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top w:val="single" w:sz="12" w:space="0" w:color="auto"/>
            </w:tcBorders>
            <w:vAlign w:val="center"/>
          </w:tcPr>
          <w:p w14:paraId="261501C3"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15</w:t>
            </w:r>
          </w:p>
        </w:tc>
        <w:tc>
          <w:tcPr>
            <w:tcW w:w="790" w:type="dxa"/>
            <w:tcBorders>
              <w:top w:val="single" w:sz="12" w:space="0" w:color="auto"/>
            </w:tcBorders>
            <w:vAlign w:val="center"/>
          </w:tcPr>
          <w:p w14:paraId="0EF14AA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12" w:space="0" w:color="auto"/>
            </w:tcBorders>
            <w:vAlign w:val="center"/>
          </w:tcPr>
          <w:p w14:paraId="59CA37C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12" w:space="0" w:color="auto"/>
            </w:tcBorders>
            <w:vAlign w:val="center"/>
          </w:tcPr>
          <w:p w14:paraId="3DCA5C8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4</w:t>
            </w:r>
          </w:p>
        </w:tc>
        <w:tc>
          <w:tcPr>
            <w:tcW w:w="1655" w:type="dxa"/>
            <w:tcBorders>
              <w:top w:val="single" w:sz="12" w:space="0" w:color="auto"/>
            </w:tcBorders>
            <w:vAlign w:val="center"/>
          </w:tcPr>
          <w:p w14:paraId="7E0887A3" w14:textId="0C9B096B" w:rsidR="00920233"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 xml:space="preserve">WITU = 67 </w:t>
            </w:r>
          </w:p>
          <w:p w14:paraId="174B95D6" w14:textId="6518A89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76</w:t>
            </w:r>
          </w:p>
        </w:tc>
        <w:tc>
          <w:tcPr>
            <w:tcW w:w="1548" w:type="dxa"/>
            <w:tcBorders>
              <w:top w:val="single" w:sz="12" w:space="0" w:color="auto"/>
            </w:tcBorders>
            <w:vAlign w:val="center"/>
          </w:tcPr>
          <w:p w14:paraId="49BFE57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44</w:t>
            </w:r>
          </w:p>
          <w:p w14:paraId="61D3054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44</w:t>
            </w:r>
          </w:p>
        </w:tc>
      </w:tr>
      <w:tr w:rsidR="00920233" w:rsidRPr="003808E1" w14:paraId="6F4AA487" w14:textId="77777777" w:rsidTr="00920233">
        <w:trPr>
          <w:trHeight w:val="1075"/>
        </w:trPr>
        <w:tc>
          <w:tcPr>
            <w:tcW w:w="2335" w:type="dxa"/>
            <w:vAlign w:val="center"/>
          </w:tcPr>
          <w:p w14:paraId="71F558A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Evening game bird survey</w:t>
            </w:r>
          </w:p>
        </w:tc>
        <w:tc>
          <w:tcPr>
            <w:tcW w:w="2128" w:type="dxa"/>
            <w:vAlign w:val="center"/>
          </w:tcPr>
          <w:p w14:paraId="6C5760E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AMWO</w:t>
            </w:r>
          </w:p>
        </w:tc>
        <w:tc>
          <w:tcPr>
            <w:tcW w:w="1252" w:type="dxa"/>
            <w:vAlign w:val="center"/>
          </w:tcPr>
          <w:p w14:paraId="38FE8103" w14:textId="09D01E55"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16A81C5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c>
          <w:tcPr>
            <w:tcW w:w="790" w:type="dxa"/>
            <w:vAlign w:val="center"/>
          </w:tcPr>
          <w:p w14:paraId="4A55188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3D9B508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270" w:type="dxa"/>
            <w:vAlign w:val="center"/>
          </w:tcPr>
          <w:p w14:paraId="0A6D488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655" w:type="dxa"/>
            <w:vAlign w:val="center"/>
          </w:tcPr>
          <w:p w14:paraId="1D85063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0</w:t>
            </w:r>
          </w:p>
        </w:tc>
        <w:tc>
          <w:tcPr>
            <w:tcW w:w="1548" w:type="dxa"/>
            <w:vAlign w:val="center"/>
          </w:tcPr>
          <w:p w14:paraId="134C404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9</w:t>
            </w:r>
          </w:p>
        </w:tc>
      </w:tr>
      <w:tr w:rsidR="00920233" w:rsidRPr="003808E1" w14:paraId="6F0D87ED" w14:textId="77777777" w:rsidTr="00920233">
        <w:trPr>
          <w:trHeight w:val="810"/>
        </w:trPr>
        <w:tc>
          <w:tcPr>
            <w:tcW w:w="2335" w:type="dxa"/>
            <w:vAlign w:val="center"/>
          </w:tcPr>
          <w:p w14:paraId="1D96CCD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Game camera survey</w:t>
            </w:r>
          </w:p>
        </w:tc>
        <w:tc>
          <w:tcPr>
            <w:tcW w:w="2128" w:type="dxa"/>
            <w:vAlign w:val="center"/>
          </w:tcPr>
          <w:p w14:paraId="3D3D79C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w:t>
            </w:r>
          </w:p>
        </w:tc>
        <w:tc>
          <w:tcPr>
            <w:tcW w:w="1252" w:type="dxa"/>
            <w:vAlign w:val="center"/>
          </w:tcPr>
          <w:p w14:paraId="7A756BB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05B1E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2</w:t>
            </w:r>
          </w:p>
        </w:tc>
        <w:tc>
          <w:tcPr>
            <w:tcW w:w="790" w:type="dxa"/>
            <w:vAlign w:val="center"/>
          </w:tcPr>
          <w:p w14:paraId="14673E9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57D9709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7.6 days)</w:t>
            </w:r>
          </w:p>
        </w:tc>
        <w:tc>
          <w:tcPr>
            <w:tcW w:w="1270" w:type="dxa"/>
            <w:vAlign w:val="center"/>
          </w:tcPr>
          <w:p w14:paraId="4BC01D4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vAlign w:val="center"/>
          </w:tcPr>
          <w:p w14:paraId="242F116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0</w:t>
            </w:r>
          </w:p>
        </w:tc>
        <w:tc>
          <w:tcPr>
            <w:tcW w:w="1548" w:type="dxa"/>
            <w:vAlign w:val="center"/>
          </w:tcPr>
          <w:p w14:paraId="3CBB0DC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6</w:t>
            </w:r>
          </w:p>
        </w:tc>
      </w:tr>
      <w:tr w:rsidR="00920233" w:rsidRPr="003808E1" w14:paraId="33C4F757" w14:textId="77777777" w:rsidTr="00920233">
        <w:trPr>
          <w:trHeight w:val="530"/>
        </w:trPr>
        <w:tc>
          <w:tcPr>
            <w:tcW w:w="2335" w:type="dxa"/>
            <w:tcBorders>
              <w:bottom w:val="single" w:sz="4" w:space="0" w:color="auto"/>
            </w:tcBorders>
            <w:vAlign w:val="center"/>
          </w:tcPr>
          <w:p w14:paraId="7524851B"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ARU survey</w:t>
            </w:r>
          </w:p>
        </w:tc>
        <w:tc>
          <w:tcPr>
            <w:tcW w:w="2128" w:type="dxa"/>
            <w:tcBorders>
              <w:bottom w:val="single" w:sz="4" w:space="0" w:color="auto"/>
            </w:tcBorders>
            <w:vAlign w:val="center"/>
          </w:tcPr>
          <w:p w14:paraId="1513605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AMWO</w:t>
            </w:r>
          </w:p>
        </w:tc>
        <w:tc>
          <w:tcPr>
            <w:tcW w:w="1252" w:type="dxa"/>
            <w:tcBorders>
              <w:bottom w:val="single" w:sz="4" w:space="0" w:color="auto"/>
            </w:tcBorders>
            <w:vAlign w:val="center"/>
          </w:tcPr>
          <w:p w14:paraId="2362882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bottom w:val="single" w:sz="4" w:space="0" w:color="auto"/>
            </w:tcBorders>
            <w:vAlign w:val="center"/>
          </w:tcPr>
          <w:p w14:paraId="160DDE4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23</w:t>
            </w:r>
          </w:p>
        </w:tc>
        <w:tc>
          <w:tcPr>
            <w:tcW w:w="790" w:type="dxa"/>
            <w:tcBorders>
              <w:bottom w:val="single" w:sz="4" w:space="0" w:color="auto"/>
            </w:tcBorders>
            <w:vAlign w:val="center"/>
          </w:tcPr>
          <w:p w14:paraId="2D159779"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3060C79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6.6 days)</w:t>
            </w:r>
          </w:p>
        </w:tc>
        <w:tc>
          <w:tcPr>
            <w:tcW w:w="1270" w:type="dxa"/>
            <w:tcBorders>
              <w:bottom w:val="single" w:sz="4" w:space="0" w:color="auto"/>
            </w:tcBorders>
            <w:vAlign w:val="center"/>
          </w:tcPr>
          <w:p w14:paraId="0BD59C0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tcBorders>
              <w:bottom w:val="single" w:sz="4" w:space="0" w:color="auto"/>
            </w:tcBorders>
            <w:vAlign w:val="center"/>
          </w:tcPr>
          <w:p w14:paraId="1CCFD73E" w14:textId="48C37CAC"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206 AMWO = 175</w:t>
            </w:r>
          </w:p>
        </w:tc>
        <w:tc>
          <w:tcPr>
            <w:tcW w:w="1548" w:type="dxa"/>
            <w:tcBorders>
              <w:bottom w:val="single" w:sz="4" w:space="0" w:color="auto"/>
            </w:tcBorders>
            <w:vAlign w:val="center"/>
          </w:tcPr>
          <w:p w14:paraId="6C81346C" w14:textId="32C4F3A3"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74 AMWO = 33</w:t>
            </w:r>
          </w:p>
        </w:tc>
      </w:tr>
      <w:tr w:rsidR="00920233" w:rsidRPr="003808E1" w14:paraId="58343278" w14:textId="77777777" w:rsidTr="00920233">
        <w:trPr>
          <w:trHeight w:val="810"/>
        </w:trPr>
        <w:tc>
          <w:tcPr>
            <w:tcW w:w="2335" w:type="dxa"/>
            <w:tcBorders>
              <w:top w:val="single" w:sz="4" w:space="0" w:color="auto"/>
            </w:tcBorders>
            <w:vAlign w:val="center"/>
          </w:tcPr>
          <w:p w14:paraId="265191DC"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w:t>
            </w:r>
          </w:p>
        </w:tc>
        <w:tc>
          <w:tcPr>
            <w:tcW w:w="2128" w:type="dxa"/>
            <w:tcBorders>
              <w:top w:val="single" w:sz="4" w:space="0" w:color="auto"/>
            </w:tcBorders>
            <w:vAlign w:val="center"/>
          </w:tcPr>
          <w:p w14:paraId="225562D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 (N = 65)</w:t>
            </w:r>
          </w:p>
        </w:tc>
        <w:tc>
          <w:tcPr>
            <w:tcW w:w="1252" w:type="dxa"/>
            <w:tcBorders>
              <w:top w:val="single" w:sz="4" w:space="0" w:color="auto"/>
            </w:tcBorders>
            <w:vAlign w:val="center"/>
          </w:tcPr>
          <w:p w14:paraId="40BCA0C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top w:val="single" w:sz="4" w:space="0" w:color="auto"/>
            </w:tcBorders>
            <w:vAlign w:val="center"/>
          </w:tcPr>
          <w:p w14:paraId="1F6FC1C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09</w:t>
            </w:r>
          </w:p>
        </w:tc>
        <w:tc>
          <w:tcPr>
            <w:tcW w:w="790" w:type="dxa"/>
            <w:tcBorders>
              <w:top w:val="single" w:sz="4" w:space="0" w:color="auto"/>
            </w:tcBorders>
            <w:vAlign w:val="center"/>
          </w:tcPr>
          <w:p w14:paraId="1D6931C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top w:val="single" w:sz="4" w:space="0" w:color="auto"/>
            </w:tcBorders>
            <w:vAlign w:val="center"/>
          </w:tcPr>
          <w:p w14:paraId="67A7744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4" w:space="0" w:color="auto"/>
            </w:tcBorders>
            <w:vAlign w:val="center"/>
          </w:tcPr>
          <w:p w14:paraId="1E24076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tcBorders>
            <w:vAlign w:val="center"/>
          </w:tcPr>
          <w:p w14:paraId="673DDFAD" w14:textId="747816D8"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29</w:t>
            </w:r>
          </w:p>
        </w:tc>
        <w:tc>
          <w:tcPr>
            <w:tcW w:w="1548" w:type="dxa"/>
            <w:tcBorders>
              <w:top w:val="single" w:sz="4" w:space="0" w:color="auto"/>
            </w:tcBorders>
            <w:vAlign w:val="center"/>
          </w:tcPr>
          <w:p w14:paraId="4BBACC1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94</w:t>
            </w:r>
          </w:p>
        </w:tc>
      </w:tr>
      <w:tr w:rsidR="00920233" w:rsidRPr="003808E1" w14:paraId="315970FF" w14:textId="77777777" w:rsidTr="00920233">
        <w:trPr>
          <w:trHeight w:val="810"/>
        </w:trPr>
        <w:tc>
          <w:tcPr>
            <w:tcW w:w="2335" w:type="dxa"/>
            <w:tcBorders>
              <w:bottom w:val="single" w:sz="4" w:space="0" w:color="auto"/>
            </w:tcBorders>
            <w:vAlign w:val="center"/>
          </w:tcPr>
          <w:p w14:paraId="65811490"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adjacent forest)</w:t>
            </w:r>
          </w:p>
        </w:tc>
        <w:tc>
          <w:tcPr>
            <w:tcW w:w="2128" w:type="dxa"/>
            <w:tcBorders>
              <w:bottom w:val="single" w:sz="4" w:space="0" w:color="auto"/>
            </w:tcBorders>
            <w:vAlign w:val="center"/>
          </w:tcPr>
          <w:p w14:paraId="23FEB287" w14:textId="2181A2F0"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w:t>
            </w:r>
            <w:r w:rsidR="00920233" w:rsidRPr="003808E1">
              <w:rPr>
                <w:rFonts w:ascii="Times New Roman" w:hAnsi="Times New Roman" w:cs="Times New Roman"/>
                <w:sz w:val="24"/>
                <w:szCs w:val="24"/>
              </w:rPr>
              <w:t xml:space="preserve"> </w:t>
            </w:r>
            <w:r w:rsidRPr="003808E1">
              <w:rPr>
                <w:rFonts w:ascii="Times New Roman" w:hAnsi="Times New Roman" w:cs="Times New Roman"/>
                <w:sz w:val="24"/>
                <w:szCs w:val="24"/>
              </w:rPr>
              <w:t>(N = 44)</w:t>
            </w:r>
          </w:p>
        </w:tc>
        <w:tc>
          <w:tcPr>
            <w:tcW w:w="1252" w:type="dxa"/>
            <w:tcBorders>
              <w:bottom w:val="single" w:sz="4" w:space="0" w:color="auto"/>
            </w:tcBorders>
            <w:vAlign w:val="center"/>
          </w:tcPr>
          <w:p w14:paraId="7D13B33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bottom w:val="single" w:sz="4" w:space="0" w:color="auto"/>
            </w:tcBorders>
            <w:vAlign w:val="center"/>
          </w:tcPr>
          <w:p w14:paraId="77CE49F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41</w:t>
            </w:r>
          </w:p>
        </w:tc>
        <w:tc>
          <w:tcPr>
            <w:tcW w:w="790" w:type="dxa"/>
            <w:tcBorders>
              <w:bottom w:val="single" w:sz="4" w:space="0" w:color="auto"/>
            </w:tcBorders>
            <w:vAlign w:val="center"/>
          </w:tcPr>
          <w:p w14:paraId="3FF7BF8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1E7B663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bottom w:val="single" w:sz="4" w:space="0" w:color="auto"/>
            </w:tcBorders>
            <w:vAlign w:val="center"/>
          </w:tcPr>
          <w:p w14:paraId="7F0C894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bottom w:val="single" w:sz="4" w:space="0" w:color="auto"/>
            </w:tcBorders>
            <w:vAlign w:val="center"/>
          </w:tcPr>
          <w:p w14:paraId="1EFBE920" w14:textId="3E114931"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16</w:t>
            </w:r>
          </w:p>
        </w:tc>
        <w:tc>
          <w:tcPr>
            <w:tcW w:w="1548" w:type="dxa"/>
            <w:tcBorders>
              <w:bottom w:val="single" w:sz="4" w:space="0" w:color="auto"/>
            </w:tcBorders>
            <w:vAlign w:val="center"/>
          </w:tcPr>
          <w:p w14:paraId="412B3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r>
      <w:tr w:rsidR="00920233" w:rsidRPr="003808E1" w14:paraId="17526D17" w14:textId="77777777" w:rsidTr="00920233">
        <w:trPr>
          <w:trHeight w:val="796"/>
        </w:trPr>
        <w:tc>
          <w:tcPr>
            <w:tcW w:w="2335" w:type="dxa"/>
            <w:tcBorders>
              <w:top w:val="single" w:sz="4" w:space="0" w:color="auto"/>
              <w:bottom w:val="single" w:sz="12" w:space="0" w:color="auto"/>
            </w:tcBorders>
            <w:vAlign w:val="center"/>
          </w:tcPr>
          <w:p w14:paraId="4F50A534"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128" w:type="dxa"/>
            <w:tcBorders>
              <w:top w:val="single" w:sz="4" w:space="0" w:color="auto"/>
              <w:bottom w:val="single" w:sz="12" w:space="0" w:color="auto"/>
            </w:tcBorders>
            <w:vAlign w:val="center"/>
          </w:tcPr>
          <w:p w14:paraId="63DE891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Post-breeding songbirds</w:t>
            </w:r>
          </w:p>
        </w:tc>
        <w:tc>
          <w:tcPr>
            <w:tcW w:w="1252" w:type="dxa"/>
            <w:tcBorders>
              <w:top w:val="single" w:sz="4" w:space="0" w:color="auto"/>
              <w:bottom w:val="single" w:sz="12" w:space="0" w:color="auto"/>
            </w:tcBorders>
            <w:vAlign w:val="center"/>
          </w:tcPr>
          <w:p w14:paraId="6B3D2E7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 July – 5 August</w:t>
            </w:r>
          </w:p>
        </w:tc>
        <w:tc>
          <w:tcPr>
            <w:tcW w:w="977" w:type="dxa"/>
            <w:tcBorders>
              <w:top w:val="single" w:sz="4" w:space="0" w:color="auto"/>
              <w:bottom w:val="single" w:sz="12" w:space="0" w:color="auto"/>
            </w:tcBorders>
            <w:vAlign w:val="center"/>
          </w:tcPr>
          <w:p w14:paraId="252C442E"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2</w:t>
            </w:r>
          </w:p>
        </w:tc>
        <w:tc>
          <w:tcPr>
            <w:tcW w:w="790" w:type="dxa"/>
            <w:tcBorders>
              <w:top w:val="single" w:sz="4" w:space="0" w:color="auto"/>
              <w:bottom w:val="single" w:sz="12" w:space="0" w:color="auto"/>
            </w:tcBorders>
            <w:vAlign w:val="center"/>
          </w:tcPr>
          <w:p w14:paraId="2E404DF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4" w:space="0" w:color="auto"/>
              <w:bottom w:val="single" w:sz="12" w:space="0" w:color="auto"/>
            </w:tcBorders>
            <w:vAlign w:val="center"/>
          </w:tcPr>
          <w:p w14:paraId="73FC9C0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N/A</w:t>
            </w:r>
          </w:p>
        </w:tc>
        <w:tc>
          <w:tcPr>
            <w:tcW w:w="1270" w:type="dxa"/>
            <w:tcBorders>
              <w:top w:val="single" w:sz="4" w:space="0" w:color="auto"/>
              <w:bottom w:val="single" w:sz="12" w:space="0" w:color="auto"/>
            </w:tcBorders>
            <w:vAlign w:val="center"/>
          </w:tcPr>
          <w:p w14:paraId="3CF9BBF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bottom w:val="single" w:sz="12" w:space="0" w:color="auto"/>
            </w:tcBorders>
            <w:vAlign w:val="center"/>
          </w:tcPr>
          <w:p w14:paraId="53ABBD7A" w14:textId="3831A5DB"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67</w:t>
            </w:r>
          </w:p>
        </w:tc>
        <w:tc>
          <w:tcPr>
            <w:tcW w:w="1548" w:type="dxa"/>
            <w:tcBorders>
              <w:top w:val="single" w:sz="4" w:space="0" w:color="auto"/>
              <w:bottom w:val="single" w:sz="12" w:space="0" w:color="auto"/>
            </w:tcBorders>
            <w:vAlign w:val="center"/>
          </w:tcPr>
          <w:p w14:paraId="7E90E29C"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1</w:t>
            </w:r>
          </w:p>
        </w:tc>
      </w:tr>
    </w:tbl>
    <w:p w14:paraId="502FCCEB" w14:textId="77777777" w:rsidR="00643CDC" w:rsidRPr="003808E1" w:rsidRDefault="00643CDC" w:rsidP="00643CDC">
      <w:pPr>
        <w:rPr>
          <w:rFonts w:ascii="Times New Roman" w:hAnsi="Times New Roman" w:cs="Times New Roman"/>
          <w:sz w:val="24"/>
          <w:szCs w:val="24"/>
        </w:rPr>
        <w:sectPr w:rsidR="00643CDC" w:rsidRPr="003808E1" w:rsidSect="00735BFD">
          <w:pgSz w:w="15840" w:h="12240" w:orient="landscape"/>
          <w:pgMar w:top="1440" w:right="1440" w:bottom="1440" w:left="1440" w:header="720" w:footer="720" w:gutter="0"/>
          <w:cols w:space="720"/>
          <w:docGrid w:linePitch="360"/>
        </w:sectPr>
      </w:pPr>
    </w:p>
    <w:p w14:paraId="427B0229" w14:textId="77777777" w:rsidR="001E35A9" w:rsidRPr="003808E1" w:rsidRDefault="001E35A9" w:rsidP="001E35A9">
      <w:pPr>
        <w:rPr>
          <w:rFonts w:ascii="Times New Roman" w:hAnsi="Times New Roman" w:cs="Times New Roman"/>
          <w:sz w:val="24"/>
          <w:szCs w:val="24"/>
        </w:rPr>
      </w:pPr>
      <w:r w:rsidRPr="003808E1">
        <w:rPr>
          <w:rFonts w:ascii="Times New Roman" w:hAnsi="Times New Roman" w:cs="Times New Roman"/>
          <w:sz w:val="24"/>
          <w:szCs w:val="24"/>
        </w:rPr>
        <w:lastRenderedPageBreak/>
        <w:t>Table 4. List of detection covariates corresponding to each survey typ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1E35A9" w:rsidRPr="003808E1" w14:paraId="2B49E234" w14:textId="77777777" w:rsidTr="00B14BD5">
        <w:tc>
          <w:tcPr>
            <w:tcW w:w="2155" w:type="dxa"/>
            <w:tcBorders>
              <w:top w:val="single" w:sz="18" w:space="0" w:color="auto"/>
              <w:bottom w:val="single" w:sz="18" w:space="0" w:color="auto"/>
            </w:tcBorders>
          </w:tcPr>
          <w:p w14:paraId="040EB6DD"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340" w:type="dxa"/>
            <w:tcBorders>
              <w:top w:val="single" w:sz="18" w:space="0" w:color="auto"/>
              <w:bottom w:val="single" w:sz="18" w:space="0" w:color="auto"/>
            </w:tcBorders>
          </w:tcPr>
          <w:p w14:paraId="4389F934"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tection Covariate</w:t>
            </w:r>
          </w:p>
        </w:tc>
        <w:tc>
          <w:tcPr>
            <w:tcW w:w="4860" w:type="dxa"/>
            <w:tcBorders>
              <w:top w:val="single" w:sz="18" w:space="0" w:color="auto"/>
              <w:bottom w:val="single" w:sz="18" w:space="0" w:color="auto"/>
            </w:tcBorders>
          </w:tcPr>
          <w:p w14:paraId="1F2A0D38"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r>
      <w:tr w:rsidR="001E35A9" w:rsidRPr="003808E1" w14:paraId="3FA3D2CB" w14:textId="77777777" w:rsidTr="00B14BD5">
        <w:tc>
          <w:tcPr>
            <w:tcW w:w="2155" w:type="dxa"/>
            <w:vMerge w:val="restart"/>
            <w:tcBorders>
              <w:top w:val="single" w:sz="18" w:space="0" w:color="auto"/>
            </w:tcBorders>
          </w:tcPr>
          <w:p w14:paraId="4C77BBF5" w14:textId="77777777" w:rsidR="001E35A9" w:rsidRPr="003808E1" w:rsidRDefault="001E35A9" w:rsidP="00804239">
            <w:pPr>
              <w:rPr>
                <w:rFonts w:ascii="Times New Roman" w:hAnsi="Times New Roman" w:cs="Times New Roman"/>
                <w:sz w:val="10"/>
                <w:szCs w:val="10"/>
              </w:rPr>
            </w:pPr>
          </w:p>
          <w:p w14:paraId="2872826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orning / evening game bird survey</w:t>
            </w:r>
          </w:p>
        </w:tc>
        <w:tc>
          <w:tcPr>
            <w:tcW w:w="2340" w:type="dxa"/>
            <w:tcBorders>
              <w:top w:val="single" w:sz="18" w:space="0" w:color="auto"/>
            </w:tcBorders>
          </w:tcPr>
          <w:p w14:paraId="4C010EBE" w14:textId="77777777" w:rsidR="001E35A9" w:rsidRPr="003808E1" w:rsidRDefault="001E35A9" w:rsidP="00804239">
            <w:pPr>
              <w:rPr>
                <w:rFonts w:ascii="Times New Roman" w:hAnsi="Times New Roman" w:cs="Times New Roman"/>
                <w:sz w:val="10"/>
                <w:szCs w:val="10"/>
              </w:rPr>
            </w:pPr>
          </w:p>
          <w:p w14:paraId="5F9F75C0" w14:textId="432469A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18" w:space="0" w:color="auto"/>
            </w:tcBorders>
          </w:tcPr>
          <w:p w14:paraId="037521B8" w14:textId="77777777" w:rsidR="001E35A9" w:rsidRPr="003808E1" w:rsidRDefault="001E35A9" w:rsidP="00804239">
            <w:pPr>
              <w:rPr>
                <w:rFonts w:ascii="Times New Roman" w:hAnsi="Times New Roman" w:cs="Times New Roman"/>
                <w:sz w:val="10"/>
                <w:szCs w:val="10"/>
              </w:rPr>
            </w:pPr>
          </w:p>
          <w:p w14:paraId="3F9B30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25682963" w14:textId="77777777" w:rsidTr="00804239">
        <w:tc>
          <w:tcPr>
            <w:tcW w:w="2155" w:type="dxa"/>
            <w:vMerge/>
          </w:tcPr>
          <w:p w14:paraId="0ADA8998" w14:textId="77777777" w:rsidR="001E35A9" w:rsidRPr="003808E1" w:rsidRDefault="001E35A9" w:rsidP="00804239">
            <w:pPr>
              <w:rPr>
                <w:rFonts w:ascii="Times New Roman" w:hAnsi="Times New Roman" w:cs="Times New Roman"/>
                <w:sz w:val="24"/>
                <w:szCs w:val="24"/>
              </w:rPr>
            </w:pPr>
          </w:p>
        </w:tc>
        <w:tc>
          <w:tcPr>
            <w:tcW w:w="2340" w:type="dxa"/>
          </w:tcPr>
          <w:p w14:paraId="7CDD4982" w14:textId="0E51E0B3"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unrise /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set</w:t>
            </w:r>
          </w:p>
        </w:tc>
        <w:tc>
          <w:tcPr>
            <w:tcW w:w="4860" w:type="dxa"/>
          </w:tcPr>
          <w:p w14:paraId="5059F06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or sunset time</w:t>
            </w:r>
          </w:p>
        </w:tc>
      </w:tr>
      <w:tr w:rsidR="001E35A9" w:rsidRPr="003808E1" w14:paraId="12E80C3C" w14:textId="77777777" w:rsidTr="00804239">
        <w:tc>
          <w:tcPr>
            <w:tcW w:w="2155" w:type="dxa"/>
            <w:vMerge/>
          </w:tcPr>
          <w:p w14:paraId="28087483" w14:textId="77777777" w:rsidR="001E35A9" w:rsidRPr="003808E1" w:rsidRDefault="001E35A9" w:rsidP="00804239">
            <w:pPr>
              <w:rPr>
                <w:rFonts w:ascii="Times New Roman" w:hAnsi="Times New Roman" w:cs="Times New Roman"/>
                <w:sz w:val="24"/>
                <w:szCs w:val="24"/>
              </w:rPr>
            </w:pPr>
          </w:p>
        </w:tc>
        <w:tc>
          <w:tcPr>
            <w:tcW w:w="2340" w:type="dxa"/>
          </w:tcPr>
          <w:p w14:paraId="676A8C3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Wind</w:t>
            </w:r>
          </w:p>
        </w:tc>
        <w:tc>
          <w:tcPr>
            <w:tcW w:w="4860" w:type="dxa"/>
          </w:tcPr>
          <w:p w14:paraId="7D9331B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nd codes exceeding “1” and 0 = wind codes of either “0” or “1”</w:t>
            </w:r>
          </w:p>
        </w:tc>
      </w:tr>
      <w:tr w:rsidR="001E35A9" w:rsidRPr="003808E1" w14:paraId="517822A6" w14:textId="77777777" w:rsidTr="00804239">
        <w:tc>
          <w:tcPr>
            <w:tcW w:w="2155" w:type="dxa"/>
            <w:vMerge/>
          </w:tcPr>
          <w:p w14:paraId="6B2A14EA" w14:textId="77777777" w:rsidR="001E35A9" w:rsidRPr="003808E1" w:rsidRDefault="001E35A9" w:rsidP="00804239">
            <w:pPr>
              <w:rPr>
                <w:rFonts w:ascii="Times New Roman" w:hAnsi="Times New Roman" w:cs="Times New Roman"/>
                <w:sz w:val="24"/>
                <w:szCs w:val="24"/>
              </w:rPr>
            </w:pPr>
          </w:p>
        </w:tc>
        <w:tc>
          <w:tcPr>
            <w:tcW w:w="2340" w:type="dxa"/>
          </w:tcPr>
          <w:p w14:paraId="48713AE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3AEDD7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5FBAC44E" w14:textId="77777777" w:rsidTr="00804239">
        <w:tc>
          <w:tcPr>
            <w:tcW w:w="2155" w:type="dxa"/>
            <w:vMerge/>
          </w:tcPr>
          <w:p w14:paraId="08D61E7D" w14:textId="77777777" w:rsidR="001E35A9" w:rsidRPr="003808E1" w:rsidRDefault="001E35A9" w:rsidP="00804239">
            <w:pPr>
              <w:rPr>
                <w:rFonts w:ascii="Times New Roman" w:hAnsi="Times New Roman" w:cs="Times New Roman"/>
                <w:sz w:val="24"/>
                <w:szCs w:val="24"/>
              </w:rPr>
            </w:pPr>
          </w:p>
        </w:tc>
        <w:tc>
          <w:tcPr>
            <w:tcW w:w="2340" w:type="dxa"/>
          </w:tcPr>
          <w:p w14:paraId="195C4F4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559C3D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18.3 °C and 0 = temperatures between 7.2 and 18.3 °C</w:t>
            </w:r>
          </w:p>
        </w:tc>
      </w:tr>
      <w:tr w:rsidR="001E35A9" w:rsidRPr="003808E1" w14:paraId="19AA76D5" w14:textId="77777777" w:rsidTr="00804239">
        <w:tc>
          <w:tcPr>
            <w:tcW w:w="2155" w:type="dxa"/>
            <w:vMerge/>
          </w:tcPr>
          <w:p w14:paraId="1B09BCD4" w14:textId="77777777" w:rsidR="001E35A9" w:rsidRPr="003808E1" w:rsidRDefault="001E35A9" w:rsidP="00804239">
            <w:pPr>
              <w:rPr>
                <w:rFonts w:ascii="Times New Roman" w:hAnsi="Times New Roman" w:cs="Times New Roman"/>
                <w:sz w:val="24"/>
                <w:szCs w:val="24"/>
              </w:rPr>
            </w:pPr>
          </w:p>
        </w:tc>
        <w:tc>
          <w:tcPr>
            <w:tcW w:w="2340" w:type="dxa"/>
          </w:tcPr>
          <w:p w14:paraId="5F9DD859" w14:textId="21443F79"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4581A52D" w14:textId="6E5FE731"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Maximum </w:t>
            </w:r>
            <w:r w:rsidR="000D5E73" w:rsidRPr="003808E1">
              <w:rPr>
                <w:rFonts w:ascii="Times New Roman" w:hAnsi="Times New Roman" w:cs="Times New Roman"/>
                <w:sz w:val="24"/>
                <w:szCs w:val="24"/>
              </w:rPr>
              <w:t>noise level</w:t>
            </w:r>
            <w:r w:rsidRPr="003808E1">
              <w:rPr>
                <w:rFonts w:ascii="Times New Roman" w:hAnsi="Times New Roman" w:cs="Times New Roman"/>
                <w:sz w:val="24"/>
                <w:szCs w:val="24"/>
              </w:rPr>
              <w:t xml:space="preserve"> (dB) during survey</w:t>
            </w:r>
          </w:p>
        </w:tc>
      </w:tr>
      <w:tr w:rsidR="001E35A9" w:rsidRPr="003808E1" w14:paraId="01BE2E5E" w14:textId="77777777" w:rsidTr="00804239">
        <w:tc>
          <w:tcPr>
            <w:tcW w:w="2155" w:type="dxa"/>
            <w:vMerge/>
            <w:tcBorders>
              <w:bottom w:val="single" w:sz="4" w:space="0" w:color="auto"/>
            </w:tcBorders>
          </w:tcPr>
          <w:p w14:paraId="3B9D87CB"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256F5C5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3C36A7DC"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17D2817C" w14:textId="77777777" w:rsidR="001E35A9" w:rsidRPr="003808E1" w:rsidRDefault="001E35A9" w:rsidP="00804239">
            <w:pPr>
              <w:rPr>
                <w:rFonts w:ascii="Times New Roman" w:hAnsi="Times New Roman" w:cs="Times New Roman"/>
                <w:sz w:val="10"/>
                <w:szCs w:val="10"/>
              </w:rPr>
            </w:pPr>
          </w:p>
        </w:tc>
      </w:tr>
      <w:tr w:rsidR="001E35A9" w:rsidRPr="003808E1" w14:paraId="7139969A" w14:textId="77777777" w:rsidTr="00804239">
        <w:tc>
          <w:tcPr>
            <w:tcW w:w="2155" w:type="dxa"/>
            <w:vMerge w:val="restart"/>
            <w:tcBorders>
              <w:top w:val="single" w:sz="4" w:space="0" w:color="auto"/>
            </w:tcBorders>
          </w:tcPr>
          <w:p w14:paraId="78058817" w14:textId="77777777" w:rsidR="001E35A9" w:rsidRPr="003808E1" w:rsidRDefault="001E35A9" w:rsidP="00804239">
            <w:pPr>
              <w:rPr>
                <w:rFonts w:ascii="Times New Roman" w:hAnsi="Times New Roman" w:cs="Times New Roman"/>
                <w:sz w:val="10"/>
                <w:szCs w:val="10"/>
              </w:rPr>
            </w:pPr>
          </w:p>
          <w:p w14:paraId="0742C03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Game camera / ARU survey</w:t>
            </w:r>
          </w:p>
        </w:tc>
        <w:tc>
          <w:tcPr>
            <w:tcW w:w="2340" w:type="dxa"/>
            <w:tcBorders>
              <w:top w:val="single" w:sz="4" w:space="0" w:color="auto"/>
            </w:tcBorders>
          </w:tcPr>
          <w:p w14:paraId="26D3B626" w14:textId="77777777" w:rsidR="001E35A9" w:rsidRPr="003808E1" w:rsidRDefault="001E35A9" w:rsidP="00804239">
            <w:pPr>
              <w:rPr>
                <w:rFonts w:ascii="Times New Roman" w:hAnsi="Times New Roman" w:cs="Times New Roman"/>
                <w:sz w:val="10"/>
                <w:szCs w:val="10"/>
              </w:rPr>
            </w:pPr>
          </w:p>
          <w:p w14:paraId="22FF98F0" w14:textId="2B3379E0"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29AED74" w14:textId="77777777" w:rsidR="001E35A9" w:rsidRPr="003808E1" w:rsidRDefault="001E35A9" w:rsidP="00804239">
            <w:pPr>
              <w:rPr>
                <w:rFonts w:ascii="Times New Roman" w:hAnsi="Times New Roman" w:cs="Times New Roman"/>
                <w:sz w:val="10"/>
                <w:szCs w:val="10"/>
              </w:rPr>
            </w:pPr>
          </w:p>
          <w:p w14:paraId="4C9452CE"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7B1B6116" w14:textId="77777777" w:rsidTr="00804239">
        <w:tc>
          <w:tcPr>
            <w:tcW w:w="2155" w:type="dxa"/>
            <w:vMerge/>
          </w:tcPr>
          <w:p w14:paraId="4953961E" w14:textId="77777777" w:rsidR="001E35A9" w:rsidRPr="003808E1" w:rsidRDefault="001E35A9" w:rsidP="00804239">
            <w:pPr>
              <w:rPr>
                <w:rFonts w:ascii="Times New Roman" w:hAnsi="Times New Roman" w:cs="Times New Roman"/>
                <w:sz w:val="24"/>
                <w:szCs w:val="24"/>
              </w:rPr>
            </w:pPr>
          </w:p>
        </w:tc>
        <w:tc>
          <w:tcPr>
            <w:tcW w:w="2340" w:type="dxa"/>
          </w:tcPr>
          <w:p w14:paraId="26B2E6A0" w14:textId="1644623F"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Distance to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enter</w:t>
            </w:r>
          </w:p>
        </w:tc>
        <w:tc>
          <w:tcPr>
            <w:tcW w:w="4860" w:type="dxa"/>
          </w:tcPr>
          <w:p w14:paraId="384646E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istance (m) to the central survey point</w:t>
            </w:r>
          </w:p>
        </w:tc>
      </w:tr>
      <w:tr w:rsidR="001E35A9" w:rsidRPr="003808E1" w14:paraId="5B23B172" w14:textId="77777777" w:rsidTr="00804239">
        <w:tc>
          <w:tcPr>
            <w:tcW w:w="2155" w:type="dxa"/>
            <w:vMerge/>
          </w:tcPr>
          <w:p w14:paraId="64688047" w14:textId="77777777" w:rsidR="001E35A9" w:rsidRPr="003808E1" w:rsidRDefault="001E35A9" w:rsidP="00804239">
            <w:pPr>
              <w:rPr>
                <w:rFonts w:ascii="Times New Roman" w:hAnsi="Times New Roman" w:cs="Times New Roman"/>
                <w:sz w:val="24"/>
                <w:szCs w:val="24"/>
              </w:rPr>
            </w:pPr>
          </w:p>
        </w:tc>
        <w:tc>
          <w:tcPr>
            <w:tcW w:w="2340" w:type="dxa"/>
          </w:tcPr>
          <w:p w14:paraId="180E043A" w14:textId="6CC34FAC"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Game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 xml:space="preserve">amera </w:t>
            </w:r>
            <w:r w:rsidR="000D5E73" w:rsidRPr="003808E1">
              <w:rPr>
                <w:rFonts w:ascii="Times New Roman" w:hAnsi="Times New Roman" w:cs="Times New Roman"/>
                <w:sz w:val="24"/>
                <w:szCs w:val="24"/>
              </w:rPr>
              <w:t>Type</w:t>
            </w:r>
          </w:p>
        </w:tc>
        <w:tc>
          <w:tcPr>
            <w:tcW w:w="4860" w:type="dxa"/>
          </w:tcPr>
          <w:p w14:paraId="6CC4F62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ype of game camera (0 = Bushnell Trophy Cam HD, 1 = Reconyx Hyperfire)</w:t>
            </w:r>
          </w:p>
        </w:tc>
      </w:tr>
      <w:tr w:rsidR="001E35A9" w:rsidRPr="003808E1" w14:paraId="3B5F424C" w14:textId="77777777" w:rsidTr="00804239">
        <w:tc>
          <w:tcPr>
            <w:tcW w:w="2155" w:type="dxa"/>
            <w:vMerge/>
            <w:tcBorders>
              <w:bottom w:val="single" w:sz="4" w:space="0" w:color="auto"/>
            </w:tcBorders>
          </w:tcPr>
          <w:p w14:paraId="035B51B0"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6159764C" w14:textId="3F533D7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ARU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ype</w:t>
            </w:r>
          </w:p>
        </w:tc>
        <w:tc>
          <w:tcPr>
            <w:tcW w:w="4860" w:type="dxa"/>
            <w:tcBorders>
              <w:bottom w:val="single" w:sz="4" w:space="0" w:color="auto"/>
            </w:tcBorders>
          </w:tcPr>
          <w:p w14:paraId="401C25A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type of ARU (1 = Wildlife Acoustics SongMeter SM2+, 2 = SM3+, 3 = SM4+); used for random effects</w:t>
            </w:r>
          </w:p>
          <w:p w14:paraId="12DCCADD" w14:textId="77777777" w:rsidR="001E35A9" w:rsidRPr="003808E1" w:rsidRDefault="001E35A9" w:rsidP="00804239">
            <w:pPr>
              <w:rPr>
                <w:rFonts w:ascii="Times New Roman" w:hAnsi="Times New Roman" w:cs="Times New Roman"/>
                <w:sz w:val="10"/>
                <w:szCs w:val="10"/>
              </w:rPr>
            </w:pPr>
          </w:p>
        </w:tc>
      </w:tr>
      <w:tr w:rsidR="001E35A9" w:rsidRPr="003808E1" w14:paraId="1819A47D" w14:textId="77777777" w:rsidTr="00804239">
        <w:tc>
          <w:tcPr>
            <w:tcW w:w="2155" w:type="dxa"/>
            <w:vMerge w:val="restart"/>
            <w:tcBorders>
              <w:top w:val="single" w:sz="4" w:space="0" w:color="auto"/>
            </w:tcBorders>
          </w:tcPr>
          <w:p w14:paraId="507F386C" w14:textId="77777777" w:rsidR="001E35A9" w:rsidRPr="003808E1" w:rsidRDefault="001E35A9" w:rsidP="00804239">
            <w:pPr>
              <w:rPr>
                <w:rFonts w:ascii="Times New Roman" w:hAnsi="Times New Roman" w:cs="Times New Roman"/>
                <w:sz w:val="10"/>
                <w:szCs w:val="10"/>
              </w:rPr>
            </w:pPr>
          </w:p>
          <w:p w14:paraId="3BA466C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 or adjacent forest)</w:t>
            </w:r>
          </w:p>
        </w:tc>
        <w:tc>
          <w:tcPr>
            <w:tcW w:w="2340" w:type="dxa"/>
            <w:tcBorders>
              <w:top w:val="single" w:sz="4" w:space="0" w:color="auto"/>
            </w:tcBorders>
          </w:tcPr>
          <w:p w14:paraId="2D075DBF" w14:textId="77777777" w:rsidR="001E35A9" w:rsidRPr="003808E1" w:rsidRDefault="001E35A9" w:rsidP="00804239">
            <w:pPr>
              <w:rPr>
                <w:rFonts w:ascii="Times New Roman" w:hAnsi="Times New Roman" w:cs="Times New Roman"/>
                <w:sz w:val="10"/>
                <w:szCs w:val="10"/>
              </w:rPr>
            </w:pPr>
          </w:p>
          <w:p w14:paraId="0EA43B7C" w14:textId="1F85A6B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D8AC862" w14:textId="77777777" w:rsidR="001E35A9" w:rsidRPr="003808E1" w:rsidRDefault="001E35A9" w:rsidP="00804239">
            <w:pPr>
              <w:rPr>
                <w:rFonts w:ascii="Times New Roman" w:hAnsi="Times New Roman" w:cs="Times New Roman"/>
                <w:sz w:val="10"/>
                <w:szCs w:val="10"/>
              </w:rPr>
            </w:pPr>
          </w:p>
          <w:p w14:paraId="6036244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4156B716" w14:textId="77777777" w:rsidTr="00804239">
        <w:tc>
          <w:tcPr>
            <w:tcW w:w="2155" w:type="dxa"/>
            <w:vMerge/>
          </w:tcPr>
          <w:p w14:paraId="2AC7FED7" w14:textId="77777777" w:rsidR="001E35A9" w:rsidRPr="003808E1" w:rsidRDefault="001E35A9" w:rsidP="00804239">
            <w:pPr>
              <w:rPr>
                <w:rFonts w:ascii="Times New Roman" w:hAnsi="Times New Roman" w:cs="Times New Roman"/>
                <w:sz w:val="24"/>
                <w:szCs w:val="24"/>
              </w:rPr>
            </w:pPr>
          </w:p>
        </w:tc>
        <w:tc>
          <w:tcPr>
            <w:tcW w:w="2340" w:type="dxa"/>
          </w:tcPr>
          <w:p w14:paraId="5588571F" w14:textId="3A00F53A"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rise</w:t>
            </w:r>
          </w:p>
        </w:tc>
        <w:tc>
          <w:tcPr>
            <w:tcW w:w="4860" w:type="dxa"/>
          </w:tcPr>
          <w:p w14:paraId="6A831202"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time</w:t>
            </w:r>
          </w:p>
        </w:tc>
      </w:tr>
      <w:tr w:rsidR="001E35A9" w:rsidRPr="003808E1" w14:paraId="0C6DFD2F" w14:textId="77777777" w:rsidTr="00804239">
        <w:tc>
          <w:tcPr>
            <w:tcW w:w="2155" w:type="dxa"/>
            <w:vMerge/>
          </w:tcPr>
          <w:p w14:paraId="36BA9119" w14:textId="77777777" w:rsidR="001E35A9" w:rsidRPr="003808E1" w:rsidRDefault="001E35A9" w:rsidP="00804239">
            <w:pPr>
              <w:rPr>
                <w:rFonts w:ascii="Times New Roman" w:hAnsi="Times New Roman" w:cs="Times New Roman"/>
                <w:sz w:val="24"/>
                <w:szCs w:val="24"/>
              </w:rPr>
            </w:pPr>
          </w:p>
        </w:tc>
        <w:tc>
          <w:tcPr>
            <w:tcW w:w="2340" w:type="dxa"/>
          </w:tcPr>
          <w:p w14:paraId="2E5D3836" w14:textId="7E2398A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Wind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peed</w:t>
            </w:r>
          </w:p>
        </w:tc>
        <w:tc>
          <w:tcPr>
            <w:tcW w:w="4860" w:type="dxa"/>
          </w:tcPr>
          <w:p w14:paraId="4942381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aximum wind speed (m/s) during survey</w:t>
            </w:r>
          </w:p>
        </w:tc>
      </w:tr>
      <w:tr w:rsidR="001E35A9" w:rsidRPr="003808E1" w14:paraId="63854006" w14:textId="77777777" w:rsidTr="00804239">
        <w:tc>
          <w:tcPr>
            <w:tcW w:w="2155" w:type="dxa"/>
            <w:vMerge/>
          </w:tcPr>
          <w:p w14:paraId="7296A41A" w14:textId="77777777" w:rsidR="001E35A9" w:rsidRPr="003808E1" w:rsidRDefault="001E35A9" w:rsidP="00804239">
            <w:pPr>
              <w:rPr>
                <w:rFonts w:ascii="Times New Roman" w:hAnsi="Times New Roman" w:cs="Times New Roman"/>
                <w:sz w:val="24"/>
                <w:szCs w:val="24"/>
              </w:rPr>
            </w:pPr>
          </w:p>
        </w:tc>
        <w:tc>
          <w:tcPr>
            <w:tcW w:w="2340" w:type="dxa"/>
          </w:tcPr>
          <w:p w14:paraId="182263D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Sky</w:t>
            </w:r>
          </w:p>
        </w:tc>
        <w:tc>
          <w:tcPr>
            <w:tcW w:w="4860" w:type="dxa"/>
          </w:tcPr>
          <w:p w14:paraId="7A5D2C9B"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sky codes exceeding “1” and 0 = sky codes of either “0” or “1”</w:t>
            </w:r>
          </w:p>
        </w:tc>
      </w:tr>
      <w:tr w:rsidR="001E35A9" w:rsidRPr="003808E1" w14:paraId="2347FCEB" w14:textId="77777777" w:rsidTr="00804239">
        <w:tc>
          <w:tcPr>
            <w:tcW w:w="2155" w:type="dxa"/>
            <w:vMerge/>
          </w:tcPr>
          <w:p w14:paraId="09F620FE" w14:textId="77777777" w:rsidR="001E35A9" w:rsidRPr="003808E1" w:rsidRDefault="001E35A9" w:rsidP="00804239">
            <w:pPr>
              <w:rPr>
                <w:rFonts w:ascii="Times New Roman" w:hAnsi="Times New Roman" w:cs="Times New Roman"/>
                <w:sz w:val="24"/>
                <w:szCs w:val="24"/>
              </w:rPr>
            </w:pPr>
          </w:p>
        </w:tc>
        <w:tc>
          <w:tcPr>
            <w:tcW w:w="2340" w:type="dxa"/>
          </w:tcPr>
          <w:p w14:paraId="425C58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6BBF41B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6790EF0E" w14:textId="77777777" w:rsidTr="00804239">
        <w:tc>
          <w:tcPr>
            <w:tcW w:w="2155" w:type="dxa"/>
            <w:vMerge/>
          </w:tcPr>
          <w:p w14:paraId="1BBE8024" w14:textId="77777777" w:rsidR="001E35A9" w:rsidRPr="003808E1" w:rsidRDefault="001E35A9" w:rsidP="00804239">
            <w:pPr>
              <w:rPr>
                <w:rFonts w:ascii="Times New Roman" w:hAnsi="Times New Roman" w:cs="Times New Roman"/>
                <w:sz w:val="24"/>
                <w:szCs w:val="24"/>
              </w:rPr>
            </w:pPr>
          </w:p>
        </w:tc>
        <w:tc>
          <w:tcPr>
            <w:tcW w:w="2340" w:type="dxa"/>
          </w:tcPr>
          <w:p w14:paraId="7646A47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F205CB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21.7 °C and 0 = temperatures between 7.2 and 21.7 °C</w:t>
            </w:r>
          </w:p>
        </w:tc>
      </w:tr>
      <w:tr w:rsidR="000D5E73" w:rsidRPr="003808E1" w14:paraId="76F57E0A" w14:textId="77777777" w:rsidTr="00804239">
        <w:tc>
          <w:tcPr>
            <w:tcW w:w="2155" w:type="dxa"/>
            <w:vMerge/>
          </w:tcPr>
          <w:p w14:paraId="3E2FD67C" w14:textId="77777777" w:rsidR="000D5E73" w:rsidRPr="003808E1" w:rsidRDefault="000D5E73" w:rsidP="000D5E73">
            <w:pPr>
              <w:rPr>
                <w:rFonts w:ascii="Times New Roman" w:hAnsi="Times New Roman" w:cs="Times New Roman"/>
                <w:sz w:val="24"/>
                <w:szCs w:val="24"/>
              </w:rPr>
            </w:pPr>
          </w:p>
        </w:tc>
        <w:tc>
          <w:tcPr>
            <w:tcW w:w="2340" w:type="dxa"/>
          </w:tcPr>
          <w:p w14:paraId="4C442A30" w14:textId="14CAEE44"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6E1356CA" w14:textId="0FD721EB"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Maximum noise level (dB) during survey</w:t>
            </w:r>
          </w:p>
        </w:tc>
      </w:tr>
      <w:tr w:rsidR="001E35A9" w:rsidRPr="003808E1" w14:paraId="6D9ABF70" w14:textId="77777777" w:rsidTr="00AA5E67">
        <w:tc>
          <w:tcPr>
            <w:tcW w:w="2155" w:type="dxa"/>
            <w:vMerge/>
            <w:tcBorders>
              <w:bottom w:val="single" w:sz="4" w:space="0" w:color="auto"/>
            </w:tcBorders>
          </w:tcPr>
          <w:p w14:paraId="42F12CCF"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3950DF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6EA2184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5B8A8EF2" w14:textId="77777777" w:rsidR="001E35A9" w:rsidRPr="003808E1" w:rsidRDefault="001E35A9" w:rsidP="00804239">
            <w:pPr>
              <w:rPr>
                <w:rFonts w:ascii="Times New Roman" w:hAnsi="Times New Roman" w:cs="Times New Roman"/>
                <w:sz w:val="10"/>
                <w:szCs w:val="10"/>
              </w:rPr>
            </w:pPr>
          </w:p>
        </w:tc>
      </w:tr>
      <w:tr w:rsidR="001E35A9" w:rsidRPr="003808E1" w14:paraId="0FDF3194" w14:textId="77777777" w:rsidTr="00B14BD5">
        <w:tc>
          <w:tcPr>
            <w:tcW w:w="2155" w:type="dxa"/>
            <w:tcBorders>
              <w:top w:val="single" w:sz="4" w:space="0" w:color="auto"/>
              <w:bottom w:val="single" w:sz="18" w:space="0" w:color="auto"/>
            </w:tcBorders>
          </w:tcPr>
          <w:p w14:paraId="64AF309C" w14:textId="77777777" w:rsidR="001E35A9" w:rsidRPr="003808E1" w:rsidRDefault="001E35A9" w:rsidP="00804239">
            <w:pPr>
              <w:rPr>
                <w:rFonts w:ascii="Times New Roman" w:hAnsi="Times New Roman" w:cs="Times New Roman"/>
                <w:sz w:val="10"/>
                <w:szCs w:val="10"/>
              </w:rPr>
            </w:pPr>
          </w:p>
          <w:p w14:paraId="2FE8B381"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340" w:type="dxa"/>
            <w:tcBorders>
              <w:top w:val="single" w:sz="4" w:space="0" w:color="auto"/>
              <w:bottom w:val="single" w:sz="18" w:space="0" w:color="auto"/>
            </w:tcBorders>
          </w:tcPr>
          <w:p w14:paraId="0D3B25BF" w14:textId="77777777" w:rsidR="001E35A9" w:rsidRPr="003808E1" w:rsidRDefault="001E35A9" w:rsidP="00804239">
            <w:pPr>
              <w:rPr>
                <w:rFonts w:ascii="Times New Roman" w:hAnsi="Times New Roman" w:cs="Times New Roman"/>
                <w:sz w:val="10"/>
                <w:szCs w:val="10"/>
              </w:rPr>
            </w:pPr>
          </w:p>
          <w:p w14:paraId="3123C79C" w14:textId="6D2042C6"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otal</w:t>
            </w:r>
            <w:r w:rsidR="000D5E73" w:rsidRPr="003808E1">
              <w:rPr>
                <w:rFonts w:ascii="Times New Roman" w:hAnsi="Times New Roman" w:cs="Times New Roman"/>
                <w:sz w:val="24"/>
                <w:szCs w:val="24"/>
              </w:rPr>
              <w:t xml:space="preserve"> Survey</w:t>
            </w:r>
            <w:r w:rsidRPr="003808E1">
              <w:rPr>
                <w:rFonts w:ascii="Times New Roman" w:hAnsi="Times New Roman" w:cs="Times New Roman"/>
                <w:sz w:val="24"/>
                <w:szCs w:val="24"/>
              </w:rPr>
              <w:t xml:space="preserve">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ime</w:t>
            </w:r>
          </w:p>
        </w:tc>
        <w:tc>
          <w:tcPr>
            <w:tcW w:w="4860" w:type="dxa"/>
            <w:tcBorders>
              <w:top w:val="single" w:sz="4" w:space="0" w:color="auto"/>
              <w:bottom w:val="single" w:sz="18" w:space="0" w:color="auto"/>
            </w:tcBorders>
          </w:tcPr>
          <w:p w14:paraId="44AD807E" w14:textId="77777777" w:rsidR="001E35A9" w:rsidRPr="003808E1" w:rsidRDefault="001E35A9" w:rsidP="00804239">
            <w:pPr>
              <w:rPr>
                <w:rFonts w:ascii="Times New Roman" w:hAnsi="Times New Roman" w:cs="Times New Roman"/>
                <w:sz w:val="10"/>
                <w:szCs w:val="10"/>
              </w:rPr>
            </w:pPr>
          </w:p>
          <w:p w14:paraId="4F272CE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from start time to end time of survey</w:t>
            </w:r>
          </w:p>
          <w:p w14:paraId="2CF3610E" w14:textId="77777777" w:rsidR="001E35A9" w:rsidRPr="003808E1" w:rsidRDefault="001E35A9" w:rsidP="00804239">
            <w:pPr>
              <w:rPr>
                <w:rFonts w:ascii="Times New Roman" w:hAnsi="Times New Roman" w:cs="Times New Roman"/>
                <w:sz w:val="10"/>
                <w:szCs w:val="10"/>
              </w:rPr>
            </w:pPr>
          </w:p>
        </w:tc>
      </w:tr>
    </w:tbl>
    <w:p w14:paraId="120239DF" w14:textId="77777777" w:rsidR="002A0595" w:rsidRPr="003808E1" w:rsidRDefault="002A0595" w:rsidP="00D71F98">
      <w:pPr>
        <w:rPr>
          <w:rFonts w:ascii="Times New Roman" w:hAnsi="Times New Roman" w:cs="Times New Roman"/>
          <w:sz w:val="24"/>
          <w:szCs w:val="24"/>
          <w:highlight w:val="yellow"/>
        </w:rPr>
      </w:pPr>
    </w:p>
    <w:p w14:paraId="04203625" w14:textId="77777777" w:rsidR="002B4733" w:rsidRPr="003808E1" w:rsidRDefault="002B4733" w:rsidP="002B4733">
      <w:pPr>
        <w:rPr>
          <w:rFonts w:ascii="Times New Roman" w:hAnsi="Times New Roman" w:cs="Times New Roman"/>
          <w:sz w:val="24"/>
          <w:szCs w:val="24"/>
        </w:rPr>
      </w:pPr>
      <w:r w:rsidRPr="003808E1">
        <w:rPr>
          <w:rFonts w:ascii="Times New Roman" w:hAnsi="Times New Roman" w:cs="Times New Roman"/>
          <w:sz w:val="24"/>
          <w:szCs w:val="24"/>
        </w:rPr>
        <w:lastRenderedPageBreak/>
        <w:t>Table 5. List of the 3 hierarchical community models organized by sampling season and sampling point location, along with their corresponding number of species (N) and site / detection covariates (with corresponding total number of slope coefficient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2B4733" w:rsidRPr="003808E1" w14:paraId="4A4F0F34" w14:textId="77777777" w:rsidTr="00804239">
        <w:tc>
          <w:tcPr>
            <w:tcW w:w="2065" w:type="dxa"/>
            <w:tcBorders>
              <w:top w:val="single" w:sz="12" w:space="0" w:color="auto"/>
              <w:bottom w:val="single" w:sz="12" w:space="0" w:color="auto"/>
            </w:tcBorders>
            <w:vAlign w:val="center"/>
          </w:tcPr>
          <w:p w14:paraId="62C9D4F9" w14:textId="77777777" w:rsidR="002B4733" w:rsidRPr="00B14BD5" w:rsidRDefault="002B4733" w:rsidP="00804239">
            <w:pPr>
              <w:rPr>
                <w:rFonts w:ascii="Times New Roman" w:hAnsi="Times New Roman" w:cs="Times New Roman"/>
                <w:b/>
                <w:bCs/>
                <w:sz w:val="24"/>
                <w:szCs w:val="24"/>
              </w:rPr>
            </w:pPr>
            <w:r w:rsidRPr="00B14BD5">
              <w:rPr>
                <w:rFonts w:ascii="Times New Roman" w:hAnsi="Times New Roman" w:cs="Times New Roman"/>
                <w:b/>
                <w:bCs/>
                <w:sz w:val="24"/>
                <w:szCs w:val="24"/>
              </w:rPr>
              <w:t>Sampling Season</w:t>
            </w:r>
          </w:p>
        </w:tc>
        <w:tc>
          <w:tcPr>
            <w:tcW w:w="1163" w:type="dxa"/>
            <w:tcBorders>
              <w:top w:val="single" w:sz="12" w:space="0" w:color="auto"/>
              <w:bottom w:val="single" w:sz="12" w:space="0" w:color="auto"/>
            </w:tcBorders>
            <w:vAlign w:val="center"/>
          </w:tcPr>
          <w:p w14:paraId="73FC42C0"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Location</w:t>
            </w:r>
          </w:p>
        </w:tc>
        <w:tc>
          <w:tcPr>
            <w:tcW w:w="547" w:type="dxa"/>
            <w:tcBorders>
              <w:top w:val="single" w:sz="12" w:space="0" w:color="auto"/>
              <w:bottom w:val="single" w:sz="12" w:space="0" w:color="auto"/>
            </w:tcBorders>
            <w:vAlign w:val="center"/>
          </w:tcPr>
          <w:p w14:paraId="2F99A7FA"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w:t>
            </w:r>
          </w:p>
        </w:tc>
        <w:tc>
          <w:tcPr>
            <w:tcW w:w="3010" w:type="dxa"/>
            <w:tcBorders>
              <w:top w:val="single" w:sz="12" w:space="0" w:color="auto"/>
              <w:bottom w:val="single" w:sz="12" w:space="0" w:color="auto"/>
            </w:tcBorders>
            <w:vAlign w:val="center"/>
          </w:tcPr>
          <w:p w14:paraId="34CDEEC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Site Covariates </w:t>
            </w:r>
          </w:p>
          <w:p w14:paraId="5B4DEA4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c>
          <w:tcPr>
            <w:tcW w:w="2570" w:type="dxa"/>
            <w:tcBorders>
              <w:top w:val="single" w:sz="12" w:space="0" w:color="auto"/>
              <w:bottom w:val="single" w:sz="12" w:space="0" w:color="auto"/>
            </w:tcBorders>
            <w:vAlign w:val="center"/>
          </w:tcPr>
          <w:p w14:paraId="5722C45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Detection Covariates </w:t>
            </w:r>
          </w:p>
          <w:p w14:paraId="6BD44B0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r>
      <w:tr w:rsidR="002B4733" w:rsidRPr="003808E1" w14:paraId="10B923FD" w14:textId="77777777" w:rsidTr="00804239">
        <w:tc>
          <w:tcPr>
            <w:tcW w:w="2065" w:type="dxa"/>
            <w:tcBorders>
              <w:top w:val="single" w:sz="12" w:space="0" w:color="auto"/>
              <w:bottom w:val="single" w:sz="4" w:space="0" w:color="auto"/>
            </w:tcBorders>
            <w:vAlign w:val="center"/>
          </w:tcPr>
          <w:p w14:paraId="560718A1"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12" w:space="0" w:color="auto"/>
              <w:bottom w:val="single" w:sz="4" w:space="0" w:color="auto"/>
            </w:tcBorders>
            <w:vAlign w:val="center"/>
          </w:tcPr>
          <w:p w14:paraId="6948B10D"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12" w:space="0" w:color="auto"/>
              <w:bottom w:val="single" w:sz="4" w:space="0" w:color="auto"/>
            </w:tcBorders>
            <w:vAlign w:val="center"/>
          </w:tcPr>
          <w:p w14:paraId="24BD346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12" w:space="0" w:color="auto"/>
              <w:bottom w:val="single" w:sz="4" w:space="0" w:color="auto"/>
            </w:tcBorders>
            <w:vAlign w:val="center"/>
          </w:tcPr>
          <w:p w14:paraId="098F8CB0" w14:textId="77777777" w:rsidR="002B4733" w:rsidRPr="003808E1" w:rsidRDefault="002B4733" w:rsidP="00804239">
            <w:pPr>
              <w:jc w:val="center"/>
              <w:rPr>
                <w:rFonts w:ascii="Times New Roman" w:hAnsi="Times New Roman" w:cs="Times New Roman"/>
                <w:sz w:val="10"/>
                <w:szCs w:val="10"/>
              </w:rPr>
            </w:pPr>
          </w:p>
          <w:p w14:paraId="631503C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Herb + </w:t>
            </w:r>
          </w:p>
          <w:p w14:paraId="383F640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
          <w:p w14:paraId="72EC4B5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w:t>
            </w:r>
          </w:p>
          <w:p w14:paraId="6E13EFD2"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Recent Distribution + </w:t>
            </w:r>
          </w:p>
          <w:p w14:paraId="0DE43E9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Basal Area + Elevation + Aspect + Area + </w:t>
            </w:r>
          </w:p>
          <w:p w14:paraId="084288C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Edge:Area Ratio + Proportion Forest + Proportion Oaks + Proportion Red Spruce + Proportion Open (15)</w:t>
            </w:r>
          </w:p>
          <w:p w14:paraId="7B85937A"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12" w:space="0" w:color="auto"/>
              <w:bottom w:val="single" w:sz="4" w:space="0" w:color="auto"/>
            </w:tcBorders>
            <w:vAlign w:val="center"/>
          </w:tcPr>
          <w:p w14:paraId="4E77AC1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60113F6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ind Speed + Sky + Precipitation + Temperature + Noise (8)</w:t>
            </w:r>
          </w:p>
        </w:tc>
      </w:tr>
      <w:tr w:rsidR="002B4733" w:rsidRPr="003808E1" w14:paraId="5B11ACED" w14:textId="77777777" w:rsidTr="00804239">
        <w:tc>
          <w:tcPr>
            <w:tcW w:w="2065" w:type="dxa"/>
            <w:tcBorders>
              <w:top w:val="single" w:sz="4" w:space="0" w:color="auto"/>
              <w:bottom w:val="single" w:sz="4" w:space="0" w:color="auto"/>
            </w:tcBorders>
            <w:vAlign w:val="center"/>
          </w:tcPr>
          <w:p w14:paraId="29A659C8"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4" w:space="0" w:color="auto"/>
              <w:bottom w:val="single" w:sz="4" w:space="0" w:color="auto"/>
            </w:tcBorders>
            <w:vAlign w:val="center"/>
          </w:tcPr>
          <w:p w14:paraId="6DCF22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547" w:type="dxa"/>
            <w:tcBorders>
              <w:top w:val="single" w:sz="4" w:space="0" w:color="auto"/>
              <w:bottom w:val="single" w:sz="4" w:space="0" w:color="auto"/>
            </w:tcBorders>
            <w:vAlign w:val="center"/>
          </w:tcPr>
          <w:p w14:paraId="3E64ADB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44</w:t>
            </w:r>
          </w:p>
        </w:tc>
        <w:tc>
          <w:tcPr>
            <w:tcW w:w="3010" w:type="dxa"/>
            <w:tcBorders>
              <w:top w:val="single" w:sz="4" w:space="0" w:color="auto"/>
              <w:bottom w:val="single" w:sz="4" w:space="0" w:color="auto"/>
            </w:tcBorders>
            <w:vAlign w:val="center"/>
          </w:tcPr>
          <w:p w14:paraId="3769C835" w14:textId="77777777" w:rsidR="002B4733" w:rsidRPr="003808E1" w:rsidRDefault="002B4733" w:rsidP="00804239">
            <w:pPr>
              <w:jc w:val="center"/>
              <w:rPr>
                <w:rFonts w:ascii="Times New Roman" w:hAnsi="Times New Roman" w:cs="Times New Roman"/>
                <w:sz w:val="10"/>
                <w:szCs w:val="10"/>
              </w:rPr>
            </w:pPr>
          </w:p>
          <w:p w14:paraId="70327AF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Distance to Wildlife Opening + (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Any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 + Aspect + Proportion Oaks + Proportion Northern Hardwoods + Proportion Red Spruce (13)</w:t>
            </w:r>
          </w:p>
          <w:p w14:paraId="5BA403CF"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4" w:space="0" w:color="auto"/>
            </w:tcBorders>
            <w:vAlign w:val="center"/>
          </w:tcPr>
          <w:p w14:paraId="3E33115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482C003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ecipitation + Noise (5)</w:t>
            </w:r>
          </w:p>
        </w:tc>
      </w:tr>
      <w:tr w:rsidR="002B4733" w:rsidRPr="003808E1" w14:paraId="2FBEE006" w14:textId="77777777" w:rsidTr="00804239">
        <w:tc>
          <w:tcPr>
            <w:tcW w:w="2065" w:type="dxa"/>
            <w:tcBorders>
              <w:top w:val="single" w:sz="4" w:space="0" w:color="auto"/>
              <w:bottom w:val="single" w:sz="12" w:space="0" w:color="auto"/>
            </w:tcBorders>
            <w:vAlign w:val="center"/>
          </w:tcPr>
          <w:p w14:paraId="5023E39A"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0BDF6D2E"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5 August)</w:t>
            </w:r>
          </w:p>
        </w:tc>
        <w:tc>
          <w:tcPr>
            <w:tcW w:w="1163" w:type="dxa"/>
            <w:tcBorders>
              <w:top w:val="single" w:sz="4" w:space="0" w:color="auto"/>
              <w:bottom w:val="single" w:sz="12" w:space="0" w:color="auto"/>
            </w:tcBorders>
            <w:vAlign w:val="center"/>
          </w:tcPr>
          <w:p w14:paraId="156C3636"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4" w:space="0" w:color="auto"/>
              <w:bottom w:val="single" w:sz="12" w:space="0" w:color="auto"/>
            </w:tcBorders>
            <w:vAlign w:val="center"/>
          </w:tcPr>
          <w:p w14:paraId="7368677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4" w:space="0" w:color="auto"/>
              <w:bottom w:val="single" w:sz="12" w:space="0" w:color="auto"/>
            </w:tcBorders>
            <w:vAlign w:val="center"/>
          </w:tcPr>
          <w:p w14:paraId="0755523D" w14:textId="77777777" w:rsidR="002B4733" w:rsidRPr="003808E1" w:rsidRDefault="002B4733" w:rsidP="00804239">
            <w:pPr>
              <w:jc w:val="center"/>
              <w:rPr>
                <w:rFonts w:ascii="Times New Roman" w:hAnsi="Times New Roman" w:cs="Times New Roman"/>
                <w:sz w:val="10"/>
                <w:szCs w:val="10"/>
              </w:rPr>
            </w:pPr>
          </w:p>
          <w:p w14:paraId="6F40AF1F"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 + Percent Tree + Recent Disturbance + Elevation + Area + Edge:Area Ratio + Proportion Forest (7)</w:t>
            </w:r>
          </w:p>
          <w:p w14:paraId="1F8B249C"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12" w:space="0" w:color="auto"/>
            </w:tcBorders>
            <w:vAlign w:val="center"/>
          </w:tcPr>
          <w:p w14:paraId="380841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otal Survey Time (1)</w:t>
            </w:r>
          </w:p>
        </w:tc>
      </w:tr>
    </w:tbl>
    <w:p w14:paraId="48A51BF9" w14:textId="77777777" w:rsidR="002B4733" w:rsidRPr="003808E1" w:rsidRDefault="002B4733" w:rsidP="002B4733">
      <w:pPr>
        <w:rPr>
          <w:rFonts w:ascii="Times New Roman" w:hAnsi="Times New Roman" w:cs="Times New Roman"/>
          <w:sz w:val="24"/>
          <w:szCs w:val="24"/>
        </w:rPr>
      </w:pPr>
    </w:p>
    <w:p w14:paraId="012EF87A" w14:textId="77777777" w:rsidR="002B4733" w:rsidRPr="003808E1" w:rsidRDefault="002B4733" w:rsidP="002B4733"/>
    <w:p w14:paraId="1F539A8E" w14:textId="77777777" w:rsidR="00287480" w:rsidRPr="003808E1" w:rsidRDefault="00287480" w:rsidP="00D71F98">
      <w:pPr>
        <w:rPr>
          <w:rFonts w:ascii="Times New Roman" w:hAnsi="Times New Roman" w:cs="Times New Roman"/>
          <w:sz w:val="24"/>
          <w:szCs w:val="24"/>
        </w:rPr>
      </w:pPr>
    </w:p>
    <w:p w14:paraId="3B2177EA" w14:textId="77777777" w:rsidR="00287480" w:rsidRPr="003808E1" w:rsidRDefault="00287480" w:rsidP="00D71F98">
      <w:pPr>
        <w:rPr>
          <w:rFonts w:ascii="Times New Roman" w:hAnsi="Times New Roman" w:cs="Times New Roman"/>
          <w:sz w:val="24"/>
          <w:szCs w:val="24"/>
        </w:rPr>
      </w:pPr>
    </w:p>
    <w:p w14:paraId="0105E371" w14:textId="77777777" w:rsidR="00287480" w:rsidRPr="003808E1" w:rsidRDefault="00287480" w:rsidP="00D71F98">
      <w:pPr>
        <w:rPr>
          <w:rFonts w:ascii="Times New Roman" w:hAnsi="Times New Roman" w:cs="Times New Roman"/>
          <w:sz w:val="24"/>
          <w:szCs w:val="24"/>
        </w:rPr>
      </w:pPr>
    </w:p>
    <w:p w14:paraId="5F40D50A" w14:textId="77777777" w:rsidR="00287480" w:rsidRPr="003808E1" w:rsidRDefault="00287480" w:rsidP="00D71F98">
      <w:pPr>
        <w:rPr>
          <w:rFonts w:ascii="Times New Roman" w:hAnsi="Times New Roman" w:cs="Times New Roman"/>
          <w:sz w:val="24"/>
          <w:szCs w:val="24"/>
        </w:rPr>
      </w:pPr>
    </w:p>
    <w:p w14:paraId="2711B353" w14:textId="77777777" w:rsidR="00287480" w:rsidRPr="003808E1" w:rsidRDefault="00287480" w:rsidP="00D71F98">
      <w:pPr>
        <w:rPr>
          <w:rFonts w:ascii="Times New Roman" w:hAnsi="Times New Roman" w:cs="Times New Roman"/>
          <w:sz w:val="24"/>
          <w:szCs w:val="24"/>
        </w:rPr>
      </w:pPr>
    </w:p>
    <w:p w14:paraId="7AAD46D6" w14:textId="77777777" w:rsidR="00287480" w:rsidRPr="003808E1" w:rsidRDefault="00287480" w:rsidP="00D71F98">
      <w:pPr>
        <w:rPr>
          <w:rFonts w:ascii="Times New Roman" w:hAnsi="Times New Roman" w:cs="Times New Roman"/>
          <w:sz w:val="24"/>
          <w:szCs w:val="24"/>
        </w:rPr>
      </w:pPr>
    </w:p>
    <w:p w14:paraId="2C7B9BBB" w14:textId="77777777" w:rsidR="004D6ECF" w:rsidRPr="003808E1" w:rsidRDefault="004D6ECF" w:rsidP="004D6ECF">
      <w:pPr>
        <w:rPr>
          <w:rFonts w:ascii="Times New Roman" w:hAnsi="Times New Roman" w:cs="Times New Roman"/>
          <w:sz w:val="24"/>
          <w:szCs w:val="24"/>
        </w:rPr>
      </w:pPr>
      <w:r w:rsidRPr="003808E1">
        <w:rPr>
          <w:rFonts w:ascii="Times New Roman" w:hAnsi="Times New Roman" w:cs="Times New Roman"/>
          <w:sz w:val="24"/>
          <w:szCs w:val="24"/>
        </w:rPr>
        <w:lastRenderedPageBreak/>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4D6ECF" w:rsidRPr="003808E1" w14:paraId="5D353F0C" w14:textId="77777777" w:rsidTr="00804239">
        <w:trPr>
          <w:trHeight w:val="559"/>
        </w:trPr>
        <w:tc>
          <w:tcPr>
            <w:tcW w:w="2155" w:type="dxa"/>
            <w:tcBorders>
              <w:top w:val="single" w:sz="12" w:space="0" w:color="auto"/>
              <w:bottom w:val="single" w:sz="12" w:space="0" w:color="auto"/>
            </w:tcBorders>
            <w:vAlign w:val="center"/>
          </w:tcPr>
          <w:p w14:paraId="1D120EA1"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1170" w:type="dxa"/>
            <w:tcBorders>
              <w:top w:val="single" w:sz="12" w:space="0" w:color="auto"/>
              <w:bottom w:val="single" w:sz="12" w:space="0" w:color="auto"/>
            </w:tcBorders>
            <w:vAlign w:val="center"/>
          </w:tcPr>
          <w:p w14:paraId="58C80B15"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Location</w:t>
            </w:r>
          </w:p>
        </w:tc>
        <w:tc>
          <w:tcPr>
            <w:tcW w:w="450" w:type="dxa"/>
            <w:tcBorders>
              <w:top w:val="single" w:sz="12" w:space="0" w:color="auto"/>
              <w:bottom w:val="single" w:sz="12" w:space="0" w:color="auto"/>
            </w:tcBorders>
            <w:vAlign w:val="center"/>
          </w:tcPr>
          <w:p w14:paraId="0D5E013E"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N</w:t>
            </w:r>
          </w:p>
        </w:tc>
        <w:tc>
          <w:tcPr>
            <w:tcW w:w="5580" w:type="dxa"/>
            <w:tcBorders>
              <w:top w:val="single" w:sz="12" w:space="0" w:color="auto"/>
              <w:bottom w:val="single" w:sz="12" w:space="0" w:color="auto"/>
            </w:tcBorders>
            <w:vAlign w:val="center"/>
          </w:tcPr>
          <w:p w14:paraId="6A626E7A"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s (N Coefficients)</w:t>
            </w:r>
          </w:p>
        </w:tc>
      </w:tr>
      <w:tr w:rsidR="004D6ECF" w:rsidRPr="003808E1" w14:paraId="246B6836" w14:textId="77777777" w:rsidTr="00804239">
        <w:trPr>
          <w:trHeight w:val="573"/>
        </w:trPr>
        <w:tc>
          <w:tcPr>
            <w:tcW w:w="2155" w:type="dxa"/>
            <w:tcBorders>
              <w:top w:val="single" w:sz="12" w:space="0" w:color="auto"/>
              <w:bottom w:val="single" w:sz="4" w:space="0" w:color="auto"/>
            </w:tcBorders>
          </w:tcPr>
          <w:p w14:paraId="5EC08B72" w14:textId="77777777" w:rsidR="004D6ECF" w:rsidRPr="003808E1" w:rsidRDefault="004D6ECF" w:rsidP="00804239">
            <w:pPr>
              <w:rPr>
                <w:rFonts w:ascii="Times New Roman" w:hAnsi="Times New Roman" w:cs="Times New Roman"/>
                <w:sz w:val="10"/>
                <w:szCs w:val="10"/>
              </w:rPr>
            </w:pPr>
          </w:p>
          <w:p w14:paraId="7A13123F"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p w14:paraId="1BB27752" w14:textId="77777777" w:rsidR="00F25133" w:rsidRPr="003808E1" w:rsidRDefault="00F25133" w:rsidP="00804239">
            <w:pPr>
              <w:rPr>
                <w:rFonts w:ascii="Times New Roman" w:hAnsi="Times New Roman" w:cs="Times New Roman"/>
                <w:sz w:val="10"/>
                <w:szCs w:val="10"/>
              </w:rPr>
            </w:pPr>
          </w:p>
        </w:tc>
        <w:tc>
          <w:tcPr>
            <w:tcW w:w="1170" w:type="dxa"/>
            <w:tcBorders>
              <w:top w:val="single" w:sz="12" w:space="0" w:color="auto"/>
              <w:bottom w:val="single" w:sz="4" w:space="0" w:color="auto"/>
            </w:tcBorders>
          </w:tcPr>
          <w:p w14:paraId="289855A3" w14:textId="77777777" w:rsidR="004D6ECF" w:rsidRPr="003808E1" w:rsidRDefault="004D6ECF" w:rsidP="00804239">
            <w:pPr>
              <w:rPr>
                <w:rFonts w:ascii="Times New Roman" w:hAnsi="Times New Roman" w:cs="Times New Roman"/>
                <w:sz w:val="10"/>
                <w:szCs w:val="10"/>
              </w:rPr>
            </w:pPr>
          </w:p>
          <w:p w14:paraId="771A27A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12" w:space="0" w:color="auto"/>
              <w:bottom w:val="single" w:sz="4" w:space="0" w:color="auto"/>
            </w:tcBorders>
          </w:tcPr>
          <w:p w14:paraId="41711368" w14:textId="77777777" w:rsidR="004D6ECF" w:rsidRPr="003808E1" w:rsidRDefault="004D6ECF" w:rsidP="00804239">
            <w:pPr>
              <w:rPr>
                <w:rFonts w:ascii="Times New Roman" w:hAnsi="Times New Roman" w:cs="Times New Roman"/>
                <w:sz w:val="10"/>
                <w:szCs w:val="10"/>
              </w:rPr>
            </w:pPr>
          </w:p>
          <w:p w14:paraId="2A02447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vMerge w:val="restart"/>
            <w:tcBorders>
              <w:top w:val="single" w:sz="12" w:space="0" w:color="auto"/>
            </w:tcBorders>
          </w:tcPr>
          <w:p w14:paraId="340A42BB" w14:textId="77777777" w:rsidR="004D6ECF" w:rsidRPr="003808E1" w:rsidRDefault="004D6ECF" w:rsidP="00804239">
            <w:pPr>
              <w:rPr>
                <w:rFonts w:ascii="Times New Roman" w:hAnsi="Times New Roman" w:cs="Times New Roman"/>
                <w:sz w:val="10"/>
                <w:szCs w:val="10"/>
              </w:rPr>
            </w:pPr>
          </w:p>
          <w:p w14:paraId="08AED92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Road Proximity + Percent Sapling + Percent Tree Outside Opening + Canopy Height + Number Trees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36CE53A3" w14:textId="77777777" w:rsidR="004D6ECF" w:rsidRPr="003808E1" w:rsidRDefault="004D6ECF" w:rsidP="00804239">
            <w:pPr>
              <w:rPr>
                <w:rFonts w:ascii="Times New Roman" w:hAnsi="Times New Roman" w:cs="Times New Roman"/>
                <w:sz w:val="10"/>
                <w:szCs w:val="10"/>
              </w:rPr>
            </w:pPr>
          </w:p>
        </w:tc>
      </w:tr>
      <w:tr w:rsidR="004D6ECF" w:rsidRPr="003808E1" w14:paraId="0306C701" w14:textId="77777777" w:rsidTr="00804239">
        <w:trPr>
          <w:trHeight w:val="559"/>
        </w:trPr>
        <w:tc>
          <w:tcPr>
            <w:tcW w:w="2155" w:type="dxa"/>
            <w:tcBorders>
              <w:top w:val="single" w:sz="4" w:space="0" w:color="auto"/>
              <w:bottom w:val="single" w:sz="4" w:space="0" w:color="auto"/>
            </w:tcBorders>
          </w:tcPr>
          <w:p w14:paraId="4789AAD8" w14:textId="77777777" w:rsidR="004D6ECF" w:rsidRPr="003808E1" w:rsidRDefault="004D6ECF" w:rsidP="00804239">
            <w:pPr>
              <w:rPr>
                <w:rFonts w:ascii="Times New Roman" w:hAnsi="Times New Roman" w:cs="Times New Roman"/>
                <w:sz w:val="10"/>
                <w:szCs w:val="10"/>
              </w:rPr>
            </w:pPr>
          </w:p>
          <w:p w14:paraId="076C086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70" w:type="dxa"/>
            <w:tcBorders>
              <w:top w:val="single" w:sz="4" w:space="0" w:color="auto"/>
              <w:bottom w:val="single" w:sz="4" w:space="0" w:color="auto"/>
            </w:tcBorders>
          </w:tcPr>
          <w:p w14:paraId="568AE20F" w14:textId="77777777" w:rsidR="004D6ECF" w:rsidRPr="003808E1" w:rsidRDefault="004D6ECF" w:rsidP="00804239">
            <w:pPr>
              <w:rPr>
                <w:rFonts w:ascii="Times New Roman" w:hAnsi="Times New Roman" w:cs="Times New Roman"/>
                <w:sz w:val="10"/>
                <w:szCs w:val="10"/>
              </w:rPr>
            </w:pPr>
          </w:p>
          <w:p w14:paraId="290F2B5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450" w:type="dxa"/>
            <w:tcBorders>
              <w:top w:val="single" w:sz="4" w:space="0" w:color="auto"/>
              <w:bottom w:val="single" w:sz="4" w:space="0" w:color="auto"/>
            </w:tcBorders>
          </w:tcPr>
          <w:p w14:paraId="45FEBD43" w14:textId="77777777" w:rsidR="004D6ECF" w:rsidRPr="003808E1" w:rsidRDefault="004D6ECF" w:rsidP="00804239">
            <w:pPr>
              <w:rPr>
                <w:rFonts w:ascii="Times New Roman" w:hAnsi="Times New Roman" w:cs="Times New Roman"/>
                <w:sz w:val="10"/>
                <w:szCs w:val="10"/>
              </w:rPr>
            </w:pPr>
          </w:p>
          <w:p w14:paraId="58AF9B90"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3</w:t>
            </w:r>
          </w:p>
        </w:tc>
        <w:tc>
          <w:tcPr>
            <w:tcW w:w="5580" w:type="dxa"/>
            <w:vMerge/>
            <w:tcBorders>
              <w:bottom w:val="single" w:sz="4" w:space="0" w:color="auto"/>
            </w:tcBorders>
          </w:tcPr>
          <w:p w14:paraId="63EFD68D" w14:textId="77777777" w:rsidR="004D6ECF" w:rsidRPr="003808E1" w:rsidRDefault="004D6ECF" w:rsidP="00804239">
            <w:pPr>
              <w:rPr>
                <w:rFonts w:ascii="Times New Roman" w:hAnsi="Times New Roman" w:cs="Times New Roman"/>
                <w:sz w:val="24"/>
                <w:szCs w:val="24"/>
              </w:rPr>
            </w:pPr>
          </w:p>
        </w:tc>
      </w:tr>
      <w:tr w:rsidR="004D6ECF" w:rsidRPr="003808E1" w14:paraId="4CAA6CEF" w14:textId="77777777" w:rsidTr="00804239">
        <w:trPr>
          <w:trHeight w:val="559"/>
        </w:trPr>
        <w:tc>
          <w:tcPr>
            <w:tcW w:w="2155" w:type="dxa"/>
            <w:tcBorders>
              <w:top w:val="single" w:sz="4" w:space="0" w:color="auto"/>
              <w:bottom w:val="single" w:sz="12" w:space="0" w:color="auto"/>
            </w:tcBorders>
          </w:tcPr>
          <w:p w14:paraId="360D146E" w14:textId="77777777" w:rsidR="004D6ECF" w:rsidRPr="003808E1" w:rsidRDefault="004D6ECF" w:rsidP="00804239">
            <w:pPr>
              <w:rPr>
                <w:rFonts w:ascii="Times New Roman" w:hAnsi="Times New Roman" w:cs="Times New Roman"/>
                <w:sz w:val="10"/>
                <w:szCs w:val="10"/>
              </w:rPr>
            </w:pPr>
          </w:p>
          <w:p w14:paraId="2ED59A1A"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14C19138"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5 August)</w:t>
            </w:r>
          </w:p>
          <w:p w14:paraId="5385B5A1" w14:textId="77777777" w:rsidR="00F25133" w:rsidRPr="003808E1" w:rsidRDefault="00F25133" w:rsidP="00804239">
            <w:pPr>
              <w:rPr>
                <w:rFonts w:ascii="Times New Roman" w:hAnsi="Times New Roman" w:cs="Times New Roman"/>
                <w:sz w:val="10"/>
                <w:szCs w:val="10"/>
              </w:rPr>
            </w:pPr>
          </w:p>
        </w:tc>
        <w:tc>
          <w:tcPr>
            <w:tcW w:w="1170" w:type="dxa"/>
            <w:tcBorders>
              <w:top w:val="single" w:sz="4" w:space="0" w:color="auto"/>
              <w:bottom w:val="single" w:sz="12" w:space="0" w:color="auto"/>
            </w:tcBorders>
          </w:tcPr>
          <w:p w14:paraId="4B95C7B1" w14:textId="77777777" w:rsidR="004D6ECF" w:rsidRPr="003808E1" w:rsidRDefault="004D6ECF" w:rsidP="00804239">
            <w:pPr>
              <w:rPr>
                <w:rFonts w:ascii="Times New Roman" w:hAnsi="Times New Roman" w:cs="Times New Roman"/>
                <w:sz w:val="10"/>
                <w:szCs w:val="10"/>
              </w:rPr>
            </w:pPr>
          </w:p>
          <w:p w14:paraId="4C1AA1D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4" w:space="0" w:color="auto"/>
              <w:bottom w:val="single" w:sz="12" w:space="0" w:color="auto"/>
            </w:tcBorders>
          </w:tcPr>
          <w:p w14:paraId="34BFE5CA" w14:textId="77777777" w:rsidR="004D6ECF" w:rsidRPr="003808E1" w:rsidRDefault="004D6ECF" w:rsidP="00804239">
            <w:pPr>
              <w:rPr>
                <w:rFonts w:ascii="Times New Roman" w:hAnsi="Times New Roman" w:cs="Times New Roman"/>
                <w:sz w:val="10"/>
                <w:szCs w:val="10"/>
              </w:rPr>
            </w:pPr>
          </w:p>
          <w:p w14:paraId="40DF35B3"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tcBorders>
              <w:top w:val="single" w:sz="4" w:space="0" w:color="auto"/>
              <w:bottom w:val="single" w:sz="12" w:space="0" w:color="auto"/>
            </w:tcBorders>
          </w:tcPr>
          <w:p w14:paraId="4E1BDA29" w14:textId="77777777" w:rsidR="004D6ECF" w:rsidRPr="003808E1" w:rsidRDefault="004D6ECF" w:rsidP="00804239">
            <w:pPr>
              <w:rPr>
                <w:rFonts w:ascii="Times New Roman" w:hAnsi="Times New Roman" w:cs="Times New Roman"/>
                <w:sz w:val="10"/>
                <w:szCs w:val="10"/>
              </w:rPr>
            </w:pPr>
          </w:p>
          <w:p w14:paraId="1D8D315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Wildlife Priority + Proportion Mature Sawtimber + Proportion Forest + Proportion Agriculture (9)</w:t>
            </w:r>
          </w:p>
        </w:tc>
      </w:tr>
    </w:tbl>
    <w:p w14:paraId="4121EB9C" w14:textId="77777777" w:rsidR="004D6ECF" w:rsidRPr="003808E1" w:rsidRDefault="004D6ECF" w:rsidP="004D6ECF">
      <w:pPr>
        <w:rPr>
          <w:rFonts w:ascii="Times New Roman" w:hAnsi="Times New Roman" w:cs="Times New Roman"/>
          <w:sz w:val="24"/>
          <w:szCs w:val="24"/>
        </w:rPr>
      </w:pPr>
    </w:p>
    <w:p w14:paraId="10729C50" w14:textId="77777777" w:rsidR="001C5C13" w:rsidRPr="003808E1" w:rsidRDefault="001C5C13" w:rsidP="00D71F98">
      <w:pPr>
        <w:rPr>
          <w:rFonts w:ascii="Times New Roman" w:hAnsi="Times New Roman" w:cs="Times New Roman"/>
          <w:sz w:val="24"/>
          <w:szCs w:val="24"/>
        </w:rPr>
      </w:pPr>
    </w:p>
    <w:p w14:paraId="08B827EE" w14:textId="77777777" w:rsidR="001C5C13" w:rsidRPr="003808E1" w:rsidRDefault="001C5C13" w:rsidP="00AC59AA">
      <w:pPr>
        <w:spacing w:line="276" w:lineRule="auto"/>
        <w:rPr>
          <w:rFonts w:ascii="Times New Roman" w:hAnsi="Times New Roman" w:cs="Times New Roman"/>
          <w:sz w:val="24"/>
          <w:szCs w:val="24"/>
          <w:highlight w:val="yellow"/>
        </w:rPr>
        <w:sectPr w:rsidR="001C5C13" w:rsidRPr="003808E1">
          <w:pgSz w:w="12240" w:h="15840"/>
          <w:pgMar w:top="1440" w:right="1440" w:bottom="1440" w:left="1440" w:header="720" w:footer="720" w:gutter="0"/>
          <w:cols w:space="720"/>
          <w:docGrid w:linePitch="360"/>
        </w:sectPr>
      </w:pPr>
    </w:p>
    <w:p w14:paraId="5738D092" w14:textId="54BC2224" w:rsidR="00AC59AA" w:rsidRPr="003808E1" w:rsidRDefault="00AC59AA" w:rsidP="00AC59AA">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Slope coefficient</w:t>
      </w:r>
      <w:r w:rsidRPr="003808E1">
        <w:rPr>
          <w:rFonts w:ascii="Times New Roman" w:hAnsi="Times New Roman" w:cs="Times New Roman"/>
          <w:sz w:val="24"/>
          <w:szCs w:val="24"/>
        </w:rPr>
        <w:t xml:space="preserve"> values </w:t>
      </w:r>
      <w:r w:rsidR="006F655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significance (bold</w:t>
      </w:r>
      <w:r w:rsidR="006F6559" w:rsidRPr="003808E1">
        <w:rPr>
          <w:rFonts w:ascii="Times New Roman" w:hAnsi="Times New Roman" w:cs="Times New Roman"/>
          <w:sz w:val="24"/>
          <w:szCs w:val="24"/>
        </w:rPr>
        <w:t xml:space="preserve"> type</w:t>
      </w:r>
      <w:r w:rsidRPr="003808E1">
        <w:rPr>
          <w:rFonts w:ascii="Times New Roman" w:hAnsi="Times New Roman" w:cs="Times New Roman"/>
          <w:sz w:val="24"/>
          <w:szCs w:val="24"/>
        </w:rPr>
        <w:t xml:space="preserve">) </w:t>
      </w:r>
      <w:r w:rsidR="006F6559" w:rsidRPr="003808E1">
        <w:rPr>
          <w:rFonts w:ascii="Times New Roman" w:hAnsi="Times New Roman" w:cs="Times New Roman"/>
          <w:sz w:val="24"/>
          <w:szCs w:val="24"/>
        </w:rPr>
        <w:t>associated with the</w:t>
      </w:r>
      <w:r w:rsidRPr="003808E1">
        <w:rPr>
          <w:rFonts w:ascii="Times New Roman" w:hAnsi="Times New Roman" w:cs="Times New Roman"/>
          <w:sz w:val="24"/>
          <w:szCs w:val="24"/>
        </w:rPr>
        <w:t xml:space="preserve"> full set of predictor variables from </w:t>
      </w:r>
      <w:r w:rsidR="006F6559" w:rsidRPr="003808E1">
        <w:rPr>
          <w:rFonts w:ascii="Times New Roman" w:hAnsi="Times New Roman" w:cs="Times New Roman"/>
          <w:sz w:val="24"/>
          <w:szCs w:val="24"/>
        </w:rPr>
        <w:t xml:space="preserve">the </w:t>
      </w:r>
      <w:r w:rsidR="009C225B" w:rsidRPr="003808E1">
        <w:rPr>
          <w:rFonts w:ascii="Times New Roman" w:hAnsi="Times New Roman" w:cs="Times New Roman"/>
          <w:sz w:val="24"/>
          <w:szCs w:val="24"/>
        </w:rPr>
        <w:t>top 4</w:t>
      </w:r>
      <w:r w:rsidRPr="003808E1">
        <w:rPr>
          <w:rFonts w:ascii="Times New Roman" w:hAnsi="Times New Roman" w:cs="Times New Roman"/>
          <w:sz w:val="24"/>
          <w:szCs w:val="24"/>
        </w:rPr>
        <w:t xml:space="preserve"> candidate </w:t>
      </w:r>
      <w:r w:rsidR="00E82F9A" w:rsidRPr="003808E1">
        <w:rPr>
          <w:rFonts w:ascii="Times New Roman" w:hAnsi="Times New Roman" w:cs="Times New Roman"/>
          <w:sz w:val="24"/>
          <w:szCs w:val="24"/>
        </w:rPr>
        <w:t xml:space="preserve">multi-species </w:t>
      </w:r>
      <w:r w:rsidR="006F6559" w:rsidRPr="003808E1">
        <w:rPr>
          <w:rFonts w:ascii="Times New Roman" w:hAnsi="Times New Roman" w:cs="Times New Roman"/>
          <w:sz w:val="24"/>
          <w:szCs w:val="24"/>
        </w:rPr>
        <w:t xml:space="preserve">game bird </w:t>
      </w:r>
      <w:r w:rsidR="00E82F9A" w:rsidRPr="003808E1">
        <w:rPr>
          <w:rFonts w:ascii="Times New Roman" w:hAnsi="Times New Roman" w:cs="Times New Roman"/>
          <w:sz w:val="24"/>
          <w:szCs w:val="24"/>
        </w:rPr>
        <w:t xml:space="preserve">occupancy </w:t>
      </w:r>
      <w:r w:rsidRPr="003808E1">
        <w:rPr>
          <w:rFonts w:ascii="Times New Roman" w:hAnsi="Times New Roman" w:cs="Times New Roman"/>
          <w:sz w:val="24"/>
          <w:szCs w:val="24"/>
        </w:rPr>
        <w:t>models</w:t>
      </w:r>
      <w:r w:rsidR="006F6559" w:rsidRPr="003808E1">
        <w:rPr>
          <w:rFonts w:ascii="Times New Roman" w:hAnsi="Times New Roman" w:cs="Times New Roman"/>
          <w:sz w:val="24"/>
          <w:szCs w:val="24"/>
        </w:rPr>
        <w:t xml:space="preserve"> (MANAGEMENT, HABITAT, CONDITION, SIZE). Predictor variables are organized by category (management, local habitat, and size).</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3EFBCA3C"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29A72A00" w14:textId="2F5A714E"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02FD59"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6BDF8EA"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1030656"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16BA73"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4C6DFF8C"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C8A39EF" w14:textId="79F10374" w:rsidR="008517B0" w:rsidRPr="003808E1"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18" w:space="0" w:color="auto"/>
              <w:right w:val="nil"/>
            </w:tcBorders>
            <w:shd w:val="clear" w:color="auto" w:fill="auto"/>
            <w:noWrap/>
            <w:vAlign w:val="center"/>
            <w:hideMark/>
          </w:tcPr>
          <w:p w14:paraId="3DDD735F"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39FCC6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5471F49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2C14F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3D0A1089"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462919C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31CEE87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9B9232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7E85732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0A00BB7"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6EE56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06FCF3C"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0D6549" w:rsidRPr="003808E1" w14:paraId="2CBE4A46"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2F17407"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91" w:type="dxa"/>
            <w:tcBorders>
              <w:top w:val="single" w:sz="18" w:space="0" w:color="auto"/>
              <w:left w:val="nil"/>
              <w:bottom w:val="nil"/>
              <w:right w:val="nil"/>
            </w:tcBorders>
            <w:shd w:val="clear" w:color="auto" w:fill="auto"/>
            <w:noWrap/>
            <w:vAlign w:val="center"/>
            <w:hideMark/>
          </w:tcPr>
          <w:p w14:paraId="73FD060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3</w:t>
            </w:r>
          </w:p>
        </w:tc>
        <w:tc>
          <w:tcPr>
            <w:tcW w:w="828" w:type="dxa"/>
            <w:tcBorders>
              <w:top w:val="single" w:sz="18" w:space="0" w:color="auto"/>
              <w:left w:val="nil"/>
              <w:bottom w:val="nil"/>
              <w:right w:val="nil"/>
            </w:tcBorders>
            <w:shd w:val="clear" w:color="auto" w:fill="auto"/>
            <w:noWrap/>
            <w:vAlign w:val="center"/>
            <w:hideMark/>
          </w:tcPr>
          <w:p w14:paraId="4CDD6AC6"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45</w:t>
            </w:r>
          </w:p>
        </w:tc>
        <w:tc>
          <w:tcPr>
            <w:tcW w:w="938" w:type="dxa"/>
            <w:tcBorders>
              <w:top w:val="single" w:sz="18" w:space="0" w:color="auto"/>
              <w:left w:val="nil"/>
              <w:bottom w:val="nil"/>
              <w:right w:val="nil"/>
            </w:tcBorders>
            <w:shd w:val="clear" w:color="auto" w:fill="auto"/>
            <w:noWrap/>
            <w:vAlign w:val="center"/>
            <w:hideMark/>
          </w:tcPr>
          <w:p w14:paraId="65561029"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820</w:t>
            </w:r>
          </w:p>
        </w:tc>
        <w:tc>
          <w:tcPr>
            <w:tcW w:w="791" w:type="dxa"/>
            <w:tcBorders>
              <w:top w:val="single" w:sz="18" w:space="0" w:color="auto"/>
              <w:left w:val="nil"/>
              <w:bottom w:val="nil"/>
              <w:right w:val="nil"/>
            </w:tcBorders>
            <w:shd w:val="clear" w:color="auto" w:fill="auto"/>
            <w:noWrap/>
            <w:vAlign w:val="center"/>
            <w:hideMark/>
          </w:tcPr>
          <w:p w14:paraId="31B6D3C1" w14:textId="71B76370"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DE66B4E" w14:textId="2758105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BAF6129" w14:textId="33C46E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tcBorders>
            <w:shd w:val="clear" w:color="auto" w:fill="auto"/>
            <w:noWrap/>
            <w:vAlign w:val="center"/>
            <w:hideMark/>
          </w:tcPr>
          <w:p w14:paraId="322F22D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828" w:type="dxa"/>
            <w:tcBorders>
              <w:top w:val="single" w:sz="18" w:space="0" w:color="auto"/>
            </w:tcBorders>
            <w:shd w:val="clear" w:color="auto" w:fill="auto"/>
            <w:noWrap/>
            <w:vAlign w:val="center"/>
            <w:hideMark/>
          </w:tcPr>
          <w:p w14:paraId="555917E7" w14:textId="77777777" w:rsidR="000D6549" w:rsidRPr="003808E1" w:rsidRDefault="000D6549" w:rsidP="000D6549">
            <w:pPr>
              <w:spacing w:after="0" w:line="240" w:lineRule="auto"/>
              <w:jc w:val="right"/>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961</w:t>
            </w:r>
          </w:p>
        </w:tc>
        <w:tc>
          <w:tcPr>
            <w:tcW w:w="938" w:type="dxa"/>
            <w:tcBorders>
              <w:top w:val="single" w:sz="18" w:space="0" w:color="auto"/>
            </w:tcBorders>
            <w:shd w:val="clear" w:color="auto" w:fill="auto"/>
            <w:noWrap/>
            <w:vAlign w:val="center"/>
            <w:hideMark/>
          </w:tcPr>
          <w:p w14:paraId="55F6EBC8"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780</w:t>
            </w:r>
          </w:p>
        </w:tc>
        <w:tc>
          <w:tcPr>
            <w:tcW w:w="791" w:type="dxa"/>
            <w:tcBorders>
              <w:top w:val="single" w:sz="18" w:space="0" w:color="auto"/>
              <w:left w:val="nil"/>
              <w:bottom w:val="nil"/>
              <w:right w:val="nil"/>
            </w:tcBorders>
            <w:shd w:val="clear" w:color="auto" w:fill="auto"/>
            <w:noWrap/>
            <w:vAlign w:val="center"/>
            <w:hideMark/>
          </w:tcPr>
          <w:p w14:paraId="7CC042F3" w14:textId="7E41D88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6D568AC" w14:textId="33D7155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741D8D2F" w14:textId="71E8D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w:t>
            </w:r>
            <w:r w:rsidR="000D6549" w:rsidRPr="003808E1">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CFF11A1"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923559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18" w:space="0" w:color="auto"/>
              <w:right w:val="nil"/>
            </w:tcBorders>
            <w:shd w:val="clear" w:color="auto" w:fill="auto"/>
            <w:noWrap/>
            <w:vAlign w:val="center"/>
            <w:hideMark/>
          </w:tcPr>
          <w:p w14:paraId="5B970EF7" w14:textId="2EBB33B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D2611D7" w14:textId="6F4626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8874577" w14:textId="679FFA3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0880B0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97</w:t>
            </w:r>
          </w:p>
        </w:tc>
        <w:tc>
          <w:tcPr>
            <w:tcW w:w="828" w:type="dxa"/>
            <w:tcBorders>
              <w:top w:val="nil"/>
              <w:left w:val="nil"/>
              <w:bottom w:val="single" w:sz="18" w:space="0" w:color="auto"/>
              <w:right w:val="nil"/>
            </w:tcBorders>
            <w:shd w:val="clear" w:color="auto" w:fill="auto"/>
            <w:noWrap/>
            <w:vAlign w:val="center"/>
            <w:hideMark/>
          </w:tcPr>
          <w:p w14:paraId="4BF99F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8</w:t>
            </w:r>
          </w:p>
        </w:tc>
        <w:tc>
          <w:tcPr>
            <w:tcW w:w="938" w:type="dxa"/>
            <w:tcBorders>
              <w:top w:val="nil"/>
              <w:left w:val="nil"/>
              <w:bottom w:val="single" w:sz="18" w:space="0" w:color="auto"/>
              <w:right w:val="nil"/>
            </w:tcBorders>
            <w:shd w:val="clear" w:color="auto" w:fill="auto"/>
            <w:noWrap/>
            <w:vAlign w:val="center"/>
            <w:hideMark/>
          </w:tcPr>
          <w:p w14:paraId="4263C7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9</w:t>
            </w:r>
          </w:p>
        </w:tc>
        <w:tc>
          <w:tcPr>
            <w:tcW w:w="791" w:type="dxa"/>
            <w:tcBorders>
              <w:top w:val="nil"/>
              <w:left w:val="nil"/>
              <w:bottom w:val="single" w:sz="18" w:space="0" w:color="auto"/>
              <w:right w:val="nil"/>
            </w:tcBorders>
            <w:shd w:val="clear" w:color="auto" w:fill="auto"/>
            <w:noWrap/>
            <w:vAlign w:val="center"/>
            <w:hideMark/>
          </w:tcPr>
          <w:p w14:paraId="08FB4160" w14:textId="7B8BE2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A07AFE8" w14:textId="1104365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03F41B52" w14:textId="15094C0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46C8C991" w14:textId="02812C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1FE9A308" w14:textId="3C287E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61203E33" w14:textId="429B72B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bl>
    <w:p w14:paraId="742AC77A" w14:textId="77777777" w:rsidR="001C5C13" w:rsidRPr="003808E1" w:rsidRDefault="001C5C13"/>
    <w:p w14:paraId="24E6384C" w14:textId="3ED7EEE7" w:rsidR="00626D12" w:rsidRPr="003808E1" w:rsidRDefault="00626D12">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xml:space="preserve">. </w:t>
      </w:r>
      <w:r w:rsidRPr="003808E1">
        <w:rPr>
          <w:rFonts w:ascii="Times New Roman" w:hAnsi="Times New Roman" w:cs="Times New Roman"/>
          <w:sz w:val="24"/>
          <w:szCs w:val="24"/>
        </w:rPr>
        <w:t>Continue</w:t>
      </w:r>
      <w:r w:rsidR="006F6559" w:rsidRPr="003808E1">
        <w:rPr>
          <w:rFonts w:ascii="Times New Roman" w:hAnsi="Times New Roman" w:cs="Times New Roman"/>
          <w:sz w:val="24"/>
          <w:szCs w:val="24"/>
        </w:rPr>
        <w:t>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4C7C452F"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30A76987" w14:textId="4A42D757"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18828E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F94E22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B3F424"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BA9CF23"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2CBE4373"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6770340" w14:textId="72668D08" w:rsidR="008517B0" w:rsidRPr="003808E1" w:rsidRDefault="008517B0"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2EC48CA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555042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98C9D4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5279F86B"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C3BFBFC"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43EC79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477BCBEA"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734AA49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1199848F"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97F28E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E5126A5"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7A446406"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626D12" w:rsidRPr="003808E1" w14:paraId="743C69EF"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FCC5AA6"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single" w:sz="18" w:space="0" w:color="auto"/>
              <w:left w:val="nil"/>
              <w:bottom w:val="nil"/>
              <w:right w:val="nil"/>
            </w:tcBorders>
            <w:shd w:val="clear" w:color="auto" w:fill="auto"/>
            <w:noWrap/>
            <w:vAlign w:val="center"/>
            <w:hideMark/>
          </w:tcPr>
          <w:p w14:paraId="1DBE76C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EDFC6C0"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59D8836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6235BD1D"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2A4F24D" w14:textId="6867575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CF05BF9" w14:textId="7E38AC29"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3C053DCB" w14:textId="0E5A09B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0206286" w14:textId="436C59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7076FC" w14:textId="5C03A98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2691864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3</w:t>
            </w:r>
          </w:p>
        </w:tc>
        <w:tc>
          <w:tcPr>
            <w:tcW w:w="828" w:type="dxa"/>
            <w:tcBorders>
              <w:top w:val="single" w:sz="18" w:space="0" w:color="auto"/>
              <w:left w:val="nil"/>
              <w:bottom w:val="nil"/>
              <w:right w:val="nil"/>
            </w:tcBorders>
            <w:shd w:val="clear" w:color="auto" w:fill="auto"/>
            <w:noWrap/>
            <w:vAlign w:val="center"/>
            <w:hideMark/>
          </w:tcPr>
          <w:p w14:paraId="37D823E3"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7</w:t>
            </w:r>
          </w:p>
        </w:tc>
        <w:tc>
          <w:tcPr>
            <w:tcW w:w="938" w:type="dxa"/>
            <w:tcBorders>
              <w:top w:val="single" w:sz="18" w:space="0" w:color="auto"/>
              <w:left w:val="nil"/>
              <w:bottom w:val="nil"/>
              <w:right w:val="nil"/>
            </w:tcBorders>
            <w:shd w:val="clear" w:color="auto" w:fill="auto"/>
            <w:noWrap/>
            <w:vAlign w:val="center"/>
            <w:hideMark/>
          </w:tcPr>
          <w:p w14:paraId="79E57EB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r>
      <w:tr w:rsidR="00626D12" w:rsidRPr="003808E1"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7</w:t>
            </w:r>
          </w:p>
        </w:tc>
      </w:tr>
      <w:tr w:rsidR="00626D12" w:rsidRPr="003808E1"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1AC0F5"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r>
      <w:tr w:rsidR="00626D12" w:rsidRPr="003808E1"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0</w:t>
            </w:r>
          </w:p>
        </w:tc>
      </w:tr>
      <w:tr w:rsidR="00626D12" w:rsidRPr="003808E1"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22</w:t>
            </w:r>
          </w:p>
        </w:tc>
      </w:tr>
      <w:tr w:rsidR="00626D12" w:rsidRPr="003808E1"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60</w:t>
            </w:r>
          </w:p>
        </w:tc>
      </w:tr>
      <w:tr w:rsidR="00626D12" w:rsidRPr="003808E1" w14:paraId="628F7003"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43F76C0" w14:textId="2F6AB6E6"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41BB9EDB"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92</w:t>
            </w:r>
          </w:p>
        </w:tc>
        <w:tc>
          <w:tcPr>
            <w:tcW w:w="2557" w:type="dxa"/>
            <w:gridSpan w:val="3"/>
            <w:tcBorders>
              <w:top w:val="nil"/>
              <w:left w:val="nil"/>
              <w:bottom w:val="single" w:sz="18" w:space="0" w:color="auto"/>
              <w:right w:val="nil"/>
            </w:tcBorders>
            <w:shd w:val="clear" w:color="auto" w:fill="auto"/>
            <w:noWrap/>
            <w:vAlign w:val="center"/>
            <w:hideMark/>
          </w:tcPr>
          <w:p w14:paraId="55CA222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2557" w:type="dxa"/>
            <w:gridSpan w:val="3"/>
            <w:tcBorders>
              <w:top w:val="nil"/>
              <w:left w:val="nil"/>
              <w:bottom w:val="single" w:sz="18" w:space="0" w:color="auto"/>
              <w:right w:val="nil"/>
            </w:tcBorders>
            <w:shd w:val="clear" w:color="auto" w:fill="auto"/>
            <w:noWrap/>
            <w:vAlign w:val="center"/>
            <w:hideMark/>
          </w:tcPr>
          <w:p w14:paraId="468E2A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4</w:t>
            </w:r>
          </w:p>
        </w:tc>
        <w:tc>
          <w:tcPr>
            <w:tcW w:w="2557" w:type="dxa"/>
            <w:gridSpan w:val="3"/>
            <w:tcBorders>
              <w:top w:val="nil"/>
              <w:left w:val="nil"/>
              <w:bottom w:val="single" w:sz="18" w:space="0" w:color="auto"/>
              <w:right w:val="nil"/>
            </w:tcBorders>
            <w:shd w:val="clear" w:color="auto" w:fill="auto"/>
            <w:noWrap/>
            <w:vAlign w:val="center"/>
            <w:hideMark/>
          </w:tcPr>
          <w:p w14:paraId="570B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86</w:t>
            </w:r>
          </w:p>
        </w:tc>
      </w:tr>
    </w:tbl>
    <w:p w14:paraId="3F516549" w14:textId="77777777" w:rsidR="00626D12" w:rsidRPr="003808E1" w:rsidRDefault="00626D12"/>
    <w:p w14:paraId="2AD0F846" w14:textId="77777777" w:rsidR="0055362F" w:rsidRPr="003808E1" w:rsidRDefault="0055362F" w:rsidP="0055362F">
      <w:pPr>
        <w:spacing w:line="276" w:lineRule="auto"/>
        <w:rPr>
          <w:rFonts w:ascii="Times New Roman" w:hAnsi="Times New Roman" w:cs="Times New Roman"/>
          <w:sz w:val="24"/>
          <w:szCs w:val="24"/>
        </w:rPr>
      </w:pPr>
    </w:p>
    <w:p w14:paraId="56953C83" w14:textId="77777777" w:rsidR="0055362F" w:rsidRPr="003808E1" w:rsidRDefault="0055362F" w:rsidP="0055362F">
      <w:pPr>
        <w:spacing w:line="276" w:lineRule="auto"/>
        <w:rPr>
          <w:rFonts w:ascii="Times New Roman" w:hAnsi="Times New Roman" w:cs="Times New Roman"/>
          <w:sz w:val="24"/>
          <w:szCs w:val="24"/>
        </w:rPr>
      </w:pPr>
    </w:p>
    <w:p w14:paraId="38476EBB" w14:textId="77777777" w:rsidR="0055362F" w:rsidRPr="003808E1" w:rsidRDefault="0055362F" w:rsidP="0055362F">
      <w:pPr>
        <w:spacing w:line="276" w:lineRule="auto"/>
        <w:rPr>
          <w:rFonts w:ascii="Times New Roman" w:hAnsi="Times New Roman" w:cs="Times New Roman"/>
          <w:sz w:val="24"/>
          <w:szCs w:val="24"/>
        </w:rPr>
      </w:pPr>
    </w:p>
    <w:p w14:paraId="09771273" w14:textId="77777777" w:rsidR="0055362F" w:rsidRPr="003808E1" w:rsidRDefault="0055362F" w:rsidP="0055362F">
      <w:pPr>
        <w:spacing w:line="276" w:lineRule="auto"/>
        <w:rPr>
          <w:rFonts w:ascii="Times New Roman" w:hAnsi="Times New Roman" w:cs="Times New Roman"/>
          <w:sz w:val="24"/>
          <w:szCs w:val="24"/>
        </w:rPr>
      </w:pPr>
    </w:p>
    <w:p w14:paraId="2A968B87" w14:textId="77777777" w:rsidR="0055362F" w:rsidRPr="003808E1" w:rsidRDefault="0055362F" w:rsidP="0055362F">
      <w:pPr>
        <w:spacing w:line="276" w:lineRule="auto"/>
        <w:rPr>
          <w:rFonts w:ascii="Times New Roman" w:hAnsi="Times New Roman" w:cs="Times New Roman"/>
          <w:sz w:val="24"/>
          <w:szCs w:val="24"/>
        </w:rPr>
      </w:pPr>
    </w:p>
    <w:p w14:paraId="2902D684" w14:textId="77777777" w:rsidR="0055362F" w:rsidRPr="003808E1" w:rsidRDefault="0055362F" w:rsidP="0055362F">
      <w:pPr>
        <w:spacing w:line="276" w:lineRule="auto"/>
        <w:rPr>
          <w:rFonts w:ascii="Times New Roman" w:hAnsi="Times New Roman" w:cs="Times New Roman"/>
          <w:sz w:val="24"/>
          <w:szCs w:val="24"/>
        </w:rPr>
      </w:pPr>
    </w:p>
    <w:p w14:paraId="41D64F6C" w14:textId="77777777" w:rsidR="0055362F" w:rsidRPr="003808E1" w:rsidRDefault="0055362F" w:rsidP="0055362F">
      <w:pPr>
        <w:spacing w:line="276" w:lineRule="auto"/>
        <w:rPr>
          <w:rFonts w:ascii="Times New Roman" w:hAnsi="Times New Roman" w:cs="Times New Roman"/>
          <w:sz w:val="24"/>
          <w:szCs w:val="24"/>
        </w:rPr>
      </w:pPr>
    </w:p>
    <w:p w14:paraId="1B641ACA" w14:textId="77777777" w:rsidR="0055362F" w:rsidRPr="003808E1" w:rsidRDefault="0055362F" w:rsidP="0055362F">
      <w:pPr>
        <w:spacing w:line="276" w:lineRule="auto"/>
        <w:rPr>
          <w:rFonts w:ascii="Times New Roman" w:hAnsi="Times New Roman" w:cs="Times New Roman"/>
          <w:sz w:val="24"/>
          <w:szCs w:val="24"/>
        </w:rPr>
      </w:pPr>
    </w:p>
    <w:p w14:paraId="29C60733" w14:textId="77777777" w:rsidR="0055362F" w:rsidRPr="003808E1" w:rsidRDefault="0055362F" w:rsidP="0055362F">
      <w:pPr>
        <w:spacing w:line="276" w:lineRule="auto"/>
        <w:rPr>
          <w:rFonts w:ascii="Times New Roman" w:hAnsi="Times New Roman" w:cs="Times New Roman"/>
          <w:sz w:val="24"/>
          <w:szCs w:val="24"/>
        </w:rPr>
      </w:pPr>
    </w:p>
    <w:p w14:paraId="3115D8CB" w14:textId="77777777" w:rsidR="0055362F" w:rsidRPr="003808E1" w:rsidRDefault="0055362F" w:rsidP="0055362F">
      <w:pPr>
        <w:spacing w:line="276" w:lineRule="auto"/>
        <w:rPr>
          <w:rFonts w:ascii="Times New Roman" w:hAnsi="Times New Roman" w:cs="Times New Roman"/>
          <w:sz w:val="24"/>
          <w:szCs w:val="24"/>
        </w:rPr>
      </w:pPr>
    </w:p>
    <w:p w14:paraId="35E9557F" w14:textId="77777777" w:rsidR="0055362F" w:rsidRPr="003808E1" w:rsidRDefault="0055362F" w:rsidP="0055362F">
      <w:pPr>
        <w:spacing w:line="276" w:lineRule="auto"/>
        <w:rPr>
          <w:rFonts w:ascii="Times New Roman" w:hAnsi="Times New Roman" w:cs="Times New Roman"/>
          <w:sz w:val="24"/>
          <w:szCs w:val="24"/>
        </w:rPr>
      </w:pPr>
    </w:p>
    <w:p w14:paraId="057DDD72" w14:textId="77777777" w:rsidR="00E82F9A" w:rsidRPr="003808E1" w:rsidRDefault="00E82F9A" w:rsidP="0055362F">
      <w:pPr>
        <w:spacing w:line="276" w:lineRule="auto"/>
        <w:rPr>
          <w:rFonts w:ascii="Times New Roman" w:hAnsi="Times New Roman" w:cs="Times New Roman"/>
          <w:sz w:val="24"/>
          <w:szCs w:val="24"/>
        </w:rPr>
      </w:pPr>
    </w:p>
    <w:p w14:paraId="395EE71C" w14:textId="21ED2061" w:rsidR="0055362F" w:rsidRPr="003808E1" w:rsidRDefault="0055362F" w:rsidP="0055362F">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8. </w:t>
      </w:r>
      <w:r w:rsidR="005C3277" w:rsidRPr="003808E1">
        <w:rPr>
          <w:rFonts w:ascii="Times New Roman" w:hAnsi="Times New Roman" w:cs="Times New Roman"/>
          <w:sz w:val="24"/>
          <w:szCs w:val="24"/>
        </w:rPr>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75632384" w14:textId="77777777" w:rsidTr="00FE0DB1">
        <w:trPr>
          <w:trHeight w:val="300"/>
        </w:trPr>
        <w:tc>
          <w:tcPr>
            <w:tcW w:w="2430" w:type="dxa"/>
            <w:vMerge w:val="restart"/>
            <w:tcBorders>
              <w:top w:val="single" w:sz="18" w:space="0" w:color="auto"/>
              <w:left w:val="nil"/>
              <w:right w:val="nil"/>
            </w:tcBorders>
            <w:shd w:val="clear" w:color="auto" w:fill="auto"/>
            <w:noWrap/>
            <w:vAlign w:val="center"/>
            <w:hideMark/>
          </w:tcPr>
          <w:p w14:paraId="5B324C11" w14:textId="18F65C39" w:rsidR="00FE0DB1" w:rsidRPr="003808E1" w:rsidRDefault="00FE0DB1" w:rsidP="00FE0DB1">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 </w:t>
            </w:r>
            <w:r>
              <w:rPr>
                <w:rFonts w:ascii="Times New Roman" w:eastAsia="Times New Roman" w:hAnsi="Times New Roman" w:cs="Times New Roman"/>
                <w:b/>
                <w:bCs/>
                <w:color w:val="000000"/>
              </w:rPr>
              <w:t>Predictor Variable</w:t>
            </w:r>
            <w:r w:rsidRPr="003808E1">
              <w:rPr>
                <w:rFonts w:ascii="Times New Roman" w:eastAsia="Times New Roman" w:hAnsi="Times New Roman" w:cs="Times New Roman"/>
                <w:color w:val="000000"/>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39D1A4B"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D067B3A"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B21A96"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7B2E761"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6EC71177" w14:textId="77777777" w:rsidTr="00FE0DB1">
        <w:trPr>
          <w:trHeight w:val="300"/>
        </w:trPr>
        <w:tc>
          <w:tcPr>
            <w:tcW w:w="2430" w:type="dxa"/>
            <w:vMerge/>
            <w:tcBorders>
              <w:left w:val="nil"/>
              <w:bottom w:val="single" w:sz="18" w:space="0" w:color="auto"/>
              <w:right w:val="nil"/>
            </w:tcBorders>
            <w:shd w:val="clear" w:color="auto" w:fill="auto"/>
            <w:noWrap/>
            <w:vAlign w:val="center"/>
            <w:hideMark/>
          </w:tcPr>
          <w:p w14:paraId="77567064" w14:textId="4C8A4F17" w:rsidR="00FE0DB1" w:rsidRPr="003808E1" w:rsidRDefault="00FE0DB1" w:rsidP="0055362F">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4A22ACD4"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F4D2EA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F02F31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F3484F5"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CDD8F68"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AD371E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CC5A50D"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59C08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F3D09C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13AE3E91"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EA2F79A"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D0187E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7DA6B918"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65F5E1C3"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24E2E67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24</w:t>
            </w:r>
          </w:p>
        </w:tc>
        <w:tc>
          <w:tcPr>
            <w:tcW w:w="828" w:type="dxa"/>
            <w:tcBorders>
              <w:top w:val="single" w:sz="18" w:space="0" w:color="auto"/>
              <w:left w:val="nil"/>
              <w:bottom w:val="nil"/>
              <w:right w:val="nil"/>
            </w:tcBorders>
            <w:shd w:val="clear" w:color="auto" w:fill="auto"/>
            <w:noWrap/>
            <w:vAlign w:val="center"/>
            <w:hideMark/>
          </w:tcPr>
          <w:p w14:paraId="2FAFF0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3</w:t>
            </w:r>
          </w:p>
        </w:tc>
        <w:tc>
          <w:tcPr>
            <w:tcW w:w="938" w:type="dxa"/>
            <w:tcBorders>
              <w:top w:val="single" w:sz="18" w:space="0" w:color="auto"/>
              <w:left w:val="nil"/>
              <w:bottom w:val="nil"/>
              <w:right w:val="nil"/>
            </w:tcBorders>
            <w:shd w:val="clear" w:color="auto" w:fill="auto"/>
            <w:noWrap/>
            <w:vAlign w:val="center"/>
            <w:hideMark/>
          </w:tcPr>
          <w:p w14:paraId="0BACD1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791" w:type="dxa"/>
            <w:tcBorders>
              <w:top w:val="single" w:sz="18" w:space="0" w:color="auto"/>
              <w:left w:val="nil"/>
              <w:bottom w:val="nil"/>
              <w:right w:val="nil"/>
            </w:tcBorders>
            <w:shd w:val="clear" w:color="auto" w:fill="auto"/>
            <w:noWrap/>
            <w:vAlign w:val="center"/>
            <w:hideMark/>
          </w:tcPr>
          <w:p w14:paraId="7FE477A3" w14:textId="375FD2D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ACE9DED" w14:textId="7061C06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38D74B9" w14:textId="62C0D3B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4C3BF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5</w:t>
            </w:r>
          </w:p>
        </w:tc>
        <w:tc>
          <w:tcPr>
            <w:tcW w:w="828" w:type="dxa"/>
            <w:tcBorders>
              <w:top w:val="single" w:sz="18" w:space="0" w:color="auto"/>
              <w:left w:val="nil"/>
              <w:bottom w:val="nil"/>
              <w:right w:val="nil"/>
            </w:tcBorders>
            <w:shd w:val="clear" w:color="auto" w:fill="auto"/>
            <w:noWrap/>
            <w:vAlign w:val="center"/>
            <w:hideMark/>
          </w:tcPr>
          <w:p w14:paraId="24888B1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0</w:t>
            </w:r>
          </w:p>
        </w:tc>
        <w:tc>
          <w:tcPr>
            <w:tcW w:w="938" w:type="dxa"/>
            <w:tcBorders>
              <w:top w:val="single" w:sz="18" w:space="0" w:color="auto"/>
              <w:left w:val="nil"/>
              <w:bottom w:val="nil"/>
              <w:right w:val="nil"/>
            </w:tcBorders>
            <w:shd w:val="clear" w:color="auto" w:fill="auto"/>
            <w:noWrap/>
            <w:vAlign w:val="center"/>
            <w:hideMark/>
          </w:tcPr>
          <w:p w14:paraId="254BCD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2</w:t>
            </w:r>
          </w:p>
        </w:tc>
        <w:tc>
          <w:tcPr>
            <w:tcW w:w="791" w:type="dxa"/>
            <w:tcBorders>
              <w:top w:val="single" w:sz="18" w:space="0" w:color="auto"/>
              <w:left w:val="nil"/>
              <w:bottom w:val="nil"/>
              <w:right w:val="nil"/>
            </w:tcBorders>
            <w:shd w:val="clear" w:color="auto" w:fill="auto"/>
            <w:noWrap/>
            <w:vAlign w:val="center"/>
            <w:hideMark/>
          </w:tcPr>
          <w:p w14:paraId="681704BB" w14:textId="751ACDC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561D6F58" w14:textId="121BEDA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2457503" w14:textId="45752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r>
      <w:tr w:rsidR="0055362F" w:rsidRPr="003808E1"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4</w:t>
            </w:r>
          </w:p>
        </w:tc>
      </w:tr>
      <w:tr w:rsidR="0055362F" w:rsidRPr="003808E1"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r>
      <w:tr w:rsidR="0055362F" w:rsidRPr="003808E1"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r>
      <w:tr w:rsidR="0055362F" w:rsidRPr="003808E1"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r>
      <w:tr w:rsidR="0055362F" w:rsidRPr="003808E1"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r>
      <w:tr w:rsidR="0055362F" w:rsidRPr="003808E1"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2</w:t>
            </w:r>
          </w:p>
        </w:tc>
      </w:tr>
      <w:tr w:rsidR="0055362F" w:rsidRPr="003808E1"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r>
      <w:tr w:rsidR="0055362F" w:rsidRPr="003808E1"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96</w:t>
            </w:r>
          </w:p>
        </w:tc>
      </w:tr>
      <w:tr w:rsidR="0055362F" w:rsidRPr="003808E1"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8</w:t>
            </w:r>
          </w:p>
        </w:tc>
      </w:tr>
      <w:tr w:rsidR="0055362F" w:rsidRPr="003808E1"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4</w:t>
            </w:r>
          </w:p>
        </w:tc>
      </w:tr>
      <w:tr w:rsidR="0055362F" w:rsidRPr="003808E1"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09</w:t>
            </w:r>
          </w:p>
        </w:tc>
      </w:tr>
      <w:tr w:rsidR="0055362F" w:rsidRPr="003808E1" w14:paraId="7383A54C"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33C85EA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pen</w:t>
            </w:r>
          </w:p>
        </w:tc>
        <w:tc>
          <w:tcPr>
            <w:tcW w:w="791" w:type="dxa"/>
            <w:tcBorders>
              <w:top w:val="nil"/>
              <w:left w:val="nil"/>
              <w:bottom w:val="single" w:sz="18" w:space="0" w:color="auto"/>
              <w:right w:val="nil"/>
            </w:tcBorders>
            <w:shd w:val="clear" w:color="auto" w:fill="auto"/>
            <w:noWrap/>
            <w:vAlign w:val="center"/>
            <w:hideMark/>
          </w:tcPr>
          <w:p w14:paraId="28E47C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71</w:t>
            </w:r>
          </w:p>
        </w:tc>
        <w:tc>
          <w:tcPr>
            <w:tcW w:w="828" w:type="dxa"/>
            <w:tcBorders>
              <w:top w:val="nil"/>
              <w:left w:val="nil"/>
              <w:bottom w:val="single" w:sz="18" w:space="0" w:color="auto"/>
              <w:right w:val="nil"/>
            </w:tcBorders>
            <w:shd w:val="clear" w:color="auto" w:fill="auto"/>
            <w:noWrap/>
            <w:vAlign w:val="center"/>
            <w:hideMark/>
          </w:tcPr>
          <w:p w14:paraId="6086EF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8</w:t>
            </w:r>
          </w:p>
        </w:tc>
        <w:tc>
          <w:tcPr>
            <w:tcW w:w="938" w:type="dxa"/>
            <w:tcBorders>
              <w:top w:val="nil"/>
              <w:left w:val="nil"/>
              <w:bottom w:val="single" w:sz="18" w:space="0" w:color="auto"/>
              <w:right w:val="nil"/>
            </w:tcBorders>
            <w:shd w:val="clear" w:color="auto" w:fill="auto"/>
            <w:noWrap/>
            <w:vAlign w:val="center"/>
            <w:hideMark/>
          </w:tcPr>
          <w:p w14:paraId="3398B2D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791" w:type="dxa"/>
            <w:tcBorders>
              <w:top w:val="nil"/>
              <w:left w:val="nil"/>
              <w:bottom w:val="single" w:sz="18" w:space="0" w:color="auto"/>
              <w:right w:val="nil"/>
            </w:tcBorders>
            <w:shd w:val="clear" w:color="auto" w:fill="auto"/>
            <w:noWrap/>
            <w:vAlign w:val="center"/>
            <w:hideMark/>
          </w:tcPr>
          <w:p w14:paraId="04120B4C" w14:textId="3BF6FF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3481BA1" w14:textId="09E9A04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058D218" w14:textId="1120B4A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2A80BE0F" w14:textId="0B4C81C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8080909" w14:textId="472C2DD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574F71F7" w14:textId="2B80211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1DD3E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1</w:t>
            </w:r>
          </w:p>
        </w:tc>
        <w:tc>
          <w:tcPr>
            <w:tcW w:w="828" w:type="dxa"/>
            <w:tcBorders>
              <w:top w:val="nil"/>
              <w:left w:val="nil"/>
              <w:bottom w:val="single" w:sz="18" w:space="0" w:color="auto"/>
              <w:right w:val="nil"/>
            </w:tcBorders>
            <w:shd w:val="clear" w:color="auto" w:fill="auto"/>
            <w:noWrap/>
            <w:vAlign w:val="center"/>
            <w:hideMark/>
          </w:tcPr>
          <w:p w14:paraId="653C9BD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7</w:t>
            </w:r>
          </w:p>
        </w:tc>
        <w:tc>
          <w:tcPr>
            <w:tcW w:w="938" w:type="dxa"/>
            <w:tcBorders>
              <w:top w:val="nil"/>
              <w:left w:val="nil"/>
              <w:bottom w:val="single" w:sz="18" w:space="0" w:color="auto"/>
              <w:right w:val="nil"/>
            </w:tcBorders>
            <w:shd w:val="clear" w:color="auto" w:fill="auto"/>
            <w:noWrap/>
            <w:vAlign w:val="center"/>
            <w:hideMark/>
          </w:tcPr>
          <w:p w14:paraId="6132C38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4</w:t>
            </w:r>
          </w:p>
        </w:tc>
      </w:tr>
    </w:tbl>
    <w:p w14:paraId="6A9C75D8" w14:textId="77777777" w:rsidR="0055362F" w:rsidRPr="003808E1" w:rsidRDefault="0055362F">
      <w:pPr>
        <w:rPr>
          <w:rFonts w:ascii="Times New Roman" w:hAnsi="Times New Roman" w:cs="Times New Roman"/>
          <w:sz w:val="24"/>
          <w:szCs w:val="24"/>
          <w:highlight w:val="yellow"/>
        </w:rPr>
      </w:pPr>
    </w:p>
    <w:p w14:paraId="40338D4A" w14:textId="770953F9" w:rsidR="0055362F" w:rsidRPr="003808E1" w:rsidRDefault="0055362F" w:rsidP="009C225B">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8</w:t>
      </w:r>
      <w:r w:rsidR="00CA7945" w:rsidRPr="003808E1">
        <w:rPr>
          <w:rFonts w:ascii="Times New Roman" w:hAnsi="Times New Roman" w:cs="Times New Roman"/>
          <w:sz w:val="24"/>
          <w:szCs w:val="24"/>
        </w:rPr>
        <w:t>. C</w:t>
      </w:r>
      <w:r w:rsidRPr="003808E1">
        <w:rPr>
          <w:rFonts w:ascii="Times New Roman" w:hAnsi="Times New Roman" w:cs="Times New Roman"/>
          <w:sz w:val="24"/>
          <w:szCs w:val="24"/>
        </w:rPr>
        <w:t>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48A685AD" w14:textId="77777777" w:rsidTr="00770EB5">
        <w:trPr>
          <w:trHeight w:val="300"/>
        </w:trPr>
        <w:tc>
          <w:tcPr>
            <w:tcW w:w="2430" w:type="dxa"/>
            <w:vMerge w:val="restart"/>
            <w:tcBorders>
              <w:top w:val="single" w:sz="18" w:space="0" w:color="auto"/>
              <w:left w:val="nil"/>
              <w:right w:val="nil"/>
            </w:tcBorders>
            <w:shd w:val="clear" w:color="auto" w:fill="auto"/>
            <w:noWrap/>
            <w:vAlign w:val="center"/>
            <w:hideMark/>
          </w:tcPr>
          <w:p w14:paraId="14C0289A" w14:textId="64231E8D" w:rsidR="00FE0DB1" w:rsidRPr="00FE0DB1" w:rsidRDefault="00FE0DB1" w:rsidP="00FE0DB1">
            <w:pPr>
              <w:spacing w:after="0" w:line="240" w:lineRule="auto"/>
              <w:rPr>
                <w:rFonts w:ascii="Times New Roman" w:eastAsia="Times New Roman" w:hAnsi="Times New Roman" w:cs="Times New Roman"/>
                <w:b/>
                <w:bCs/>
                <w:color w:val="000000"/>
              </w:rPr>
            </w:pPr>
            <w:r w:rsidRPr="00FE0DB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AE251D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69AFC5"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C88E12C"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A332F3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1BAAFF92" w14:textId="77777777" w:rsidTr="00770EB5">
        <w:trPr>
          <w:trHeight w:val="300"/>
        </w:trPr>
        <w:tc>
          <w:tcPr>
            <w:tcW w:w="2430" w:type="dxa"/>
            <w:vMerge/>
            <w:tcBorders>
              <w:left w:val="nil"/>
              <w:bottom w:val="single" w:sz="18" w:space="0" w:color="auto"/>
              <w:right w:val="nil"/>
            </w:tcBorders>
            <w:shd w:val="clear" w:color="auto" w:fill="auto"/>
            <w:noWrap/>
            <w:vAlign w:val="center"/>
            <w:hideMark/>
          </w:tcPr>
          <w:p w14:paraId="376328FF" w14:textId="3842B523" w:rsidR="00FE0DB1" w:rsidRPr="003808E1" w:rsidRDefault="00FE0DB1"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72288EBB"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8F8A2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58A90E1"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7FE4CB9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07648255"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5E8BC30"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C8857F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A2EF4D"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6C337A2"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A3A39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6C8B2FC"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C873FE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11BD4EB9"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15EF407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1688FD15" w14:textId="2545466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061DF07" w14:textId="5E4A3E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B5E58F" w14:textId="1B249B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0E348CD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30</w:t>
            </w:r>
          </w:p>
        </w:tc>
        <w:tc>
          <w:tcPr>
            <w:tcW w:w="828" w:type="dxa"/>
            <w:tcBorders>
              <w:top w:val="single" w:sz="18" w:space="0" w:color="auto"/>
              <w:left w:val="nil"/>
              <w:bottom w:val="nil"/>
              <w:right w:val="nil"/>
            </w:tcBorders>
            <w:shd w:val="clear" w:color="auto" w:fill="auto"/>
            <w:noWrap/>
            <w:vAlign w:val="center"/>
            <w:hideMark/>
          </w:tcPr>
          <w:p w14:paraId="110D0C66"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18</w:t>
            </w:r>
          </w:p>
        </w:tc>
        <w:tc>
          <w:tcPr>
            <w:tcW w:w="938" w:type="dxa"/>
            <w:tcBorders>
              <w:top w:val="single" w:sz="18" w:space="0" w:color="auto"/>
              <w:left w:val="nil"/>
              <w:bottom w:val="nil"/>
              <w:right w:val="nil"/>
            </w:tcBorders>
            <w:shd w:val="clear" w:color="auto" w:fill="auto"/>
            <w:noWrap/>
            <w:vAlign w:val="center"/>
            <w:hideMark/>
          </w:tcPr>
          <w:p w14:paraId="3CA1602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6</w:t>
            </w:r>
          </w:p>
        </w:tc>
        <w:tc>
          <w:tcPr>
            <w:tcW w:w="791" w:type="dxa"/>
            <w:tcBorders>
              <w:top w:val="single" w:sz="18" w:space="0" w:color="auto"/>
              <w:left w:val="nil"/>
              <w:bottom w:val="nil"/>
              <w:right w:val="nil"/>
            </w:tcBorders>
            <w:shd w:val="clear" w:color="auto" w:fill="auto"/>
            <w:noWrap/>
            <w:vAlign w:val="center"/>
            <w:hideMark/>
          </w:tcPr>
          <w:p w14:paraId="15F35DE4" w14:textId="0639F6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465A881" w14:textId="2DEB99A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3AFE2AF0" w14:textId="680B537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3C21D5E" w14:textId="73B7F12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08ED735F" w14:textId="4C41AC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86FBD49" w14:textId="54A967B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BC2FDC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8</w:t>
            </w:r>
          </w:p>
        </w:tc>
      </w:tr>
      <w:tr w:rsidR="0055362F" w:rsidRPr="003808E1" w14:paraId="1F6D87A6" w14:textId="77777777" w:rsidTr="006F3752">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r>
      <w:tr w:rsidR="0055362F" w:rsidRPr="003808E1" w14:paraId="2FA3F278" w14:textId="77777777" w:rsidTr="006F3752">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53</w:t>
            </w:r>
          </w:p>
        </w:tc>
      </w:tr>
      <w:tr w:rsidR="0055362F" w:rsidRPr="003808E1" w14:paraId="6AF11CF4" w14:textId="77777777" w:rsidTr="006F3752">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3</w:t>
            </w:r>
          </w:p>
        </w:tc>
      </w:tr>
      <w:tr w:rsidR="0055362F" w:rsidRPr="003808E1" w14:paraId="43D6B5B8"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r>
      <w:tr w:rsidR="0055362F" w:rsidRPr="003808E1" w14:paraId="3887EB4B" w14:textId="77777777" w:rsidTr="006F3752">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427C9B4" w14:textId="77777777" w:rsidTr="006F3752">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3848132" w14:textId="77777777" w:rsidTr="006F3752">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E63F1D" w14:textId="4F3285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6075026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7139FEAE" w14:textId="77777777" w:rsidTr="006F3752">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8</w:t>
            </w:r>
          </w:p>
        </w:tc>
      </w:tr>
      <w:tr w:rsidR="0055362F" w:rsidRPr="003808E1" w14:paraId="304E3213" w14:textId="77777777" w:rsidTr="006F3752">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109</w:t>
            </w:r>
          </w:p>
        </w:tc>
      </w:tr>
      <w:tr w:rsidR="0055362F" w:rsidRPr="003808E1" w14:paraId="1DB3B0B3"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42E3CA62" w14:textId="26724A0E"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37D7F66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97</w:t>
            </w:r>
          </w:p>
        </w:tc>
        <w:tc>
          <w:tcPr>
            <w:tcW w:w="2557" w:type="dxa"/>
            <w:gridSpan w:val="3"/>
            <w:tcBorders>
              <w:top w:val="nil"/>
              <w:left w:val="nil"/>
              <w:bottom w:val="single" w:sz="18" w:space="0" w:color="auto"/>
              <w:right w:val="nil"/>
            </w:tcBorders>
            <w:shd w:val="clear" w:color="auto" w:fill="auto"/>
            <w:noWrap/>
            <w:vAlign w:val="center"/>
            <w:hideMark/>
          </w:tcPr>
          <w:p w14:paraId="7313CCD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2557" w:type="dxa"/>
            <w:gridSpan w:val="3"/>
            <w:tcBorders>
              <w:top w:val="nil"/>
              <w:left w:val="nil"/>
              <w:bottom w:val="single" w:sz="18" w:space="0" w:color="auto"/>
              <w:right w:val="nil"/>
            </w:tcBorders>
            <w:shd w:val="clear" w:color="auto" w:fill="auto"/>
            <w:noWrap/>
            <w:vAlign w:val="center"/>
            <w:hideMark/>
          </w:tcPr>
          <w:p w14:paraId="59A639A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71</w:t>
            </w:r>
          </w:p>
        </w:tc>
        <w:tc>
          <w:tcPr>
            <w:tcW w:w="2557" w:type="dxa"/>
            <w:gridSpan w:val="3"/>
            <w:tcBorders>
              <w:top w:val="nil"/>
              <w:left w:val="nil"/>
              <w:bottom w:val="single" w:sz="18" w:space="0" w:color="auto"/>
              <w:right w:val="nil"/>
            </w:tcBorders>
            <w:shd w:val="clear" w:color="auto" w:fill="auto"/>
            <w:noWrap/>
            <w:vAlign w:val="center"/>
            <w:hideMark/>
          </w:tcPr>
          <w:p w14:paraId="58FDDA7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04</w:t>
            </w:r>
          </w:p>
        </w:tc>
      </w:tr>
    </w:tbl>
    <w:p w14:paraId="1BE07FF3" w14:textId="616D7BCF" w:rsidR="0055362F" w:rsidRPr="003808E1" w:rsidRDefault="0055362F" w:rsidP="009C225B">
      <w:pPr>
        <w:spacing w:line="276" w:lineRule="auto"/>
        <w:rPr>
          <w:rFonts w:ascii="Times New Roman" w:hAnsi="Times New Roman" w:cs="Times New Roman"/>
          <w:sz w:val="24"/>
          <w:szCs w:val="24"/>
        </w:rPr>
        <w:sectPr w:rsidR="0055362F" w:rsidRPr="003808E1" w:rsidSect="001C5C13">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br/>
      </w:r>
    </w:p>
    <w:p w14:paraId="2EBF946E" w14:textId="31365968" w:rsidR="008A7874" w:rsidRPr="003808E1" w:rsidRDefault="008A7874" w:rsidP="008A7874">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9</w:t>
      </w:r>
      <w:r w:rsidR="005950C4" w:rsidRPr="003808E1">
        <w:rPr>
          <w:rFonts w:ascii="Times New Roman" w:hAnsi="Times New Roman" w:cs="Times New Roman"/>
          <w:sz w:val="24"/>
          <w:szCs w:val="24"/>
        </w:rPr>
        <w:t>. Overall summary of the significance, direction, and magnitude of e</w:t>
      </w:r>
      <w:r w:rsidR="00FB74DF" w:rsidRPr="003808E1">
        <w:rPr>
          <w:rFonts w:ascii="Times New Roman" w:hAnsi="Times New Roman" w:cs="Times New Roman"/>
          <w:sz w:val="24"/>
          <w:szCs w:val="24"/>
        </w:rPr>
        <w:t>ffects</w:t>
      </w:r>
      <w:r w:rsidRPr="003808E1">
        <w:rPr>
          <w:rFonts w:ascii="Times New Roman" w:hAnsi="Times New Roman" w:cs="Times New Roman"/>
          <w:sz w:val="24"/>
          <w:szCs w:val="24"/>
        </w:rPr>
        <w:t xml:space="preserve"> of </w:t>
      </w:r>
      <w:r w:rsidR="00FB74DF" w:rsidRPr="003808E1">
        <w:rPr>
          <w:rFonts w:ascii="Times New Roman" w:hAnsi="Times New Roman" w:cs="Times New Roman"/>
          <w:sz w:val="24"/>
          <w:szCs w:val="24"/>
        </w:rPr>
        <w:t xml:space="preserve">predictor </w:t>
      </w:r>
      <w:r w:rsidRPr="003808E1">
        <w:rPr>
          <w:rFonts w:ascii="Times New Roman" w:hAnsi="Times New Roman" w:cs="Times New Roman"/>
          <w:sz w:val="24"/>
          <w:szCs w:val="24"/>
        </w:rPr>
        <w:t>variable</w:t>
      </w:r>
      <w:r w:rsidR="00FB74DF" w:rsidRPr="003808E1">
        <w:rPr>
          <w:rFonts w:ascii="Times New Roman" w:hAnsi="Times New Roman" w:cs="Times New Roman"/>
          <w:sz w:val="24"/>
          <w:szCs w:val="24"/>
        </w:rPr>
        <w:t>s</w:t>
      </w:r>
      <w:r w:rsidRPr="003808E1">
        <w:rPr>
          <w:rFonts w:ascii="Times New Roman" w:hAnsi="Times New Roman" w:cs="Times New Roman"/>
          <w:sz w:val="24"/>
          <w:szCs w:val="24"/>
        </w:rPr>
        <w:t xml:space="preserve"> </w:t>
      </w:r>
      <w:r w:rsidR="005950C4" w:rsidRPr="003808E1">
        <w:rPr>
          <w:rFonts w:ascii="Times New Roman" w:hAnsi="Times New Roman" w:cs="Times New Roman"/>
          <w:sz w:val="24"/>
          <w:szCs w:val="24"/>
        </w:rPr>
        <w:t>on</w:t>
      </w:r>
      <w:r w:rsidRPr="003808E1">
        <w:rPr>
          <w:rFonts w:ascii="Times New Roman" w:hAnsi="Times New Roman" w:cs="Times New Roman"/>
          <w:sz w:val="24"/>
          <w:szCs w:val="24"/>
        </w:rPr>
        <w:t xml:space="preserve"> game bird</w:t>
      </w:r>
      <w:r w:rsidR="00FB74DF" w:rsidRPr="003808E1">
        <w:rPr>
          <w:rFonts w:ascii="Times New Roman" w:hAnsi="Times New Roman" w:cs="Times New Roman"/>
          <w:sz w:val="24"/>
          <w:szCs w:val="24"/>
        </w:rPr>
        <w:t xml:space="preserve"> occupancy (1 = WITU, 2 = RUGR, 3 = AMWO)</w:t>
      </w:r>
      <w:r w:rsidRPr="003808E1">
        <w:rPr>
          <w:rFonts w:ascii="Times New Roman" w:hAnsi="Times New Roman" w:cs="Times New Roman"/>
          <w:sz w:val="24"/>
          <w:szCs w:val="24"/>
        </w:rPr>
        <w:t xml:space="preserve"> and guild</w:t>
      </w:r>
      <w:r w:rsidR="00FB74DF" w:rsidRPr="003808E1">
        <w:rPr>
          <w:rFonts w:ascii="Times New Roman" w:hAnsi="Times New Roman" w:cs="Times New Roman"/>
          <w:sz w:val="24"/>
          <w:szCs w:val="24"/>
        </w:rPr>
        <w:t xml:space="preserve"> richness (ALL = all species, ESEA = early-successional and edge-associated songbirds, INT = forest-interior songbirds, GAP = forest-gap songbirds, GEN = forest generalist songbirds)</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C</w:t>
      </w:r>
      <w:r w:rsidR="005950C4" w:rsidRPr="003808E1">
        <w:rPr>
          <w:rFonts w:ascii="Times New Roman" w:hAnsi="Times New Roman" w:cs="Times New Roman"/>
          <w:sz w:val="24"/>
          <w:szCs w:val="24"/>
        </w:rPr>
        <w:t>ell c</w:t>
      </w:r>
      <w:r w:rsidR="003A66D5" w:rsidRPr="003808E1">
        <w:rPr>
          <w:rFonts w:ascii="Times New Roman" w:hAnsi="Times New Roman" w:cs="Times New Roman"/>
          <w:sz w:val="24"/>
          <w:szCs w:val="24"/>
        </w:rPr>
        <w:t>olors</w:t>
      </w:r>
      <w:r w:rsidR="00E82F9A" w:rsidRPr="003808E1">
        <w:rPr>
          <w:rFonts w:ascii="Times New Roman" w:hAnsi="Times New Roman" w:cs="Times New Roman"/>
          <w:sz w:val="24"/>
          <w:szCs w:val="24"/>
        </w:rPr>
        <w:t xml:space="preserve"> indicate </w:t>
      </w:r>
      <w:r w:rsidR="00FB74DF" w:rsidRPr="003808E1">
        <w:rPr>
          <w:rFonts w:ascii="Times New Roman" w:hAnsi="Times New Roman" w:cs="Times New Roman"/>
          <w:sz w:val="24"/>
          <w:szCs w:val="24"/>
        </w:rPr>
        <w:t>a non-significant (gray) or significant</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negative</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blue)</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positive (yellow)</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quadratic (green) relationship </w:t>
      </w:r>
      <w:r w:rsidR="00253FF3" w:rsidRPr="003808E1">
        <w:rPr>
          <w:rFonts w:ascii="Times New Roman" w:hAnsi="Times New Roman" w:cs="Times New Roman"/>
          <w:sz w:val="24"/>
          <w:szCs w:val="24"/>
        </w:rPr>
        <w:t>resulting in a</w:t>
      </w:r>
      <w:r w:rsidR="003A66D5" w:rsidRPr="003808E1">
        <w:rPr>
          <w:rFonts w:ascii="Times New Roman" w:hAnsi="Times New Roman" w:cs="Times New Roman"/>
          <w:sz w:val="24"/>
          <w:szCs w:val="24"/>
        </w:rPr>
        <w:t xml:space="preserve"> </w:t>
      </w:r>
      <w:r w:rsidR="00253FF3" w:rsidRPr="003808E1">
        <w:rPr>
          <w:rFonts w:ascii="Times New Roman" w:hAnsi="Times New Roman" w:cs="Times New Roman"/>
          <w:sz w:val="24"/>
          <w:szCs w:val="24"/>
        </w:rPr>
        <w:t>change of ≥</w:t>
      </w:r>
      <w:r w:rsidR="00E82F9A" w:rsidRPr="003808E1">
        <w:rPr>
          <w:rFonts w:ascii="Times New Roman" w:hAnsi="Times New Roman" w:cs="Times New Roman"/>
          <w:sz w:val="24"/>
          <w:szCs w:val="24"/>
        </w:rPr>
        <w:t xml:space="preserve">0.10 in probability of marginal occurrence for game bird species or of </w:t>
      </w:r>
      <w:r w:rsidR="00253FF3" w:rsidRPr="003808E1">
        <w:rPr>
          <w:rFonts w:ascii="Times New Roman" w:hAnsi="Times New Roman" w:cs="Times New Roman"/>
          <w:sz w:val="24"/>
          <w:szCs w:val="24"/>
        </w:rPr>
        <w:t>≥</w:t>
      </w:r>
      <w:r w:rsidR="00E82F9A" w:rsidRPr="003808E1">
        <w:rPr>
          <w:rFonts w:ascii="Times New Roman" w:hAnsi="Times New Roman" w:cs="Times New Roman"/>
          <w:sz w:val="24"/>
          <w:szCs w:val="24"/>
        </w:rPr>
        <w:t>1 species for songbird guild richness</w:t>
      </w:r>
      <w:r w:rsidR="003A66D5" w:rsidRPr="003808E1">
        <w:rPr>
          <w:rFonts w:ascii="Times New Roman" w:hAnsi="Times New Roman" w:cs="Times New Roman"/>
          <w:sz w:val="24"/>
          <w:szCs w:val="24"/>
        </w:rPr>
        <w:t>.</w:t>
      </w:r>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953F27" w:rsidRPr="003808E1" w14:paraId="4F95280D" w14:textId="77777777" w:rsidTr="000B363D">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09942528" w14:textId="3257E15D" w:rsidR="00953F27" w:rsidRPr="003808E1" w:rsidRDefault="00953F27" w:rsidP="00953F27">
            <w:pPr>
              <w:spacing w:after="0" w:line="240" w:lineRule="auto"/>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1362325F"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39331AE3"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789B4F07"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7933B434"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ost-breeding Birds</w:t>
            </w:r>
          </w:p>
        </w:tc>
      </w:tr>
      <w:tr w:rsidR="00396255" w:rsidRPr="003808E1" w14:paraId="7B0647E3" w14:textId="77777777" w:rsidTr="000B363D">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282E49A0" w14:textId="77777777" w:rsidR="00953F27" w:rsidRPr="003808E1" w:rsidRDefault="00953F27" w:rsidP="00953F27">
            <w:pPr>
              <w:spacing w:after="0" w:line="240" w:lineRule="auto"/>
              <w:rPr>
                <w:rFonts w:ascii="Times New Roman" w:eastAsia="Times New Roman" w:hAnsi="Times New Roman" w:cs="Times New Roman"/>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2CB3CDE" w14:textId="4432783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19EADDE7" w14:textId="567837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624FA4CF" w14:textId="0162A3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24727464"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5E7D5FA"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3A08B3C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AE4EE7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3B9C648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9C881A6"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1C22C6E0"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D3445BB"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5964064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6D51A8A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70BF3CB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73885D9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17B5D78"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04BDA8ED"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r>
      <w:tr w:rsidR="005950C4" w:rsidRPr="003808E1" w14:paraId="62B43973" w14:textId="77777777" w:rsidTr="000B363D">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3B00CDB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8E0E83B" w14:textId="723A2C0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5739F7D9" w14:textId="3CB8F8D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5E6268F" w14:textId="1F2E3A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96216E9" w14:textId="4B9197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315D61D" w14:textId="2B69D2E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7C3FED7" w14:textId="15CC161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5142B97" w14:textId="517889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1D8FD25" w14:textId="183D44B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C74649C" w14:textId="0180D3D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8448B5E" w14:textId="464C29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8A34EB1" w14:textId="72E90AF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C0EC952" w14:textId="7155FDC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E4E33A5" w14:textId="0AF635C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9200726" w14:textId="2279F5D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BF1E37" w14:textId="3BD874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AF6DC8D" w14:textId="79E7D1E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B77EC62" w14:textId="4D6BC4C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3808E1" w14:paraId="04318CA0"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70CE66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4F05118" w14:textId="3A692C4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63BE5E" w14:textId="6FD3C6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8ADBEA" w14:textId="2A77E27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36996" w14:textId="54387A5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A968790" w14:textId="15BA973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BDBAAFA" w14:textId="32485F5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53B28D7" w14:textId="1D7D7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9A88DD" w14:textId="718C2F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8814812" w14:textId="2A04AF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B6C6D0" w14:textId="10C6387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8F5DF2D" w14:textId="1F7069F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7F6B02" w14:textId="369D3E6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2390544" w14:textId="5B7499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08BDDDE" w14:textId="1C39D78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30CB5129" w14:textId="457E102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02F55EA0" w14:textId="217CA02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A3BD39A" w14:textId="561D4B1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2972B413" w14:textId="77777777" w:rsidTr="000B363D">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7BEC79C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A0925E8" w14:textId="496FFF4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C0001F0" w14:textId="68A175C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775700B1" w14:textId="152F259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5FC28275" w14:textId="4CC2A9DD"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4139B98" w14:textId="62FB551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4EEEF" w14:textId="5EFCD42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8F230F" w14:textId="24630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840E74A" w14:textId="0651878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CF5F0DA" w14:textId="00C9315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25B569" w14:textId="4176B4A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BAD4B4B" w14:textId="01FCCFD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2E6765" w14:textId="5ABE75B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9415DCA" w14:textId="0E5EC69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BB7EEE4" w14:textId="08671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A5478DF" w14:textId="25C044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5ADC6E6" w14:textId="6B6F015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6B42EC2" w14:textId="45B7BAF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6833FD05" w14:textId="77777777" w:rsidTr="000B363D">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0731073"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AD38F" w14:textId="57B715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A2EF3D" w14:textId="25BCB6B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3C0CC47" w14:textId="53BA10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669A6D1" w14:textId="241C9FE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E3196C3" w14:textId="792FD36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7193D4" w14:textId="3ACD4E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40EF75" w14:textId="71517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D2EFAE5" w14:textId="5E23FE4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5C2784" w14:textId="25DF71C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064DB53" w14:textId="081C42F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3F0054" w14:textId="3F420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FC760C" w14:textId="63ABB4F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499AE8" w14:textId="3959CB9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DC86303" w14:textId="7CCF152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B8B54CB" w14:textId="52AFF4D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409608" w14:textId="34AD0F6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7C8AA23" w14:textId="0B4C052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52EDBB57"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D7E8FD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6121F0" w14:textId="4D4B598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85FF78A" w14:textId="5EB56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A82CA4" w14:textId="71122A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2C582AC" w14:textId="60E308F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E32B3F7" w14:textId="00DC9F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2EB60A" w14:textId="2ADE4BA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0A7705" w14:textId="2D085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4EF68" w14:textId="3307409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7E13489" w14:textId="38460A1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A937C0" w14:textId="71FD975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CC7B45" w14:textId="28A2CBC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A1DA97" w14:textId="086F6FFA"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E4B8222" w14:textId="69F3827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1CC43CB" w14:textId="09B0618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4519CE4" w14:textId="17C1920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FC77A5" w14:textId="76BC7A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86E435" w14:textId="76E08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5571E3" w14:textId="77777777" w:rsidTr="00A67D4A">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538DCA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51F7F" w14:textId="36277A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5463383" w14:textId="239443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33037A" w14:textId="09DDBB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1945D2" w14:textId="1A72769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D9875B6" w14:textId="343C0D1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E89AA9" w14:textId="7ECF18D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82338A" w14:textId="69F83E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000F92" w14:textId="7393EA7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45623718" w14:textId="0C977AB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63E87280" w14:textId="2A4B1559"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7D9015" w14:textId="1D7EB5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0D71EF" w14:textId="2106A66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D8C4C7" w14:textId="7D211AF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01CFCC" w14:textId="5A8A5B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8DA637" w14:textId="4D29E4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12E7567" w14:textId="7BD18E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E023" w14:textId="02C2E01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975B96"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BFEDCC4"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B683A18" w14:textId="1729A2C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89A454" w14:textId="335616A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371FCC9" w14:textId="08AF58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6FB95CB" w14:textId="49E17A4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CAE605E" w14:textId="6A1C3C8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8B3C4E5" w14:textId="584BA96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9581B9" w14:textId="69AE35B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99E6BB4" w14:textId="5B4ED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D969588" w14:textId="7B508E9D"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F364A3" w14:textId="5C7C1C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868A014" w14:textId="20637FF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0D1D119" w14:textId="24301B8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C4F578B" w14:textId="649C5E0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ADE3075" w14:textId="5DD14DB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8F5F05B" w14:textId="41A092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E1287CF" w14:textId="4824B4E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7F0E53F" w14:textId="433BBF2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68389359"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CA137B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FE390D2" w14:textId="66221E5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28378F3F" w14:textId="45F255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67F3E3F" w14:textId="7CC5344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A83F957" w14:textId="347392A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4013B3A" w14:textId="50CD41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E49D186" w14:textId="6D44336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0F7D706" w14:textId="6C76024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F00D6C0" w14:textId="0641B5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3B47DC" w14:textId="21DEF41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340A108" w14:textId="0147A2C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16E8F23" w14:textId="343B6B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762CBF" w14:textId="669DBF9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59F7F1F" w14:textId="4CCB9B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2DC72AC" w14:textId="3A108A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2802FA" w14:textId="278BC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10073080" w14:textId="387119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EDC65C1" w14:textId="65E3468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3B878542" w14:textId="77777777" w:rsidTr="000B363D">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5D79AF7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04C9AC2" w14:textId="5B14A5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5D9BEFF" w14:textId="422E07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7D811127" w14:textId="7AD55AC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B7C012C" w14:textId="660774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5E680" w14:textId="46FC241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A89D74" w14:textId="52023D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AD6CFE" w14:textId="3AEB52B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A3B1DE0" w14:textId="70D0F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8F5C670" w14:textId="1C10722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7CA62AC" w14:textId="3DF73A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382BDD" w14:textId="5079D07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F78CC8" w14:textId="6C3E7E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E0CA24" w14:textId="60261B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B7C016" w14:textId="5FF40F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450F351" w14:textId="7694256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09356C6" w14:textId="29DE16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F74B66E" w14:textId="4B8294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5758337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91013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8B6325B" w14:textId="347C741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B6A5D9" w14:textId="257EA97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A055909" w14:textId="07371D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359AFE" w14:textId="6861929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87CB42" w14:textId="0241D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D534F" w14:textId="32F4C36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C1B73E" w14:textId="72FA37D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9FB28B" w14:textId="043C2A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916359" w14:textId="1329590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9D39E7" w14:textId="344A4D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C33452" w14:textId="2199368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B3316" w14:textId="0DCEAC5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A3B23A" w14:textId="7C3A89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7F92FBD" w14:textId="495FADF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A9493E" w14:textId="25D9FE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26B925C" w14:textId="0CDFCC7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3DAAE28" w14:textId="2BB39BF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214DAB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DBB042A"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A9BB858" w14:textId="4CB58B3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FBCFD4" w14:textId="6BABD8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60B2EA" w14:textId="3A973D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C65A5" w14:textId="570CEAA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9442FB" w14:textId="259373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DDA816F" w14:textId="24C84C6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A44889" w14:textId="3327952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7F4EA3" w14:textId="109210E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5F8BD1F" w14:textId="4E9F1A9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27C5368" w14:textId="48CB5D2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98B471" w14:textId="3CC0B22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4F2FF6" w14:textId="477E48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EFD332" w14:textId="524AA1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6861567" w14:textId="6A16B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0F0145F" w14:textId="080938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54A2F0A" w14:textId="3F2BB0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9FB8B1E" w14:textId="28F5785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ED8C37A"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5183A2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7C050C" w14:textId="52A1A69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9DA6226" w14:textId="1E8043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9F3F58B" w14:textId="39980D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1F8FA4" w14:textId="19399DB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D65E9F" w14:textId="52634D5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F8BDA6" w14:textId="469AE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905282" w14:textId="405238B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BA30D4" w14:textId="2D562E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EFE232" w14:textId="5E328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C5864F" w14:textId="52DFC5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BE5F23" w14:textId="6D9713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A54A4C4" w14:textId="57D24EE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41F85A" w14:textId="3A293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E165FF" w14:textId="5B1B96B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129E2F" w14:textId="4C73033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4B53E8" w14:textId="734F290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DEB529" w14:textId="3EE6A9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71DE4F3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CD01A80"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6959204" w14:textId="3211804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0F846A" w14:textId="6471F5F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578BA2" w14:textId="02F5A8A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A949760" w14:textId="2552B5D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800954" w14:textId="7116463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7F2B1FC" w14:textId="7E91297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A2DB8D" w14:textId="21F080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CD833E" w14:textId="2281E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30C542" w14:textId="6CF76D4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0C1F63" w14:textId="6B2925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1CEB76" w14:textId="248203B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F81E72E" w14:textId="2AD6054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8EBD55" w14:textId="6F96828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0235D4" w14:textId="7C19BB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D7D897" w14:textId="022C84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9CD2C7" w14:textId="00F285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EDF6E" w14:textId="7306CF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446714F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89192B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03B5ACFB" w14:textId="676370A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B9C577" w14:textId="6CE4F7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D94D7B" w14:textId="26EC658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B7E4D36" w14:textId="55FEB0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764EF2C" w14:textId="26CB9F4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387406" w14:textId="6CAA51D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EC812EC" w14:textId="5D137AC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8AD49C" w14:textId="4F5A08E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0B154D" w14:textId="4C151D6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3D0064" w14:textId="6115BFD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4D8DE" w14:textId="1A6CDF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407CA4" w14:textId="5DC59B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FA57B4" w14:textId="5E8C3D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0349BD" w14:textId="26B2991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30BE15" w14:textId="23BB0C4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4F93771" w14:textId="7F4BDC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D0E828" w14:textId="357A9D7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BE86E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419CC1D7"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C53B15" w14:textId="00EED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A7876A2" w14:textId="656E8FC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C152C" w14:textId="5D8FC9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F74F72E" w14:textId="702396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3B4A0C" w14:textId="20446BF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9479E4" w14:textId="7BEE27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14D6E7" w14:textId="7A5B80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8522CD" w14:textId="236AC7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94E5DF" w14:textId="5283658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4355DB" w14:textId="15DB7F0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2419517" w14:textId="20A521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0167B9" w14:textId="79F7D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F51246" w14:textId="223C0E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CB011D" w14:textId="6A5CF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F68EC6" w14:textId="65757F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8D02894" w14:textId="757A36E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B1B01F" w14:textId="59D5F6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3807DBE4"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B4B20FE"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C3D8385" w14:textId="34EBCE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EB5796" w14:textId="554C9B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8C0044" w14:textId="76E5CC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F30452" w14:textId="68F322D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9B2E7" w14:textId="528D94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5D511E16" w14:textId="1C7BB53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FC077D" w14:textId="50E47B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EB8038D" w14:textId="6865291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6D1A74" w14:textId="0BE53E4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9CB2FF" w14:textId="7493001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8BDF31" w14:textId="467815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FE2CB3" w14:textId="07E19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0596F6" w14:textId="19B6262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17D1D3B" w14:textId="572E6C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D72D50" w14:textId="5BCBAAD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F21779" w14:textId="212ACC1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67B6CC0" w14:textId="2F2B3E1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97C946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08B81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E118FF" w14:textId="7369041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88BE5D" w14:textId="1ECF538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8FBB374" w14:textId="12C351A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02F6D" w14:textId="6A2073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CC82A9C" w14:textId="79EA651A"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77D7D" w14:textId="30359D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35DD94" w14:textId="13DB44E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826750" w14:textId="5DEE1F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CC214CC" w14:textId="1338F24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CA49A71" w14:textId="0AB2E7B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1C5D411" w14:textId="0C70C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65631F" w14:textId="5C8D71B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5987906" w14:textId="395007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67B012" w14:textId="4E4205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DA9B06" w14:textId="55C9BCB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7A1204" w14:textId="37587F6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11FF50" w14:textId="591C9FF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49408AB8"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B56F6E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roportion Oaks</w:t>
            </w:r>
          </w:p>
        </w:tc>
        <w:tc>
          <w:tcPr>
            <w:tcW w:w="426"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24A1B6A" w14:textId="3A31586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100A66C9" w14:textId="1219AF4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7A15E61D" w14:textId="7E6514C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529D01C" w14:textId="06DBBB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0219977" w14:textId="36A8FBA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4093529" w14:textId="0BCA05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04931F3" w14:textId="6033EBA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030DF8C5" w14:textId="42E43A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A0D479A" w14:textId="48AA584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7A80B4F6" w14:textId="4A0A81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6AB464A" w14:textId="1005ABF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63B467B6" w14:textId="44A2C6D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1AFBA15D" w14:textId="3A03AF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426A2402" w14:textId="6684C3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7CF4358B" w14:textId="41967C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3FB70703" w14:textId="1DE6E7C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6B94DF1F" w14:textId="28B206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478892E2" w14:textId="77777777" w:rsidTr="000B363D">
        <w:trPr>
          <w:gridAfter w:val="1"/>
          <w:wAfter w:w="32" w:type="dxa"/>
          <w:trHeight w:val="308"/>
        </w:trPr>
        <w:tc>
          <w:tcPr>
            <w:tcW w:w="2700" w:type="dxa"/>
            <w:tcBorders>
              <w:top w:val="nil"/>
              <w:left w:val="nil"/>
              <w:bottom w:val="single" w:sz="12" w:space="0" w:color="auto"/>
              <w:right w:val="single" w:sz="2" w:space="0" w:color="FFFFFF" w:themeColor="background1"/>
            </w:tcBorders>
            <w:shd w:val="clear" w:color="auto" w:fill="auto"/>
            <w:noWrap/>
            <w:vAlign w:val="center"/>
            <w:hideMark/>
          </w:tcPr>
          <w:p w14:paraId="4C168265"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Agriculture </w:t>
            </w:r>
          </w:p>
        </w:tc>
        <w:tc>
          <w:tcPr>
            <w:tcW w:w="426"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16953675" w14:textId="33B33B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556F134" w14:textId="7DFC11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3705BC4" w14:textId="4A4799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87D3C0E" w14:textId="37C80C6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6775B45C" w14:textId="10907C2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9950E02" w14:textId="11F68D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6471B5F" w14:textId="3AA4F1B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00F1F1A5" w14:textId="64DA06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CCFEA28" w14:textId="1B3AEA0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F56E89C" w14:textId="3E2FEF7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267314" w14:textId="5002B6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421987E7" w14:textId="132F430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687F8740" w14:textId="172B93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F749663" w14:textId="7DD6B4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6BA42A3" w14:textId="30E6D88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29B25A2" w14:textId="230DD8B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FF7718" w14:textId="653F88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bl>
    <w:p w14:paraId="5D511C12" w14:textId="5E7D7D5A" w:rsidR="00B15786" w:rsidRPr="003808E1" w:rsidRDefault="006836E5" w:rsidP="00D71F98">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w:t>
      </w:r>
      <w:r w:rsidR="008A7874" w:rsidRPr="003808E1">
        <w:rPr>
          <w:rFonts w:ascii="Times New Roman" w:hAnsi="Times New Roman" w:cs="Times New Roman"/>
          <w:sz w:val="24"/>
          <w:szCs w:val="24"/>
        </w:rPr>
        <w:t>10</w:t>
      </w:r>
      <w:r w:rsidR="00B15786"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15786" w:rsidRPr="003808E1">
        <w:rPr>
          <w:rFonts w:ascii="Times New Roman" w:hAnsi="Times New Roman" w:cs="Times New Roman"/>
          <w:sz w:val="24"/>
          <w:szCs w:val="24"/>
        </w:rPr>
        <w:t xml:space="preserve">Slope coefficient values and significance (bold type) associated with the full set of predictor variables from the </w:t>
      </w:r>
      <w:r w:rsidR="00310730" w:rsidRPr="003808E1">
        <w:rPr>
          <w:rFonts w:ascii="Times New Roman" w:hAnsi="Times New Roman" w:cs="Times New Roman"/>
          <w:sz w:val="24"/>
          <w:szCs w:val="24"/>
        </w:rPr>
        <w:t xml:space="preserve">14 </w:t>
      </w:r>
      <w:r w:rsidR="00B15786" w:rsidRPr="003808E1">
        <w:rPr>
          <w:rFonts w:ascii="Times New Roman" w:hAnsi="Times New Roman" w:cs="Times New Roman"/>
          <w:sz w:val="24"/>
          <w:szCs w:val="24"/>
        </w:rPr>
        <w:t>guild richness models. Predictor variables are organized by category (management, local habitat, size, and landscape context).</w:t>
      </w:r>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114A12" w:rsidRPr="003808E1" w14:paraId="375200E1" w14:textId="77777777" w:rsidTr="000B363D">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1E573806" w14:textId="1ABE8656" w:rsidR="00114A12" w:rsidRPr="003808E1" w:rsidRDefault="00114A12" w:rsidP="00114A12">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130CFC60"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743A9935"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07147826"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ost-breeding Birds</w:t>
            </w:r>
          </w:p>
        </w:tc>
      </w:tr>
      <w:tr w:rsidR="00114A12" w:rsidRPr="003808E1" w14:paraId="48D61EA1" w14:textId="77777777" w:rsidTr="000B363D">
        <w:trPr>
          <w:trHeight w:val="301"/>
        </w:trPr>
        <w:tc>
          <w:tcPr>
            <w:tcW w:w="2430" w:type="dxa"/>
            <w:vMerge/>
            <w:tcBorders>
              <w:top w:val="single" w:sz="4" w:space="0" w:color="000000"/>
              <w:left w:val="nil"/>
              <w:bottom w:val="single" w:sz="12" w:space="0" w:color="auto"/>
              <w:right w:val="nil"/>
            </w:tcBorders>
            <w:vAlign w:val="center"/>
            <w:hideMark/>
          </w:tcPr>
          <w:p w14:paraId="5FF87E9E" w14:textId="77777777" w:rsidR="00114A12" w:rsidRPr="003808E1" w:rsidRDefault="00114A12" w:rsidP="00114A12">
            <w:pPr>
              <w:spacing w:after="0" w:line="240" w:lineRule="auto"/>
              <w:rPr>
                <w:rFonts w:ascii="Times New Roman" w:eastAsia="Times New Roman" w:hAnsi="Times New Roman" w:cs="Times New Roman"/>
                <w:b/>
                <w:bCs/>
                <w:color w:val="000000"/>
              </w:rPr>
            </w:pPr>
          </w:p>
        </w:tc>
        <w:tc>
          <w:tcPr>
            <w:tcW w:w="743" w:type="dxa"/>
            <w:tcBorders>
              <w:top w:val="single" w:sz="4" w:space="0" w:color="auto"/>
              <w:left w:val="nil"/>
              <w:bottom w:val="single" w:sz="12" w:space="0" w:color="auto"/>
              <w:right w:val="nil"/>
            </w:tcBorders>
            <w:shd w:val="clear" w:color="auto" w:fill="auto"/>
            <w:noWrap/>
            <w:vAlign w:val="center"/>
            <w:hideMark/>
          </w:tcPr>
          <w:p w14:paraId="5B1E6D28"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94E77BD" w14:textId="73E848A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12547032"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4C60DC2B"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AEB4BB1"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FC3989E"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3DC2E500"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8D817B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1513158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182DF007"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55E0C6B" w14:textId="3137242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740F307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5C3765D"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6A0908C"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r>
      <w:tr w:rsidR="00114A12" w:rsidRPr="003808E1" w14:paraId="7BDE101F" w14:textId="77777777" w:rsidTr="00310730">
        <w:trPr>
          <w:trHeight w:val="301"/>
        </w:trPr>
        <w:tc>
          <w:tcPr>
            <w:tcW w:w="2430" w:type="dxa"/>
            <w:tcBorders>
              <w:top w:val="single" w:sz="12" w:space="0" w:color="auto"/>
              <w:left w:val="nil"/>
              <w:bottom w:val="nil"/>
              <w:right w:val="nil"/>
            </w:tcBorders>
            <w:shd w:val="clear" w:color="auto" w:fill="auto"/>
            <w:noWrap/>
            <w:vAlign w:val="center"/>
            <w:hideMark/>
          </w:tcPr>
          <w:p w14:paraId="5961E32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43" w:type="dxa"/>
            <w:tcBorders>
              <w:top w:val="single" w:sz="12" w:space="0" w:color="auto"/>
              <w:left w:val="nil"/>
              <w:bottom w:val="nil"/>
              <w:right w:val="nil"/>
            </w:tcBorders>
            <w:shd w:val="clear" w:color="auto" w:fill="auto"/>
            <w:noWrap/>
            <w:vAlign w:val="center"/>
            <w:hideMark/>
          </w:tcPr>
          <w:p w14:paraId="1B55034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276B6AA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5EE824F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0ADE374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09FC4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2D5EB6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25852B6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0DDD59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595717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7D373F8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4B8CD9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756E202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1CD37C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7851F9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r>
      <w:tr w:rsidR="00114A12" w:rsidRPr="003808E1" w14:paraId="3D6331A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11D671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217C3A0" w14:textId="77777777" w:rsidTr="00310730">
        <w:trPr>
          <w:trHeight w:val="316"/>
        </w:trPr>
        <w:tc>
          <w:tcPr>
            <w:tcW w:w="2430" w:type="dxa"/>
            <w:tcBorders>
              <w:top w:val="nil"/>
              <w:left w:val="nil"/>
              <w:bottom w:val="nil"/>
              <w:right w:val="nil"/>
            </w:tcBorders>
            <w:shd w:val="clear" w:color="auto" w:fill="auto"/>
            <w:noWrap/>
            <w:vAlign w:val="center"/>
            <w:hideMark/>
          </w:tcPr>
          <w:p w14:paraId="2174878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56255C63" w14:textId="77777777" w:rsidTr="00310730">
        <w:trPr>
          <w:trHeight w:val="316"/>
        </w:trPr>
        <w:tc>
          <w:tcPr>
            <w:tcW w:w="2430" w:type="dxa"/>
            <w:tcBorders>
              <w:top w:val="nil"/>
              <w:left w:val="nil"/>
              <w:bottom w:val="nil"/>
              <w:right w:val="nil"/>
            </w:tcBorders>
            <w:shd w:val="clear" w:color="auto" w:fill="auto"/>
            <w:noWrap/>
            <w:vAlign w:val="center"/>
            <w:hideMark/>
          </w:tcPr>
          <w:p w14:paraId="54B8948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0FA99DC3" w14:textId="77777777" w:rsidTr="00310730">
        <w:trPr>
          <w:trHeight w:val="301"/>
        </w:trPr>
        <w:tc>
          <w:tcPr>
            <w:tcW w:w="2430" w:type="dxa"/>
            <w:tcBorders>
              <w:top w:val="nil"/>
              <w:left w:val="nil"/>
              <w:bottom w:val="nil"/>
              <w:right w:val="nil"/>
            </w:tcBorders>
            <w:shd w:val="clear" w:color="auto" w:fill="auto"/>
            <w:noWrap/>
            <w:vAlign w:val="center"/>
            <w:hideMark/>
          </w:tcPr>
          <w:p w14:paraId="725616DB"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0DE9F09" w14:textId="77777777" w:rsidTr="00310730">
        <w:trPr>
          <w:trHeight w:val="301"/>
        </w:trPr>
        <w:tc>
          <w:tcPr>
            <w:tcW w:w="2430" w:type="dxa"/>
            <w:tcBorders>
              <w:top w:val="nil"/>
              <w:left w:val="nil"/>
              <w:bottom w:val="nil"/>
              <w:right w:val="nil"/>
            </w:tcBorders>
            <w:shd w:val="clear" w:color="auto" w:fill="auto"/>
            <w:noWrap/>
            <w:vAlign w:val="center"/>
            <w:hideMark/>
          </w:tcPr>
          <w:p w14:paraId="79160233"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6233C12" w14:textId="77777777" w:rsidTr="00310730">
        <w:trPr>
          <w:trHeight w:val="301"/>
        </w:trPr>
        <w:tc>
          <w:tcPr>
            <w:tcW w:w="2430" w:type="dxa"/>
            <w:tcBorders>
              <w:top w:val="nil"/>
              <w:left w:val="nil"/>
              <w:bottom w:val="nil"/>
              <w:right w:val="nil"/>
            </w:tcBorders>
            <w:shd w:val="clear" w:color="auto" w:fill="auto"/>
            <w:noWrap/>
            <w:vAlign w:val="center"/>
            <w:hideMark/>
          </w:tcPr>
          <w:p w14:paraId="27880F4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00</w:t>
            </w:r>
          </w:p>
        </w:tc>
      </w:tr>
      <w:tr w:rsidR="00114A12" w:rsidRPr="003808E1" w14:paraId="174BAE41"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70C45A0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r>
      <w:tr w:rsidR="00114A12" w:rsidRPr="003808E1" w14:paraId="6E6E2C57" w14:textId="77777777" w:rsidTr="00310730">
        <w:trPr>
          <w:trHeight w:val="301"/>
        </w:trPr>
        <w:tc>
          <w:tcPr>
            <w:tcW w:w="2430" w:type="dxa"/>
            <w:tcBorders>
              <w:top w:val="nil"/>
              <w:left w:val="nil"/>
              <w:bottom w:val="nil"/>
              <w:right w:val="nil"/>
            </w:tcBorders>
            <w:shd w:val="clear" w:color="auto" w:fill="auto"/>
            <w:noWrap/>
            <w:vAlign w:val="center"/>
            <w:hideMark/>
          </w:tcPr>
          <w:p w14:paraId="4D68C39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9</w:t>
            </w:r>
          </w:p>
        </w:tc>
      </w:tr>
      <w:tr w:rsidR="00114A12" w:rsidRPr="003808E1" w14:paraId="40B70F3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3A804E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1</w:t>
            </w:r>
          </w:p>
        </w:tc>
      </w:tr>
      <w:tr w:rsidR="00114A12" w:rsidRPr="003808E1" w14:paraId="7A99E007" w14:textId="77777777" w:rsidTr="00310730">
        <w:trPr>
          <w:trHeight w:val="301"/>
        </w:trPr>
        <w:tc>
          <w:tcPr>
            <w:tcW w:w="2430" w:type="dxa"/>
            <w:tcBorders>
              <w:top w:val="nil"/>
              <w:left w:val="nil"/>
              <w:bottom w:val="nil"/>
              <w:right w:val="nil"/>
            </w:tcBorders>
            <w:shd w:val="clear" w:color="auto" w:fill="auto"/>
            <w:noWrap/>
            <w:vAlign w:val="center"/>
            <w:hideMark/>
          </w:tcPr>
          <w:p w14:paraId="49CF5B04"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5F42EA4" w14:textId="77777777" w:rsidTr="00310730">
        <w:trPr>
          <w:trHeight w:val="301"/>
        </w:trPr>
        <w:tc>
          <w:tcPr>
            <w:tcW w:w="2430" w:type="dxa"/>
            <w:tcBorders>
              <w:top w:val="nil"/>
              <w:left w:val="nil"/>
              <w:bottom w:val="nil"/>
              <w:right w:val="nil"/>
            </w:tcBorders>
            <w:shd w:val="clear" w:color="auto" w:fill="auto"/>
            <w:noWrap/>
            <w:vAlign w:val="center"/>
            <w:hideMark/>
          </w:tcPr>
          <w:p w14:paraId="7C34548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276A91D3" w14:textId="77777777" w:rsidTr="00310730">
        <w:trPr>
          <w:trHeight w:val="301"/>
        </w:trPr>
        <w:tc>
          <w:tcPr>
            <w:tcW w:w="2430" w:type="dxa"/>
            <w:tcBorders>
              <w:top w:val="nil"/>
              <w:left w:val="nil"/>
              <w:bottom w:val="nil"/>
              <w:right w:val="nil"/>
            </w:tcBorders>
            <w:shd w:val="clear" w:color="auto" w:fill="auto"/>
            <w:noWrap/>
            <w:vAlign w:val="center"/>
            <w:hideMark/>
          </w:tcPr>
          <w:p w14:paraId="53ADFF27"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DC2C323" w14:textId="77777777" w:rsidTr="00310730">
        <w:trPr>
          <w:trHeight w:val="301"/>
        </w:trPr>
        <w:tc>
          <w:tcPr>
            <w:tcW w:w="2430" w:type="dxa"/>
            <w:tcBorders>
              <w:top w:val="nil"/>
              <w:left w:val="nil"/>
              <w:bottom w:val="nil"/>
              <w:right w:val="nil"/>
            </w:tcBorders>
            <w:shd w:val="clear" w:color="auto" w:fill="auto"/>
            <w:noWrap/>
            <w:vAlign w:val="center"/>
            <w:hideMark/>
          </w:tcPr>
          <w:p w14:paraId="3E690EC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2</w:t>
            </w:r>
          </w:p>
        </w:tc>
      </w:tr>
      <w:tr w:rsidR="00114A12" w:rsidRPr="003808E1" w14:paraId="74DE9CDC" w14:textId="77777777" w:rsidTr="00310730">
        <w:trPr>
          <w:trHeight w:val="301"/>
        </w:trPr>
        <w:tc>
          <w:tcPr>
            <w:tcW w:w="2430" w:type="dxa"/>
            <w:tcBorders>
              <w:top w:val="nil"/>
              <w:left w:val="nil"/>
              <w:bottom w:val="nil"/>
              <w:right w:val="nil"/>
            </w:tcBorders>
            <w:shd w:val="clear" w:color="auto" w:fill="auto"/>
            <w:noWrap/>
            <w:vAlign w:val="center"/>
            <w:hideMark/>
          </w:tcPr>
          <w:p w14:paraId="63C4F7A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r>
      <w:tr w:rsidR="00114A12" w:rsidRPr="003808E1" w14:paraId="53CADA56" w14:textId="77777777" w:rsidTr="00310730">
        <w:trPr>
          <w:trHeight w:val="301"/>
        </w:trPr>
        <w:tc>
          <w:tcPr>
            <w:tcW w:w="2430" w:type="dxa"/>
            <w:tcBorders>
              <w:top w:val="nil"/>
              <w:left w:val="nil"/>
              <w:bottom w:val="nil"/>
              <w:right w:val="nil"/>
            </w:tcBorders>
            <w:shd w:val="clear" w:color="auto" w:fill="auto"/>
            <w:noWrap/>
            <w:vAlign w:val="center"/>
            <w:hideMark/>
          </w:tcPr>
          <w:p w14:paraId="1B34A7C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4A4B8" w14:textId="77777777" w:rsidTr="00310730">
        <w:trPr>
          <w:trHeight w:val="301"/>
        </w:trPr>
        <w:tc>
          <w:tcPr>
            <w:tcW w:w="2430" w:type="dxa"/>
            <w:tcBorders>
              <w:top w:val="nil"/>
              <w:left w:val="nil"/>
              <w:bottom w:val="nil"/>
              <w:right w:val="nil"/>
            </w:tcBorders>
            <w:shd w:val="clear" w:color="auto" w:fill="auto"/>
            <w:noWrap/>
            <w:vAlign w:val="center"/>
            <w:hideMark/>
          </w:tcPr>
          <w:p w14:paraId="2826FB3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07399" w14:textId="77777777" w:rsidTr="00310730">
        <w:trPr>
          <w:trHeight w:val="301"/>
        </w:trPr>
        <w:tc>
          <w:tcPr>
            <w:tcW w:w="2430" w:type="dxa"/>
            <w:tcBorders>
              <w:top w:val="nil"/>
              <w:left w:val="nil"/>
              <w:bottom w:val="nil"/>
              <w:right w:val="nil"/>
            </w:tcBorders>
            <w:shd w:val="clear" w:color="auto" w:fill="auto"/>
            <w:noWrap/>
            <w:vAlign w:val="center"/>
            <w:hideMark/>
          </w:tcPr>
          <w:p w14:paraId="1C400EF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DF44656" w14:textId="77777777" w:rsidTr="00310730">
        <w:trPr>
          <w:trHeight w:val="301"/>
        </w:trPr>
        <w:tc>
          <w:tcPr>
            <w:tcW w:w="2430" w:type="dxa"/>
            <w:tcBorders>
              <w:top w:val="nil"/>
              <w:left w:val="nil"/>
              <w:right w:val="nil"/>
            </w:tcBorders>
            <w:shd w:val="clear" w:color="auto" w:fill="auto"/>
            <w:noWrap/>
            <w:vAlign w:val="center"/>
            <w:hideMark/>
          </w:tcPr>
          <w:p w14:paraId="7B6FAEB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43" w:type="dxa"/>
            <w:tcBorders>
              <w:top w:val="nil"/>
              <w:left w:val="nil"/>
              <w:right w:val="nil"/>
            </w:tcBorders>
            <w:shd w:val="clear" w:color="auto" w:fill="auto"/>
            <w:noWrap/>
            <w:vAlign w:val="center"/>
            <w:hideMark/>
          </w:tcPr>
          <w:p w14:paraId="068E7F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811" w:type="dxa"/>
            <w:tcBorders>
              <w:top w:val="nil"/>
              <w:left w:val="nil"/>
              <w:right w:val="nil"/>
            </w:tcBorders>
            <w:shd w:val="clear" w:color="auto" w:fill="auto"/>
            <w:noWrap/>
            <w:vAlign w:val="center"/>
            <w:hideMark/>
          </w:tcPr>
          <w:p w14:paraId="23B7225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9</w:t>
            </w:r>
          </w:p>
        </w:tc>
        <w:tc>
          <w:tcPr>
            <w:tcW w:w="743" w:type="dxa"/>
            <w:tcBorders>
              <w:top w:val="nil"/>
              <w:left w:val="nil"/>
              <w:right w:val="nil"/>
            </w:tcBorders>
            <w:shd w:val="clear" w:color="auto" w:fill="auto"/>
            <w:noWrap/>
            <w:vAlign w:val="center"/>
            <w:hideMark/>
          </w:tcPr>
          <w:p w14:paraId="43AE1E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6</w:t>
            </w:r>
          </w:p>
        </w:tc>
        <w:tc>
          <w:tcPr>
            <w:tcW w:w="743" w:type="dxa"/>
            <w:tcBorders>
              <w:top w:val="nil"/>
              <w:left w:val="nil"/>
              <w:right w:val="nil"/>
            </w:tcBorders>
            <w:shd w:val="clear" w:color="auto" w:fill="auto"/>
            <w:noWrap/>
            <w:vAlign w:val="center"/>
            <w:hideMark/>
          </w:tcPr>
          <w:p w14:paraId="09DEAB3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right w:val="nil"/>
            </w:tcBorders>
            <w:shd w:val="clear" w:color="auto" w:fill="auto"/>
            <w:noWrap/>
            <w:vAlign w:val="center"/>
            <w:hideMark/>
          </w:tcPr>
          <w:p w14:paraId="3E5AC29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2</w:t>
            </w:r>
          </w:p>
        </w:tc>
        <w:tc>
          <w:tcPr>
            <w:tcW w:w="752" w:type="dxa"/>
            <w:tcBorders>
              <w:top w:val="nil"/>
              <w:left w:val="nil"/>
              <w:right w:val="nil"/>
            </w:tcBorders>
            <w:shd w:val="clear" w:color="auto" w:fill="auto"/>
            <w:noWrap/>
            <w:vAlign w:val="center"/>
            <w:hideMark/>
          </w:tcPr>
          <w:p w14:paraId="3AE8908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52" w:type="dxa"/>
            <w:tcBorders>
              <w:top w:val="nil"/>
              <w:left w:val="nil"/>
              <w:right w:val="nil"/>
            </w:tcBorders>
            <w:shd w:val="clear" w:color="auto" w:fill="auto"/>
            <w:noWrap/>
            <w:vAlign w:val="center"/>
            <w:hideMark/>
          </w:tcPr>
          <w:p w14:paraId="06FE155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0</w:t>
            </w:r>
          </w:p>
        </w:tc>
        <w:tc>
          <w:tcPr>
            <w:tcW w:w="752" w:type="dxa"/>
            <w:tcBorders>
              <w:top w:val="nil"/>
              <w:left w:val="nil"/>
              <w:right w:val="nil"/>
            </w:tcBorders>
            <w:shd w:val="clear" w:color="auto" w:fill="auto"/>
            <w:noWrap/>
            <w:vAlign w:val="center"/>
            <w:hideMark/>
          </w:tcPr>
          <w:p w14:paraId="5C8573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4" w:type="dxa"/>
            <w:tcBorders>
              <w:top w:val="nil"/>
              <w:left w:val="nil"/>
              <w:right w:val="nil"/>
            </w:tcBorders>
            <w:shd w:val="clear" w:color="auto" w:fill="auto"/>
            <w:noWrap/>
            <w:vAlign w:val="center"/>
            <w:hideMark/>
          </w:tcPr>
          <w:p w14:paraId="06A1B8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43" w:type="dxa"/>
            <w:tcBorders>
              <w:top w:val="nil"/>
              <w:left w:val="nil"/>
              <w:right w:val="nil"/>
            </w:tcBorders>
            <w:shd w:val="clear" w:color="auto" w:fill="auto"/>
            <w:noWrap/>
            <w:vAlign w:val="center"/>
            <w:hideMark/>
          </w:tcPr>
          <w:p w14:paraId="053C918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right w:val="nil"/>
            </w:tcBorders>
            <w:shd w:val="clear" w:color="auto" w:fill="auto"/>
            <w:noWrap/>
            <w:vAlign w:val="center"/>
            <w:hideMark/>
          </w:tcPr>
          <w:p w14:paraId="7FA7D3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1</w:t>
            </w:r>
          </w:p>
        </w:tc>
        <w:tc>
          <w:tcPr>
            <w:tcW w:w="743" w:type="dxa"/>
            <w:tcBorders>
              <w:top w:val="nil"/>
              <w:left w:val="nil"/>
              <w:right w:val="nil"/>
            </w:tcBorders>
            <w:shd w:val="clear" w:color="auto" w:fill="auto"/>
            <w:noWrap/>
            <w:vAlign w:val="center"/>
            <w:hideMark/>
          </w:tcPr>
          <w:p w14:paraId="645DCEE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right w:val="nil"/>
            </w:tcBorders>
            <w:shd w:val="clear" w:color="auto" w:fill="auto"/>
            <w:noWrap/>
            <w:vAlign w:val="center"/>
            <w:hideMark/>
          </w:tcPr>
          <w:p w14:paraId="7DD72E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43" w:type="dxa"/>
            <w:tcBorders>
              <w:top w:val="nil"/>
              <w:left w:val="nil"/>
              <w:right w:val="nil"/>
            </w:tcBorders>
            <w:shd w:val="clear" w:color="auto" w:fill="auto"/>
            <w:noWrap/>
            <w:vAlign w:val="center"/>
            <w:hideMark/>
          </w:tcPr>
          <w:p w14:paraId="4311D3B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3</w:t>
            </w:r>
          </w:p>
        </w:tc>
      </w:tr>
      <w:tr w:rsidR="00114A12" w:rsidRPr="003808E1" w14:paraId="67725EFA" w14:textId="77777777" w:rsidTr="00310730">
        <w:trPr>
          <w:trHeight w:val="301"/>
        </w:trPr>
        <w:tc>
          <w:tcPr>
            <w:tcW w:w="2430" w:type="dxa"/>
            <w:tcBorders>
              <w:top w:val="nil"/>
              <w:left w:val="nil"/>
              <w:bottom w:val="nil"/>
              <w:right w:val="nil"/>
            </w:tcBorders>
            <w:shd w:val="clear" w:color="auto" w:fill="auto"/>
            <w:noWrap/>
            <w:vAlign w:val="center"/>
            <w:hideMark/>
          </w:tcPr>
          <w:p w14:paraId="3F3B1AD2"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3F7D479" w14:textId="77777777" w:rsidTr="00310730">
        <w:trPr>
          <w:trHeight w:val="301"/>
        </w:trPr>
        <w:tc>
          <w:tcPr>
            <w:tcW w:w="2430" w:type="dxa"/>
            <w:tcBorders>
              <w:top w:val="nil"/>
              <w:left w:val="nil"/>
              <w:bottom w:val="single" w:sz="12" w:space="0" w:color="auto"/>
              <w:right w:val="nil"/>
            </w:tcBorders>
            <w:shd w:val="clear" w:color="auto" w:fill="auto"/>
            <w:noWrap/>
            <w:vAlign w:val="center"/>
            <w:hideMark/>
          </w:tcPr>
          <w:p w14:paraId="29B2810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00BB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1B9A917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13CBD0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0D1946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1DB5FC8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69A684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342547A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153ADC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0E35D6C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27E5C0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49C4A9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7AE53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45D42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77C74D9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r>
    </w:tbl>
    <w:p w14:paraId="7EA893B6" w14:textId="77777777" w:rsidR="00114A12" w:rsidRPr="003808E1" w:rsidRDefault="00114A12" w:rsidP="00D71F98">
      <w:pPr>
        <w:rPr>
          <w:rFonts w:ascii="Times New Roman" w:hAnsi="Times New Roman" w:cs="Times New Roman"/>
          <w:sz w:val="24"/>
          <w:szCs w:val="24"/>
        </w:rPr>
        <w:sectPr w:rsidR="00114A12" w:rsidRPr="003808E1" w:rsidSect="00114A12">
          <w:pgSz w:w="15840" w:h="12240" w:orient="landscape"/>
          <w:pgMar w:top="1440" w:right="1440" w:bottom="1440" w:left="1440" w:header="720" w:footer="720" w:gutter="0"/>
          <w:cols w:space="720"/>
          <w:docGrid w:linePitch="360"/>
        </w:sectPr>
      </w:pPr>
    </w:p>
    <w:p w14:paraId="32B25922" w14:textId="77777777"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Figures</w:t>
      </w:r>
    </w:p>
    <w:p w14:paraId="104B4568" w14:textId="77777777" w:rsidR="00D71F98" w:rsidRPr="003808E1" w:rsidRDefault="00D71F98" w:rsidP="00D71F98"/>
    <w:p w14:paraId="1C8F124E" w14:textId="45D2F881" w:rsidR="002E5345" w:rsidRPr="003808E1" w:rsidRDefault="006B35D4" w:rsidP="002E5345">
      <w:r w:rsidRPr="003808E1">
        <w:rPr>
          <w:noProof/>
        </w:rPr>
        <w:drawing>
          <wp:inline distT="0" distB="0" distL="0" distR="0" wp14:anchorId="0EA7FDD0" wp14:editId="06CF4DA6">
            <wp:extent cx="5942965" cy="5181600"/>
            <wp:effectExtent l="0" t="0" r="635" b="0"/>
            <wp:docPr id="17065775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a:extLst>
                        <a:ext uri="{28A0092B-C50C-407E-A947-70E740481C1C}">
                          <a14:useLocalDpi xmlns:a14="http://schemas.microsoft.com/office/drawing/2010/main" val="0"/>
                        </a:ext>
                      </a:extLst>
                    </a:blip>
                    <a:srcRect t="4719" b="9724"/>
                    <a:stretch/>
                  </pic:blipFill>
                  <pic:spPr bwMode="auto">
                    <a:xfrm>
                      <a:off x="0" y="0"/>
                      <a:ext cx="5943600" cy="5182154"/>
                    </a:xfrm>
                    <a:prstGeom prst="rect">
                      <a:avLst/>
                    </a:prstGeom>
                    <a:noFill/>
                    <a:ln>
                      <a:noFill/>
                    </a:ln>
                    <a:extLst>
                      <a:ext uri="{53640926-AAD7-44D8-BBD7-CCE9431645EC}">
                        <a14:shadowObscured xmlns:a14="http://schemas.microsoft.com/office/drawing/2010/main"/>
                      </a:ext>
                    </a:extLst>
                  </pic:spPr>
                </pic:pic>
              </a:graphicData>
            </a:graphic>
          </wp:inline>
        </w:drawing>
      </w:r>
    </w:p>
    <w:p w14:paraId="6D9B8976" w14:textId="50FE617D" w:rsidR="002E5345"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1. </w:t>
      </w:r>
      <w:r w:rsidR="00822F33" w:rsidRPr="003808E1">
        <w:rPr>
          <w:rFonts w:ascii="Times New Roman" w:hAnsi="Times New Roman" w:cs="Times New Roman"/>
          <w:sz w:val="24"/>
          <w:szCs w:val="24"/>
        </w:rPr>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p>
    <w:p w14:paraId="02F5769F" w14:textId="77777777" w:rsidR="002E5345" w:rsidRPr="003808E1" w:rsidRDefault="002E5345" w:rsidP="002E5345"/>
    <w:p w14:paraId="1DD463E4" w14:textId="550624F3" w:rsidR="002E5345" w:rsidRPr="003808E1" w:rsidRDefault="006B35D4" w:rsidP="002E5345">
      <w:pPr>
        <w:spacing w:line="240" w:lineRule="auto"/>
        <w:rPr>
          <w:rFonts w:ascii="Times New Roman" w:hAnsi="Times New Roman" w:cs="Times New Roman"/>
          <w:sz w:val="24"/>
          <w:szCs w:val="24"/>
        </w:rPr>
      </w:pPr>
      <w:r w:rsidRPr="003808E1">
        <w:rPr>
          <w:rFonts w:ascii="Times New Roman" w:hAnsi="Times New Roman" w:cs="Times New Roman"/>
          <w:noProof/>
          <w:sz w:val="24"/>
          <w:szCs w:val="24"/>
        </w:rPr>
        <w:lastRenderedPageBreak/>
        <w:drawing>
          <wp:inline distT="0" distB="0" distL="0" distR="0" wp14:anchorId="330CC5FE" wp14:editId="7EFE4AAA">
            <wp:extent cx="5943600" cy="7465984"/>
            <wp:effectExtent l="0" t="0" r="0" b="1905"/>
            <wp:docPr id="11113036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
                      <a:extLst>
                        <a:ext uri="{28A0092B-C50C-407E-A947-70E740481C1C}">
                          <a14:useLocalDpi xmlns:a14="http://schemas.microsoft.com/office/drawing/2010/main" val="0"/>
                        </a:ext>
                      </a:extLst>
                    </a:blip>
                    <a:srcRect t="5695" b="4314"/>
                    <a:stretch/>
                  </pic:blipFill>
                  <pic:spPr bwMode="auto">
                    <a:xfrm>
                      <a:off x="0" y="0"/>
                      <a:ext cx="5943600" cy="7465984"/>
                    </a:xfrm>
                    <a:prstGeom prst="rect">
                      <a:avLst/>
                    </a:prstGeom>
                    <a:noFill/>
                    <a:ln>
                      <a:noFill/>
                    </a:ln>
                    <a:extLst>
                      <a:ext uri="{53640926-AAD7-44D8-BBD7-CCE9431645EC}">
                        <a14:shadowObscured xmlns:a14="http://schemas.microsoft.com/office/drawing/2010/main"/>
                      </a:ext>
                    </a:extLst>
                  </pic:spPr>
                </pic:pic>
              </a:graphicData>
            </a:graphic>
          </wp:inline>
        </w:drawing>
      </w:r>
    </w:p>
    <w:p w14:paraId="18067651" w14:textId="13120D19" w:rsidR="008D0CE9"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2. Locations of all </w:t>
      </w:r>
      <w:r w:rsidR="006B35D4" w:rsidRPr="003808E1">
        <w:rPr>
          <w:rFonts w:ascii="Times New Roman" w:hAnsi="Times New Roman" w:cs="Times New Roman"/>
          <w:sz w:val="24"/>
          <w:szCs w:val="24"/>
        </w:rPr>
        <w:t>recorded</w:t>
      </w:r>
      <w:r w:rsidRPr="003808E1">
        <w:rPr>
          <w:rFonts w:ascii="Times New Roman" w:hAnsi="Times New Roman" w:cs="Times New Roman"/>
          <w:sz w:val="24"/>
          <w:szCs w:val="24"/>
        </w:rPr>
        <w:t xml:space="preserve"> wildlife openings</w:t>
      </w:r>
      <w:r w:rsidR="006B35D4" w:rsidRPr="003808E1">
        <w:rPr>
          <w:rFonts w:ascii="Times New Roman" w:hAnsi="Times New Roman" w:cs="Times New Roman"/>
          <w:sz w:val="24"/>
          <w:szCs w:val="24"/>
        </w:rPr>
        <w:t xml:space="preserve"> (N = ~2,200) and </w:t>
      </w:r>
      <w:r w:rsidR="009E02DC">
        <w:rPr>
          <w:rFonts w:ascii="Times New Roman" w:hAnsi="Times New Roman" w:cs="Times New Roman"/>
          <w:sz w:val="24"/>
          <w:szCs w:val="24"/>
        </w:rPr>
        <w:t>the study</w:t>
      </w:r>
      <w:r w:rsidR="006B35D4" w:rsidRPr="003808E1">
        <w:rPr>
          <w:rFonts w:ascii="Times New Roman" w:hAnsi="Times New Roman" w:cs="Times New Roman"/>
          <w:sz w:val="24"/>
          <w:szCs w:val="24"/>
        </w:rPr>
        <w:t xml:space="preserve"> sampling sites (N = 335)</w:t>
      </w:r>
      <w:r w:rsidRPr="003808E1">
        <w:rPr>
          <w:rFonts w:ascii="Times New Roman" w:hAnsi="Times New Roman" w:cs="Times New Roman"/>
          <w:sz w:val="24"/>
          <w:szCs w:val="24"/>
        </w:rPr>
        <w:t xml:space="preserve"> </w:t>
      </w:r>
      <w:r w:rsidR="006B35D4" w:rsidRPr="003808E1">
        <w:rPr>
          <w:rFonts w:ascii="Times New Roman" w:hAnsi="Times New Roman" w:cs="Times New Roman"/>
          <w:sz w:val="24"/>
          <w:szCs w:val="24"/>
        </w:rPr>
        <w:t>with</w:t>
      </w:r>
      <w:r w:rsidRPr="003808E1">
        <w:rPr>
          <w:rFonts w:ascii="Times New Roman" w:hAnsi="Times New Roman" w:cs="Times New Roman"/>
          <w:sz w:val="24"/>
          <w:szCs w:val="24"/>
        </w:rPr>
        <w:t xml:space="preserve">in </w:t>
      </w:r>
      <w:r w:rsidR="00E27CE2">
        <w:rPr>
          <w:rFonts w:ascii="Times New Roman" w:hAnsi="Times New Roman" w:cs="Times New Roman"/>
          <w:sz w:val="24"/>
          <w:szCs w:val="24"/>
        </w:rPr>
        <w:t xml:space="preserve">the </w:t>
      </w:r>
      <w:r w:rsidRPr="003808E1">
        <w:rPr>
          <w:rFonts w:ascii="Times New Roman" w:hAnsi="Times New Roman" w:cs="Times New Roman"/>
          <w:sz w:val="24"/>
          <w:szCs w:val="24"/>
        </w:rPr>
        <w:t>Monongahela National Forest</w:t>
      </w:r>
      <w:r w:rsidR="006B35D4" w:rsidRPr="003808E1">
        <w:rPr>
          <w:rFonts w:ascii="Times New Roman" w:hAnsi="Times New Roman" w:cs="Times New Roman"/>
          <w:sz w:val="24"/>
          <w:szCs w:val="24"/>
        </w:rPr>
        <w:t xml:space="preserve"> (NF)</w:t>
      </w:r>
      <w:r w:rsidRPr="003808E1">
        <w:rPr>
          <w:rFonts w:ascii="Times New Roman" w:hAnsi="Times New Roman" w:cs="Times New Roman"/>
          <w:sz w:val="24"/>
          <w:szCs w:val="24"/>
        </w:rPr>
        <w:t>, West Virginia.</w:t>
      </w:r>
    </w:p>
    <w:p w14:paraId="1D79291C" w14:textId="77777777" w:rsidR="001710E4" w:rsidRPr="003808E1" w:rsidRDefault="001710E4" w:rsidP="002E5345">
      <w:pPr>
        <w:spacing w:line="240" w:lineRule="auto"/>
        <w:rPr>
          <w:rFonts w:ascii="Times New Roman" w:hAnsi="Times New Roman" w:cs="Times New Roman"/>
          <w:sz w:val="24"/>
          <w:szCs w:val="24"/>
          <w:highlight w:val="yellow"/>
        </w:rPr>
        <w:sectPr w:rsidR="001710E4" w:rsidRPr="003808E1">
          <w:pgSz w:w="12240" w:h="15840"/>
          <w:pgMar w:top="1440" w:right="1440" w:bottom="1440" w:left="1440" w:header="720" w:footer="720" w:gutter="0"/>
          <w:cols w:space="720"/>
          <w:docGrid w:linePitch="360"/>
        </w:sectPr>
      </w:pPr>
    </w:p>
    <w:p w14:paraId="3A1B57B9" w14:textId="77777777" w:rsidR="001710E4" w:rsidRPr="003808E1" w:rsidRDefault="001710E4" w:rsidP="002E5345">
      <w:pPr>
        <w:spacing w:line="240" w:lineRule="auto"/>
        <w:rPr>
          <w:rFonts w:ascii="Times New Roman" w:hAnsi="Times New Roman" w:cs="Times New Roman"/>
          <w:sz w:val="24"/>
          <w:szCs w:val="24"/>
          <w:highlight w:val="yellow"/>
        </w:rPr>
      </w:pPr>
    </w:p>
    <w:p w14:paraId="337ED47E" w14:textId="12EE02F2" w:rsidR="001710E4" w:rsidRPr="003808E1" w:rsidRDefault="00EB7B09" w:rsidP="002E5345">
      <w:pPr>
        <w:spacing w:line="240" w:lineRule="auto"/>
        <w:rPr>
          <w:rFonts w:ascii="Times New Roman" w:hAnsi="Times New Roman" w:cs="Times New Roman"/>
          <w:sz w:val="24"/>
          <w:szCs w:val="24"/>
          <w:highlight w:val="yellow"/>
        </w:rPr>
      </w:pPr>
      <w:r w:rsidRPr="003808E1">
        <w:rPr>
          <w:rFonts w:ascii="Times New Roman" w:hAnsi="Times New Roman" w:cs="Times New Roman"/>
          <w:noProof/>
          <w:sz w:val="24"/>
          <w:szCs w:val="24"/>
        </w:rPr>
        <w:drawing>
          <wp:inline distT="0" distB="0" distL="0" distR="0" wp14:anchorId="45B11417" wp14:editId="33259B67">
            <wp:extent cx="8229600" cy="4266055"/>
            <wp:effectExtent l="0" t="0" r="0" b="1270"/>
            <wp:docPr id="42850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r="1402"/>
                    <a:stretch/>
                  </pic:blipFill>
                  <pic:spPr bwMode="auto">
                    <a:xfrm>
                      <a:off x="0" y="0"/>
                      <a:ext cx="8229600" cy="4266055"/>
                    </a:xfrm>
                    <a:prstGeom prst="rect">
                      <a:avLst/>
                    </a:prstGeom>
                    <a:noFill/>
                    <a:ln>
                      <a:noFill/>
                    </a:ln>
                    <a:extLst>
                      <a:ext uri="{53640926-AAD7-44D8-BBD7-CCE9431645EC}">
                        <a14:shadowObscured xmlns:a14="http://schemas.microsoft.com/office/drawing/2010/main"/>
                      </a:ext>
                    </a:extLst>
                  </pic:spPr>
                </pic:pic>
              </a:graphicData>
            </a:graphic>
          </wp:inline>
        </w:drawing>
      </w:r>
    </w:p>
    <w:p w14:paraId="4C2AE03A" w14:textId="766161E5" w:rsidR="001710E4" w:rsidRPr="003808E1" w:rsidRDefault="002E5345" w:rsidP="001710E4">
      <w:pPr>
        <w:spacing w:line="240" w:lineRule="auto"/>
        <w:rPr>
          <w:rFonts w:ascii="Times New Roman" w:hAnsi="Times New Roman" w:cs="Times New Roman"/>
          <w:sz w:val="24"/>
          <w:szCs w:val="24"/>
        </w:rPr>
        <w:sectPr w:rsidR="001710E4" w:rsidRPr="003808E1" w:rsidSect="001710E4">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t xml:space="preserve">Figure 3. </w:t>
      </w:r>
      <w:r w:rsidR="001710E4" w:rsidRPr="003808E1">
        <w:rPr>
          <w:rFonts w:ascii="Times New Roman" w:hAnsi="Times New Roman" w:cs="Times New Roman"/>
          <w:sz w:val="24"/>
          <w:szCs w:val="24"/>
        </w:rPr>
        <w:t>Diagram of a small (&lt;1 ha) wildlife opening (inset), a midsize (1–5 ha) wildlife opening (top left), and 2 large (&gt;5 ha) wildlife openings (right)</w:t>
      </w:r>
      <w:r w:rsidR="00876F84" w:rsidRPr="003808E1">
        <w:rPr>
          <w:rFonts w:ascii="Times New Roman" w:hAnsi="Times New Roman" w:cs="Times New Roman"/>
          <w:sz w:val="24"/>
          <w:szCs w:val="24"/>
        </w:rPr>
        <w:t xml:space="preserve"> within the Monongahela National Forest (NF)</w:t>
      </w:r>
      <w:r w:rsidR="001710E4" w:rsidRPr="003808E1">
        <w:rPr>
          <w:rFonts w:ascii="Times New Roman" w:hAnsi="Times New Roman" w:cs="Times New Roman"/>
          <w:sz w:val="24"/>
          <w:szCs w:val="24"/>
        </w:rPr>
        <w:t xml:space="preserve">, with their central survey points (black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game camera and acoustic recording unit (ARU) survey points (purple triangle), </w:t>
      </w:r>
      <w:r w:rsidR="001710E4" w:rsidRPr="003808E1">
        <w:rPr>
          <w:rFonts w:ascii="Times New Roman" w:hAnsi="Times New Roman" w:cs="Times New Roman"/>
          <w:sz w:val="24"/>
          <w:szCs w:val="24"/>
        </w:rPr>
        <w:t xml:space="preserve">adjacent forest survey points (gold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and </w:t>
      </w:r>
      <w:r w:rsidR="001710E4" w:rsidRPr="003808E1">
        <w:rPr>
          <w:rFonts w:ascii="Times New Roman" w:hAnsi="Times New Roman" w:cs="Times New Roman"/>
          <w:sz w:val="24"/>
          <w:szCs w:val="24"/>
        </w:rPr>
        <w:t xml:space="preserve">transect survey points (gray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and segments (dashed gray lines)</w:t>
      </w:r>
      <w:r w:rsidR="002B0D52" w:rsidRPr="003808E1">
        <w:rPr>
          <w:rFonts w:ascii="Times New Roman" w:hAnsi="Times New Roman" w:cs="Times New Roman"/>
          <w:sz w:val="24"/>
          <w:szCs w:val="24"/>
        </w:rPr>
        <w:t>. White line segments and labels indicate minimum or maximum distances, such that: game camera and ARU survey points are located within 50 m of the central survey point; adjacent forest survey points are located between 1</w:t>
      </w:r>
      <w:r w:rsidR="00EB7B09" w:rsidRPr="003808E1">
        <w:rPr>
          <w:rFonts w:ascii="Times New Roman" w:hAnsi="Times New Roman" w:cs="Times New Roman"/>
          <w:sz w:val="24"/>
          <w:szCs w:val="24"/>
        </w:rPr>
        <w:t>5</w:t>
      </w:r>
      <w:r w:rsidR="002B0D52" w:rsidRPr="003808E1">
        <w:rPr>
          <w:rFonts w:ascii="Times New Roman" w:hAnsi="Times New Roman" w:cs="Times New Roman"/>
          <w:sz w:val="24"/>
          <w:szCs w:val="24"/>
        </w:rPr>
        <w:t xml:space="preserve">0 and 300 m from the edge of their corresponding wildlife opening; transect segments in small openings are &gt;15 m, transect segments in midsize openings are &gt;30 m, and transect segments in large wildlife openings are &gt;50 m. </w:t>
      </w:r>
    </w:p>
    <w:p w14:paraId="02ADDA33" w14:textId="27C98E3A" w:rsidR="008E1924" w:rsidRPr="003808E1" w:rsidRDefault="00DF723B" w:rsidP="008E1924">
      <w:r w:rsidRPr="003808E1">
        <w:rPr>
          <w:noProof/>
        </w:rPr>
        <w:lastRenderedPageBreak/>
        <w:drawing>
          <wp:inline distT="0" distB="0" distL="0" distR="0" wp14:anchorId="3611DACD" wp14:editId="0AAFE6C3">
            <wp:extent cx="5943600" cy="6666318"/>
            <wp:effectExtent l="0" t="0" r="0" b="1270"/>
            <wp:docPr id="407502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6666318"/>
                    </a:xfrm>
                    <a:prstGeom prst="rect">
                      <a:avLst/>
                    </a:prstGeom>
                    <a:noFill/>
                  </pic:spPr>
                </pic:pic>
              </a:graphicData>
            </a:graphic>
          </wp:inline>
        </w:drawing>
      </w:r>
    </w:p>
    <w:p w14:paraId="69FC1FCA" w14:textId="7EF35FD3"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4.</w:t>
      </w:r>
      <w:r w:rsidR="00DF723B" w:rsidRPr="003808E1">
        <w:rPr>
          <w:rFonts w:ascii="Times New Roman" w:hAnsi="Times New Roman" w:cs="Times New Roman"/>
          <w:sz w:val="24"/>
          <w:szCs w:val="24"/>
        </w:rPr>
        <w:t xml:space="preserve"> Effects of the 6 predictor variables</w:t>
      </w:r>
      <w:r w:rsidR="00AA7378" w:rsidRPr="003808E1">
        <w:rPr>
          <w:rFonts w:ascii="Times New Roman" w:hAnsi="Times New Roman" w:cs="Times New Roman"/>
          <w:sz w:val="24"/>
          <w:szCs w:val="24"/>
        </w:rPr>
        <w:t xml:space="preserve"> (Tables 1</w:t>
      </w:r>
      <w:r w:rsidR="009250CA" w:rsidRPr="003808E1">
        <w:rPr>
          <w:rFonts w:ascii="Times New Roman" w:hAnsi="Times New Roman" w:cs="Times New Roman"/>
          <w:sz w:val="24"/>
          <w:szCs w:val="24"/>
        </w:rPr>
        <w:t>–</w:t>
      </w:r>
      <w:r w:rsidR="00AA7378" w:rsidRPr="003808E1">
        <w:rPr>
          <w:rFonts w:ascii="Times New Roman" w:hAnsi="Times New Roman" w:cs="Times New Roman"/>
          <w:sz w:val="24"/>
          <w:szCs w:val="24"/>
        </w:rPr>
        <w:t>2)</w:t>
      </w:r>
      <w:r w:rsidR="00DF723B" w:rsidRPr="003808E1">
        <w:rPr>
          <w:rFonts w:ascii="Times New Roman" w:hAnsi="Times New Roman" w:cs="Times New Roman"/>
          <w:sz w:val="24"/>
          <w:szCs w:val="24"/>
        </w:rPr>
        <w:t xml:space="preserve">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p>
    <w:p w14:paraId="0FA2C92C" w14:textId="77777777" w:rsidR="008E1924" w:rsidRPr="003808E1" w:rsidRDefault="008E1924" w:rsidP="008E1924">
      <w:pPr>
        <w:rPr>
          <w:rFonts w:ascii="Times New Roman" w:hAnsi="Times New Roman" w:cs="Times New Roman"/>
          <w:sz w:val="24"/>
          <w:szCs w:val="24"/>
        </w:rPr>
      </w:pPr>
    </w:p>
    <w:p w14:paraId="5A543447" w14:textId="43FFBA6C" w:rsidR="008E1924" w:rsidRPr="003808E1" w:rsidRDefault="00E17AAE" w:rsidP="008E1924">
      <w:r w:rsidRPr="003808E1">
        <w:rPr>
          <w:noProof/>
        </w:rPr>
        <w:lastRenderedPageBreak/>
        <w:drawing>
          <wp:inline distT="0" distB="0" distL="0" distR="0" wp14:anchorId="1465721B" wp14:editId="0EFCA3C0">
            <wp:extent cx="5943600" cy="6671807"/>
            <wp:effectExtent l="0" t="0" r="0" b="0"/>
            <wp:docPr id="14089449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6671807"/>
                    </a:xfrm>
                    <a:prstGeom prst="rect">
                      <a:avLst/>
                    </a:prstGeom>
                    <a:noFill/>
                  </pic:spPr>
                </pic:pic>
              </a:graphicData>
            </a:graphic>
          </wp:inline>
        </w:drawing>
      </w:r>
    </w:p>
    <w:p w14:paraId="6CD7FC3A" w14:textId="5406251B"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5.</w:t>
      </w:r>
      <w:r w:rsidR="00C8349C" w:rsidRPr="003808E1">
        <w:rPr>
          <w:rFonts w:ascii="Times New Roman" w:hAnsi="Times New Roman" w:cs="Times New Roman"/>
          <w:sz w:val="24"/>
          <w:szCs w:val="24"/>
        </w:rPr>
        <w:t xml:space="preserve"> Effects of the significant predictor variables</w:t>
      </w:r>
      <w:r w:rsidR="00AA7378" w:rsidRPr="003808E1">
        <w:rPr>
          <w:rFonts w:ascii="Times New Roman" w:hAnsi="Times New Roman" w:cs="Times New Roman"/>
          <w:sz w:val="24"/>
          <w:szCs w:val="24"/>
        </w:rPr>
        <w:t xml:space="preserve"> (Tables 1–2, 7)</w:t>
      </w:r>
      <w:r w:rsidR="00C8349C" w:rsidRPr="003808E1">
        <w:rPr>
          <w:rFonts w:ascii="Times New Roman" w:hAnsi="Times New Roman" w:cs="Times New Roman"/>
          <w:sz w:val="24"/>
          <w:szCs w:val="24"/>
        </w:rPr>
        <w:t xml:space="preserve">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p>
    <w:p w14:paraId="2E6A62DD" w14:textId="77777777" w:rsidR="001A58E5" w:rsidRPr="003808E1" w:rsidRDefault="001A58E5" w:rsidP="008E1924">
      <w:pPr>
        <w:rPr>
          <w:rFonts w:ascii="Times New Roman" w:hAnsi="Times New Roman" w:cs="Times New Roman"/>
          <w:sz w:val="24"/>
          <w:szCs w:val="24"/>
        </w:rPr>
      </w:pPr>
    </w:p>
    <w:p w14:paraId="177A38C6" w14:textId="77777777" w:rsidR="005C448D" w:rsidRPr="003808E1" w:rsidRDefault="005C448D" w:rsidP="008E1924">
      <w:pPr>
        <w:rPr>
          <w:rFonts w:ascii="Times New Roman" w:hAnsi="Times New Roman" w:cs="Times New Roman"/>
          <w:sz w:val="24"/>
          <w:szCs w:val="24"/>
        </w:rPr>
        <w:sectPr w:rsidR="005C448D" w:rsidRPr="003808E1">
          <w:pgSz w:w="12240" w:h="15840"/>
          <w:pgMar w:top="1440" w:right="1440" w:bottom="1440" w:left="1440" w:header="720" w:footer="720" w:gutter="0"/>
          <w:cols w:space="720"/>
          <w:docGrid w:linePitch="360"/>
        </w:sectPr>
      </w:pPr>
    </w:p>
    <w:p w14:paraId="5D6A7D64" w14:textId="1BAEF263" w:rsidR="005C448D" w:rsidRPr="003808E1" w:rsidRDefault="00E27CE2"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4C2810" wp14:editId="5DF4EDC8">
            <wp:extent cx="7724153" cy="5943600"/>
            <wp:effectExtent l="0" t="0" r="0" b="0"/>
            <wp:docPr id="61337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541DC973" w14:textId="16D46C34" w:rsidR="001A58E5" w:rsidRPr="003808E1" w:rsidRDefault="001A58E5" w:rsidP="008E1924">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Figure 6. </w:t>
      </w:r>
      <w:r w:rsidR="005C448D" w:rsidRPr="003808E1">
        <w:rPr>
          <w:rFonts w:ascii="Times New Roman" w:hAnsi="Times New Roman" w:cs="Times New Roman"/>
          <w:sz w:val="24"/>
          <w:szCs w:val="24"/>
        </w:rPr>
        <w:t xml:space="preserve">Effects of wildlife opening size (i.e., area in ha) on </w:t>
      </w:r>
      <w:r w:rsidR="00E27CE2">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 xml:space="preserve">overall </w:t>
      </w:r>
      <w:r w:rsidR="00F60D87" w:rsidRPr="003808E1">
        <w:rPr>
          <w:rFonts w:ascii="Times New Roman" w:hAnsi="Times New Roman" w:cs="Times New Roman"/>
          <w:sz w:val="24"/>
          <w:szCs w:val="24"/>
        </w:rPr>
        <w:t xml:space="preserve">(ALL) </w:t>
      </w:r>
      <w:r w:rsidR="005C448D" w:rsidRPr="003808E1">
        <w:rPr>
          <w:rFonts w:ascii="Times New Roman" w:hAnsi="Times New Roman" w:cs="Times New Roman"/>
          <w:sz w:val="24"/>
          <w:szCs w:val="24"/>
        </w:rPr>
        <w:t xml:space="preserve">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rsidR="008B47B0">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number of species.</w:t>
      </w:r>
    </w:p>
    <w:p w14:paraId="6F2E0C15" w14:textId="77777777" w:rsidR="001A58E5" w:rsidRPr="003808E1" w:rsidRDefault="001A58E5" w:rsidP="008E1924">
      <w:pPr>
        <w:rPr>
          <w:rFonts w:ascii="Times New Roman" w:hAnsi="Times New Roman" w:cs="Times New Roman"/>
          <w:sz w:val="24"/>
          <w:szCs w:val="24"/>
        </w:rPr>
      </w:pPr>
    </w:p>
    <w:p w14:paraId="178DFDB0" w14:textId="77777777" w:rsidR="005C448D" w:rsidRPr="003808E1" w:rsidRDefault="005C448D" w:rsidP="008E1924">
      <w:pPr>
        <w:rPr>
          <w:rFonts w:ascii="Times New Roman" w:hAnsi="Times New Roman" w:cs="Times New Roman"/>
          <w:sz w:val="24"/>
          <w:szCs w:val="24"/>
        </w:rPr>
        <w:sectPr w:rsidR="005C448D" w:rsidRPr="003808E1" w:rsidSect="005C448D">
          <w:pgSz w:w="15840" w:h="12240" w:orient="landscape"/>
          <w:pgMar w:top="1440" w:right="1440" w:bottom="1440" w:left="1440" w:header="720" w:footer="720" w:gutter="0"/>
          <w:cols w:space="720"/>
          <w:docGrid w:linePitch="360"/>
        </w:sectPr>
      </w:pPr>
    </w:p>
    <w:p w14:paraId="144A3957" w14:textId="66B2421A" w:rsidR="008729BF" w:rsidRPr="003808E1" w:rsidRDefault="008729BF" w:rsidP="008729BF">
      <w:pPr>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CES</w:t>
      </w:r>
    </w:p>
    <w:p w14:paraId="68566A42" w14:textId="77777777" w:rsidR="00E9416E" w:rsidRPr="003808E1" w:rsidRDefault="00E9416E" w:rsidP="008729BF">
      <w:pPr>
        <w:rPr>
          <w:rFonts w:ascii="Times New Roman" w:hAnsi="Times New Roman" w:cs="Times New Roman"/>
          <w:b/>
          <w:bCs/>
          <w:sz w:val="24"/>
          <w:szCs w:val="24"/>
        </w:rPr>
      </w:pPr>
    </w:p>
    <w:p w14:paraId="7E867560" w14:textId="77777777" w:rsidR="008729BF" w:rsidRPr="003808E1" w:rsidRDefault="008729BF" w:rsidP="008729BF">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t>Appendix A</w:t>
      </w:r>
    </w:p>
    <w:p w14:paraId="0751DB9D"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the 66 forest songbird species considered in the guild richness analyses.</w:t>
      </w:r>
    </w:p>
    <w:p w14:paraId="6A62D3B3" w14:textId="77777777" w:rsidR="008729BF" w:rsidRPr="003808E1" w:rsidRDefault="008729BF" w:rsidP="008729BF">
      <w:pPr>
        <w:spacing w:after="0" w:line="276" w:lineRule="auto"/>
        <w:rPr>
          <w:rFonts w:ascii="Times New Roman" w:hAnsi="Times New Roman" w:cs="Times New Roman"/>
          <w:sz w:val="24"/>
          <w:szCs w:val="24"/>
        </w:rPr>
      </w:pPr>
    </w:p>
    <w:p w14:paraId="6C6066AC"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A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494FBCDC" w14:textId="77777777" w:rsidR="008729BF" w:rsidRPr="003808E1" w:rsidRDefault="008729BF" w:rsidP="008729BF">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342F17B2" w14:textId="77777777" w:rsidTr="009154D1">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130D1ED0"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7963D1B3"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570AC74"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4E948B52"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33B1B6EF"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43C3C91D"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490732A7"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721AE061" w14:textId="77777777" w:rsidTr="009154D1">
        <w:trPr>
          <w:trHeight w:val="298"/>
        </w:trPr>
        <w:tc>
          <w:tcPr>
            <w:tcW w:w="3150" w:type="dxa"/>
            <w:tcBorders>
              <w:top w:val="single" w:sz="12" w:space="0" w:color="auto"/>
              <w:left w:val="nil"/>
              <w:bottom w:val="nil"/>
              <w:right w:val="nil"/>
            </w:tcBorders>
            <w:shd w:val="clear" w:color="auto" w:fill="auto"/>
            <w:noWrap/>
            <w:vAlign w:val="center"/>
          </w:tcPr>
          <w:p w14:paraId="0DACD82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Goldfinch</w:t>
            </w:r>
          </w:p>
          <w:p w14:paraId="3AEC93B4"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nus tristis</w:t>
            </w:r>
            <w:r w:rsidRPr="003808E1">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20EB23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77CA41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254A26E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28C2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53D6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E951349" w14:textId="77777777" w:rsidTr="009154D1">
        <w:trPr>
          <w:trHeight w:val="298"/>
        </w:trPr>
        <w:tc>
          <w:tcPr>
            <w:tcW w:w="3150" w:type="dxa"/>
            <w:tcBorders>
              <w:top w:val="nil"/>
              <w:left w:val="nil"/>
              <w:bottom w:val="nil"/>
              <w:right w:val="nil"/>
            </w:tcBorders>
            <w:shd w:val="clear" w:color="auto" w:fill="auto"/>
            <w:noWrap/>
            <w:vAlign w:val="center"/>
          </w:tcPr>
          <w:p w14:paraId="0C1EDA3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Thrasher</w:t>
            </w:r>
          </w:p>
          <w:p w14:paraId="16A6DF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oxostoma ruf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B4BC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4FC779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329293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3C20009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2C444E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73204EE" w14:textId="77777777" w:rsidTr="009154D1">
        <w:trPr>
          <w:trHeight w:val="298"/>
        </w:trPr>
        <w:tc>
          <w:tcPr>
            <w:tcW w:w="3150" w:type="dxa"/>
            <w:tcBorders>
              <w:top w:val="nil"/>
              <w:left w:val="nil"/>
              <w:bottom w:val="nil"/>
              <w:right w:val="nil"/>
            </w:tcBorders>
            <w:shd w:val="clear" w:color="auto" w:fill="auto"/>
            <w:noWrap/>
            <w:vAlign w:val="center"/>
          </w:tcPr>
          <w:p w14:paraId="2811B38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headed Cowbird</w:t>
            </w:r>
          </w:p>
          <w:p w14:paraId="4A21445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Molothrus ater</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47B8E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4F8EA8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2EDA849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101D2B5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A14489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7271753" w14:textId="77777777" w:rsidTr="009154D1">
        <w:trPr>
          <w:trHeight w:val="298"/>
        </w:trPr>
        <w:tc>
          <w:tcPr>
            <w:tcW w:w="3150" w:type="dxa"/>
            <w:tcBorders>
              <w:top w:val="nil"/>
              <w:left w:val="nil"/>
              <w:bottom w:val="nil"/>
              <w:right w:val="nil"/>
            </w:tcBorders>
            <w:shd w:val="clear" w:color="auto" w:fill="auto"/>
            <w:noWrap/>
            <w:vAlign w:val="center"/>
          </w:tcPr>
          <w:p w14:paraId="24F3CEC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rolina Wren</w:t>
            </w:r>
          </w:p>
          <w:p w14:paraId="3850FB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hryothorus ludovicianus</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5C532E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493EAC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0476EE2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9A961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27E02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A335D07" w14:textId="77777777" w:rsidTr="009154D1">
        <w:trPr>
          <w:trHeight w:val="298"/>
        </w:trPr>
        <w:tc>
          <w:tcPr>
            <w:tcW w:w="3150" w:type="dxa"/>
            <w:tcBorders>
              <w:top w:val="nil"/>
              <w:left w:val="nil"/>
              <w:bottom w:val="nil"/>
              <w:right w:val="nil"/>
            </w:tcBorders>
            <w:shd w:val="clear" w:color="auto" w:fill="auto"/>
            <w:noWrap/>
            <w:vAlign w:val="center"/>
          </w:tcPr>
          <w:p w14:paraId="71B698D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edar Waxwing</w:t>
            </w:r>
          </w:p>
          <w:p w14:paraId="0512E1E7"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Bombycilla cedror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71146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4D2800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1295826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ombycillidae</w:t>
            </w:r>
          </w:p>
        </w:tc>
        <w:tc>
          <w:tcPr>
            <w:tcW w:w="1219" w:type="dxa"/>
            <w:tcBorders>
              <w:top w:val="nil"/>
              <w:left w:val="nil"/>
              <w:bottom w:val="nil"/>
              <w:right w:val="nil"/>
            </w:tcBorders>
            <w:shd w:val="clear" w:color="auto" w:fill="auto"/>
            <w:noWrap/>
            <w:vAlign w:val="center"/>
          </w:tcPr>
          <w:p w14:paraId="0CB97BC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EFFA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2690847" w14:textId="77777777" w:rsidTr="009154D1">
        <w:trPr>
          <w:trHeight w:val="298"/>
        </w:trPr>
        <w:tc>
          <w:tcPr>
            <w:tcW w:w="3150" w:type="dxa"/>
            <w:tcBorders>
              <w:top w:val="nil"/>
              <w:left w:val="nil"/>
              <w:bottom w:val="nil"/>
              <w:right w:val="nil"/>
            </w:tcBorders>
            <w:shd w:val="clear" w:color="auto" w:fill="auto"/>
            <w:noWrap/>
            <w:vAlign w:val="center"/>
          </w:tcPr>
          <w:p w14:paraId="3F848C7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estnut-sided Warbler</w:t>
            </w:r>
          </w:p>
          <w:p w14:paraId="5B0D908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etophaga pensylvanic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26ED9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1A53A0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1AAFE1C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874805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C00D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D9571B4" w14:textId="77777777" w:rsidTr="009154D1">
        <w:trPr>
          <w:trHeight w:val="298"/>
        </w:trPr>
        <w:tc>
          <w:tcPr>
            <w:tcW w:w="3150" w:type="dxa"/>
            <w:tcBorders>
              <w:top w:val="nil"/>
              <w:left w:val="nil"/>
              <w:bottom w:val="nil"/>
              <w:right w:val="nil"/>
            </w:tcBorders>
            <w:shd w:val="clear" w:color="auto" w:fill="auto"/>
            <w:noWrap/>
            <w:vAlign w:val="center"/>
          </w:tcPr>
          <w:p w14:paraId="526F73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ipping Sparrow</w:t>
            </w:r>
          </w:p>
          <w:p w14:paraId="18A5F1F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zella passerina</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1413B2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2E87C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2AC3931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2BEF94F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132312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88DA25" w14:textId="77777777" w:rsidTr="009154D1">
        <w:trPr>
          <w:trHeight w:val="298"/>
        </w:trPr>
        <w:tc>
          <w:tcPr>
            <w:tcW w:w="3150" w:type="dxa"/>
            <w:tcBorders>
              <w:top w:val="nil"/>
              <w:left w:val="nil"/>
              <w:bottom w:val="nil"/>
              <w:right w:val="nil"/>
            </w:tcBorders>
            <w:shd w:val="clear" w:color="auto" w:fill="auto"/>
            <w:noWrap/>
            <w:vAlign w:val="center"/>
          </w:tcPr>
          <w:p w14:paraId="0937BE8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ommon Yellowthroat</w:t>
            </w:r>
          </w:p>
          <w:p w14:paraId="3A94834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tricha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E076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73EEB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284F87F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E2003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D34CC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C85DC02" w14:textId="77777777" w:rsidTr="009154D1">
        <w:trPr>
          <w:trHeight w:val="298"/>
        </w:trPr>
        <w:tc>
          <w:tcPr>
            <w:tcW w:w="3150" w:type="dxa"/>
            <w:tcBorders>
              <w:top w:val="nil"/>
              <w:left w:val="nil"/>
              <w:right w:val="nil"/>
            </w:tcBorders>
            <w:shd w:val="clear" w:color="auto" w:fill="auto"/>
            <w:noWrap/>
            <w:vAlign w:val="center"/>
          </w:tcPr>
          <w:p w14:paraId="36259F8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Bluebird</w:t>
            </w:r>
          </w:p>
          <w:p w14:paraId="5C65A8A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ialia siali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304DC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2C82503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E4BA34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56C379B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2422222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w:t>
            </w:r>
          </w:p>
        </w:tc>
      </w:tr>
      <w:tr w:rsidR="008729BF" w:rsidRPr="003808E1" w14:paraId="69E6E07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4656136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Phoebe</w:t>
            </w:r>
          </w:p>
          <w:p w14:paraId="6F32B4E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ayornis phoebe</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0753BA8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322752A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299B0F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CA0813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489EA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bl>
    <w:p w14:paraId="593DA977"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26870CAC"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2D9B2694"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3423C8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BC6C40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35A120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6172BB8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9914F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26ABC3E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464592F3"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25FDEC3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Towhee</w:t>
            </w:r>
          </w:p>
          <w:p w14:paraId="195BC9A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pilo erythrophthalmus</w:t>
            </w:r>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715302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1895A5A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3FFFD3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single" w:sz="18" w:space="0" w:color="auto"/>
              <w:left w:val="nil"/>
              <w:bottom w:val="nil"/>
              <w:right w:val="nil"/>
            </w:tcBorders>
            <w:shd w:val="clear" w:color="auto" w:fill="auto"/>
            <w:noWrap/>
            <w:vAlign w:val="center"/>
          </w:tcPr>
          <w:p w14:paraId="545630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099C25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8F10A56" w14:textId="77777777" w:rsidTr="009154D1">
        <w:trPr>
          <w:trHeight w:val="298"/>
        </w:trPr>
        <w:tc>
          <w:tcPr>
            <w:tcW w:w="3150" w:type="dxa"/>
            <w:tcBorders>
              <w:top w:val="nil"/>
              <w:left w:val="nil"/>
              <w:bottom w:val="nil"/>
              <w:right w:val="nil"/>
            </w:tcBorders>
            <w:shd w:val="clear" w:color="auto" w:fill="auto"/>
            <w:noWrap/>
            <w:vAlign w:val="center"/>
          </w:tcPr>
          <w:p w14:paraId="7623557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Field Sparrow</w:t>
            </w:r>
          </w:p>
          <w:p w14:paraId="449259E5"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izella pusill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D8F91B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47D5E60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3E799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16F2EB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045985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BC1CCFB" w14:textId="77777777" w:rsidTr="009154D1">
        <w:trPr>
          <w:trHeight w:val="298"/>
        </w:trPr>
        <w:tc>
          <w:tcPr>
            <w:tcW w:w="3150" w:type="dxa"/>
            <w:tcBorders>
              <w:top w:val="nil"/>
              <w:left w:val="nil"/>
              <w:bottom w:val="nil"/>
              <w:right w:val="nil"/>
            </w:tcBorders>
            <w:shd w:val="clear" w:color="auto" w:fill="auto"/>
            <w:noWrap/>
            <w:vAlign w:val="center"/>
          </w:tcPr>
          <w:p w14:paraId="22262D7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ay Catbird</w:t>
            </w:r>
          </w:p>
          <w:p w14:paraId="2DAB9E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Dumetella carolinensi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46CF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7534128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69B7DDB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4DC1595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D8E6B9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257950B" w14:textId="77777777" w:rsidTr="009154D1">
        <w:trPr>
          <w:trHeight w:val="298"/>
        </w:trPr>
        <w:tc>
          <w:tcPr>
            <w:tcW w:w="3150" w:type="dxa"/>
            <w:tcBorders>
              <w:top w:val="nil"/>
              <w:left w:val="nil"/>
              <w:bottom w:val="nil"/>
              <w:right w:val="nil"/>
            </w:tcBorders>
            <w:shd w:val="clear" w:color="auto" w:fill="auto"/>
            <w:noWrap/>
            <w:vAlign w:val="center"/>
          </w:tcPr>
          <w:p w14:paraId="44E1863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use Wren</w:t>
            </w:r>
          </w:p>
          <w:p w14:paraId="1AE694F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roglodytes aedon</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DAF4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2B6A38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24F4E4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EEC88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090E96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5A7675E6" w14:textId="77777777" w:rsidTr="009154D1">
        <w:trPr>
          <w:trHeight w:val="298"/>
        </w:trPr>
        <w:tc>
          <w:tcPr>
            <w:tcW w:w="3150" w:type="dxa"/>
            <w:tcBorders>
              <w:top w:val="nil"/>
              <w:left w:val="nil"/>
              <w:bottom w:val="nil"/>
              <w:right w:val="nil"/>
            </w:tcBorders>
            <w:shd w:val="clear" w:color="auto" w:fill="auto"/>
            <w:noWrap/>
            <w:vAlign w:val="center"/>
          </w:tcPr>
          <w:p w14:paraId="24FDCBC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Indigo Bunting</w:t>
            </w:r>
          </w:p>
          <w:p w14:paraId="377F1950"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asserina cyan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FAD6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EFA13F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4ADCC5D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129EC48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FE5B5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D99A5EB" w14:textId="77777777" w:rsidTr="009154D1">
        <w:trPr>
          <w:trHeight w:val="298"/>
        </w:trPr>
        <w:tc>
          <w:tcPr>
            <w:tcW w:w="3150" w:type="dxa"/>
            <w:tcBorders>
              <w:top w:val="nil"/>
              <w:left w:val="nil"/>
              <w:bottom w:val="nil"/>
              <w:right w:val="nil"/>
            </w:tcBorders>
            <w:shd w:val="clear" w:color="auto" w:fill="auto"/>
            <w:noWrap/>
            <w:vAlign w:val="center"/>
          </w:tcPr>
          <w:p w14:paraId="0D95D53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Dove</w:t>
            </w:r>
          </w:p>
          <w:p w14:paraId="4822797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Zenaida macrour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D9A07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490C27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4BAE5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5C6B96B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680FDE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20B043B" w14:textId="77777777" w:rsidTr="009154D1">
        <w:trPr>
          <w:trHeight w:val="298"/>
        </w:trPr>
        <w:tc>
          <w:tcPr>
            <w:tcW w:w="3150" w:type="dxa"/>
            <w:tcBorders>
              <w:top w:val="nil"/>
              <w:left w:val="nil"/>
              <w:bottom w:val="nil"/>
              <w:right w:val="nil"/>
            </w:tcBorders>
            <w:shd w:val="clear" w:color="auto" w:fill="auto"/>
            <w:noWrap/>
            <w:vAlign w:val="center"/>
          </w:tcPr>
          <w:p w14:paraId="4A7EEC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Warbler</w:t>
            </w:r>
          </w:p>
          <w:p w14:paraId="024E884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philadelph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9CEDA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2FA2D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15F852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7278620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F566FC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F9ECE3F" w14:textId="77777777" w:rsidTr="009154D1">
        <w:trPr>
          <w:trHeight w:val="298"/>
        </w:trPr>
        <w:tc>
          <w:tcPr>
            <w:tcW w:w="3150" w:type="dxa"/>
            <w:tcBorders>
              <w:top w:val="nil"/>
              <w:left w:val="nil"/>
              <w:bottom w:val="nil"/>
              <w:right w:val="nil"/>
            </w:tcBorders>
            <w:shd w:val="clear" w:color="auto" w:fill="auto"/>
            <w:noWrap/>
            <w:vAlign w:val="center"/>
          </w:tcPr>
          <w:p w14:paraId="691B294A" w14:textId="77777777" w:rsidR="008729BF"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Cardinal</w:t>
            </w:r>
          </w:p>
          <w:p w14:paraId="7BAE043A" w14:textId="637EBD7E" w:rsidR="00CA7E96" w:rsidRPr="003808E1" w:rsidRDefault="00CA7E96" w:rsidP="009154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A7E96">
              <w:rPr>
                <w:rFonts w:ascii="Times New Roman" w:eastAsia="Times New Roman" w:hAnsi="Times New Roman" w:cs="Times New Roman"/>
                <w:i/>
                <w:iCs/>
                <w:color w:val="000000"/>
                <w:sz w:val="24"/>
                <w:szCs w:val="24"/>
              </w:rPr>
              <w:t>Cardinalis cardinal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DE519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9022C0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360F4D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599DE18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E2CB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673FAAA" w14:textId="77777777" w:rsidTr="009154D1">
        <w:trPr>
          <w:trHeight w:val="298"/>
        </w:trPr>
        <w:tc>
          <w:tcPr>
            <w:tcW w:w="3150" w:type="dxa"/>
            <w:tcBorders>
              <w:top w:val="nil"/>
              <w:left w:val="nil"/>
              <w:bottom w:val="nil"/>
              <w:right w:val="nil"/>
            </w:tcBorders>
            <w:shd w:val="clear" w:color="auto" w:fill="auto"/>
            <w:noWrap/>
            <w:vAlign w:val="center"/>
          </w:tcPr>
          <w:p w14:paraId="1A5B2F5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ong Sparrow</w:t>
            </w:r>
          </w:p>
          <w:p w14:paraId="3733D806"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ospiza melod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AF3399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FF546C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3FA8E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4E12CFF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0B88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19E69DE" w14:textId="77777777" w:rsidTr="009154D1">
        <w:trPr>
          <w:trHeight w:val="298"/>
        </w:trPr>
        <w:tc>
          <w:tcPr>
            <w:tcW w:w="3150" w:type="dxa"/>
            <w:tcBorders>
              <w:top w:val="nil"/>
              <w:left w:val="nil"/>
              <w:right w:val="nil"/>
            </w:tcBorders>
            <w:shd w:val="clear" w:color="auto" w:fill="auto"/>
            <w:noWrap/>
            <w:vAlign w:val="center"/>
          </w:tcPr>
          <w:p w14:paraId="5A6453F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 Warbler</w:t>
            </w:r>
          </w:p>
          <w:p w14:paraId="55F6805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petechia</w:t>
            </w:r>
            <w:r w:rsidRPr="003808E1">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CA6D11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56AF40E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C58F1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1B3575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6CE3937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95C4E5"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655057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illed Cuckoo</w:t>
            </w:r>
          </w:p>
          <w:p w14:paraId="5647C0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american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19C3352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0DAD61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1653D7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single" w:sz="4" w:space="0" w:color="auto"/>
              <w:right w:val="nil"/>
            </w:tcBorders>
            <w:shd w:val="clear" w:color="auto" w:fill="auto"/>
            <w:noWrap/>
            <w:vAlign w:val="center"/>
          </w:tcPr>
          <w:p w14:paraId="297829A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01E29C6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DCDA3B9"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25AF83F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cadian Flycatcher</w:t>
            </w:r>
          </w:p>
          <w:p w14:paraId="5966BEE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virescens</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5B6566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4F1E310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544C5B9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1062C5F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38505B5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AB543C8" w14:textId="77777777" w:rsidTr="009154D1">
        <w:trPr>
          <w:trHeight w:val="298"/>
        </w:trPr>
        <w:tc>
          <w:tcPr>
            <w:tcW w:w="3150" w:type="dxa"/>
            <w:tcBorders>
              <w:left w:val="nil"/>
              <w:bottom w:val="nil"/>
              <w:right w:val="nil"/>
            </w:tcBorders>
            <w:shd w:val="clear" w:color="auto" w:fill="auto"/>
            <w:noWrap/>
            <w:vAlign w:val="center"/>
          </w:tcPr>
          <w:p w14:paraId="550EDF1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and-white Warbler</w:t>
            </w:r>
          </w:p>
          <w:p w14:paraId="3691BBB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Mniotilta vari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FDA479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43F896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32BE7D2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0D542D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0716ED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C55E8E7" w14:textId="77777777" w:rsidTr="009154D1">
        <w:trPr>
          <w:trHeight w:val="298"/>
        </w:trPr>
        <w:tc>
          <w:tcPr>
            <w:tcW w:w="3150" w:type="dxa"/>
            <w:tcBorders>
              <w:left w:val="nil"/>
              <w:bottom w:val="nil"/>
              <w:right w:val="nil"/>
            </w:tcBorders>
            <w:shd w:val="clear" w:color="auto" w:fill="auto"/>
            <w:noWrap/>
            <w:vAlign w:val="center"/>
          </w:tcPr>
          <w:p w14:paraId="56F6332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urnian Warbler</w:t>
            </w:r>
          </w:p>
          <w:p w14:paraId="3E158E2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fusc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BFA407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2A88AD3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586ACEF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4935A8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04199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FE4D653" w14:textId="77777777" w:rsidTr="009154D1">
        <w:trPr>
          <w:trHeight w:val="298"/>
        </w:trPr>
        <w:tc>
          <w:tcPr>
            <w:tcW w:w="3150" w:type="dxa"/>
            <w:tcBorders>
              <w:left w:val="nil"/>
              <w:bottom w:val="nil"/>
              <w:right w:val="nil"/>
            </w:tcBorders>
            <w:shd w:val="clear" w:color="auto" w:fill="auto"/>
            <w:noWrap/>
            <w:vAlign w:val="center"/>
          </w:tcPr>
          <w:p w14:paraId="66D4D14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Blue Warbler</w:t>
            </w:r>
          </w:p>
          <w:p w14:paraId="0D6DE8E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aerulesc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C8C209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36CBD9D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570C66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2791B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B2906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7396EC9" w14:textId="77777777" w:rsidTr="009154D1">
        <w:trPr>
          <w:trHeight w:val="298"/>
        </w:trPr>
        <w:tc>
          <w:tcPr>
            <w:tcW w:w="3150" w:type="dxa"/>
            <w:tcBorders>
              <w:left w:val="nil"/>
              <w:bottom w:val="nil"/>
              <w:right w:val="nil"/>
            </w:tcBorders>
            <w:shd w:val="clear" w:color="auto" w:fill="auto"/>
            <w:noWrap/>
            <w:vAlign w:val="center"/>
          </w:tcPr>
          <w:p w14:paraId="08FF1A2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Green Warbler</w:t>
            </w:r>
          </w:p>
          <w:p w14:paraId="3D9A0DB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vir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0D52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4C2B0E8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AD8EE9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F44F9E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3318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E1ECE6D" w14:textId="77777777" w:rsidTr="009154D1">
        <w:trPr>
          <w:trHeight w:val="298"/>
        </w:trPr>
        <w:tc>
          <w:tcPr>
            <w:tcW w:w="3150" w:type="dxa"/>
            <w:tcBorders>
              <w:left w:val="nil"/>
              <w:bottom w:val="nil"/>
              <w:right w:val="nil"/>
            </w:tcBorders>
            <w:shd w:val="clear" w:color="auto" w:fill="auto"/>
            <w:noWrap/>
            <w:vAlign w:val="center"/>
          </w:tcPr>
          <w:p w14:paraId="215C033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headed Vireo</w:t>
            </w:r>
          </w:p>
          <w:p w14:paraId="61F51C6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Vireo solitari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5005D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FFDFD0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4DE1A8A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6510BD4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3B25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6B07799" w14:textId="77777777" w:rsidTr="009154D1">
        <w:trPr>
          <w:trHeight w:val="298"/>
        </w:trPr>
        <w:tc>
          <w:tcPr>
            <w:tcW w:w="3150" w:type="dxa"/>
            <w:tcBorders>
              <w:left w:val="nil"/>
              <w:bottom w:val="nil"/>
              <w:right w:val="nil"/>
            </w:tcBorders>
            <w:shd w:val="clear" w:color="auto" w:fill="auto"/>
            <w:noWrap/>
            <w:vAlign w:val="center"/>
          </w:tcPr>
          <w:p w14:paraId="0EE2160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Creeper</w:t>
            </w:r>
          </w:p>
          <w:p w14:paraId="1272AE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erthia america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A7EBA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4908139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55E4BBA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301000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86A72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4430905" w14:textId="77777777" w:rsidTr="009154D1">
        <w:trPr>
          <w:trHeight w:val="298"/>
        </w:trPr>
        <w:tc>
          <w:tcPr>
            <w:tcW w:w="3150" w:type="dxa"/>
            <w:tcBorders>
              <w:left w:val="nil"/>
              <w:bottom w:val="nil"/>
              <w:right w:val="nil"/>
            </w:tcBorders>
            <w:shd w:val="clear" w:color="auto" w:fill="auto"/>
            <w:noWrap/>
            <w:vAlign w:val="center"/>
          </w:tcPr>
          <w:p w14:paraId="7AE9112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nada Warbler</w:t>
            </w:r>
          </w:p>
          <w:p w14:paraId="5A45016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rdellin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54AC3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F5F3F8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6414E27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0404FC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E40BA9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05F446" w14:textId="77777777" w:rsidTr="009154D1">
        <w:trPr>
          <w:trHeight w:val="298"/>
        </w:trPr>
        <w:tc>
          <w:tcPr>
            <w:tcW w:w="3150" w:type="dxa"/>
            <w:tcBorders>
              <w:left w:val="nil"/>
              <w:bottom w:val="nil"/>
              <w:right w:val="nil"/>
            </w:tcBorders>
            <w:shd w:val="clear" w:color="auto" w:fill="auto"/>
            <w:noWrap/>
            <w:vAlign w:val="center"/>
          </w:tcPr>
          <w:p w14:paraId="7ABE00A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ark-eyed Junco</w:t>
            </w:r>
          </w:p>
          <w:p w14:paraId="662CA9F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Junco hy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82312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FA410F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642A9F6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left w:val="nil"/>
              <w:bottom w:val="nil"/>
              <w:right w:val="nil"/>
            </w:tcBorders>
            <w:shd w:val="clear" w:color="auto" w:fill="auto"/>
            <w:noWrap/>
            <w:vAlign w:val="center"/>
          </w:tcPr>
          <w:p w14:paraId="52311E0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15B0CC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79EB44E7" w14:textId="77777777" w:rsidTr="008729BF">
        <w:trPr>
          <w:trHeight w:val="298"/>
        </w:trPr>
        <w:tc>
          <w:tcPr>
            <w:tcW w:w="3150" w:type="dxa"/>
            <w:tcBorders>
              <w:left w:val="nil"/>
              <w:bottom w:val="single" w:sz="18" w:space="0" w:color="auto"/>
              <w:right w:val="nil"/>
            </w:tcBorders>
            <w:shd w:val="clear" w:color="auto" w:fill="auto"/>
            <w:noWrap/>
            <w:vAlign w:val="center"/>
          </w:tcPr>
          <w:p w14:paraId="0D74B5D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olden-crowned Kinglet</w:t>
            </w:r>
          </w:p>
          <w:p w14:paraId="4BDDC427" w14:textId="51711182"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Regulus satrapa</w:t>
            </w:r>
            <w:r w:rsidRPr="003808E1">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15BAF931" w14:textId="79B99398"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CKI</w:t>
            </w:r>
          </w:p>
        </w:tc>
        <w:tc>
          <w:tcPr>
            <w:tcW w:w="1392" w:type="dxa"/>
            <w:tcBorders>
              <w:left w:val="nil"/>
              <w:bottom w:val="single" w:sz="18" w:space="0" w:color="auto"/>
              <w:right w:val="nil"/>
            </w:tcBorders>
            <w:shd w:val="clear" w:color="auto" w:fill="auto"/>
            <w:noWrap/>
            <w:vAlign w:val="center"/>
          </w:tcPr>
          <w:p w14:paraId="40F68B4B" w14:textId="5F603995"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left w:val="nil"/>
              <w:bottom w:val="single" w:sz="18" w:space="0" w:color="auto"/>
              <w:right w:val="nil"/>
            </w:tcBorders>
            <w:shd w:val="clear" w:color="auto" w:fill="auto"/>
            <w:noWrap/>
            <w:vAlign w:val="center"/>
          </w:tcPr>
          <w:p w14:paraId="4D4A8274" w14:textId="098E03A4"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gulidae</w:t>
            </w:r>
          </w:p>
        </w:tc>
        <w:tc>
          <w:tcPr>
            <w:tcW w:w="1219" w:type="dxa"/>
            <w:tcBorders>
              <w:left w:val="nil"/>
              <w:bottom w:val="single" w:sz="18" w:space="0" w:color="auto"/>
              <w:right w:val="nil"/>
            </w:tcBorders>
            <w:shd w:val="clear" w:color="auto" w:fill="auto"/>
            <w:noWrap/>
            <w:vAlign w:val="center"/>
          </w:tcPr>
          <w:p w14:paraId="3E7B7D8C" w14:textId="282E5D62"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228C42CC" w14:textId="15C131ED"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686B300C" w14:textId="77777777" w:rsidR="00CA7E96" w:rsidRDefault="00CA7E96" w:rsidP="008729BF">
      <w:pPr>
        <w:rPr>
          <w:rFonts w:ascii="Times New Roman" w:hAnsi="Times New Roman" w:cs="Times New Roman"/>
          <w:sz w:val="24"/>
          <w:szCs w:val="24"/>
        </w:rPr>
      </w:pPr>
    </w:p>
    <w:p w14:paraId="51BF45FB" w14:textId="2FA502DA"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72B4D398"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1EC95F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5C41C7C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629AB73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474D96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1C6403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D9AE72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1AA2CD9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CA7E96" w:rsidRPr="003808E1" w14:paraId="6EC682DF"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755ACA5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airy Woodpecker</w:t>
            </w:r>
          </w:p>
          <w:p w14:paraId="3FD4E01B" w14:textId="37124C25"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Leuconotopicus villosus</w:t>
            </w:r>
            <w:r w:rsidRPr="003808E1">
              <w:rPr>
                <w:rFonts w:ascii="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64A6524F" w14:textId="53FFF2BE"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AWO</w:t>
            </w:r>
          </w:p>
        </w:tc>
        <w:tc>
          <w:tcPr>
            <w:tcW w:w="1392" w:type="dxa"/>
            <w:tcBorders>
              <w:top w:val="single" w:sz="18" w:space="0" w:color="auto"/>
              <w:left w:val="nil"/>
              <w:bottom w:val="nil"/>
              <w:right w:val="nil"/>
            </w:tcBorders>
            <w:shd w:val="clear" w:color="auto" w:fill="auto"/>
            <w:noWrap/>
            <w:vAlign w:val="center"/>
          </w:tcPr>
          <w:p w14:paraId="5BB08D1E" w14:textId="1D1051EB"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65</w:t>
            </w:r>
          </w:p>
        </w:tc>
        <w:tc>
          <w:tcPr>
            <w:tcW w:w="1630" w:type="dxa"/>
            <w:tcBorders>
              <w:top w:val="single" w:sz="18" w:space="0" w:color="auto"/>
              <w:left w:val="nil"/>
              <w:bottom w:val="nil"/>
              <w:right w:val="nil"/>
            </w:tcBorders>
            <w:shd w:val="clear" w:color="auto" w:fill="auto"/>
            <w:noWrap/>
            <w:vAlign w:val="center"/>
          </w:tcPr>
          <w:p w14:paraId="1F22B1BC" w14:textId="1623779F"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single" w:sz="18" w:space="0" w:color="auto"/>
              <w:left w:val="nil"/>
              <w:bottom w:val="nil"/>
              <w:right w:val="nil"/>
            </w:tcBorders>
            <w:shd w:val="clear" w:color="auto" w:fill="auto"/>
            <w:noWrap/>
            <w:vAlign w:val="center"/>
          </w:tcPr>
          <w:p w14:paraId="11093A1D" w14:textId="69B0BAAB"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2A072295" w14:textId="3BF61CE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714EFCDB" w14:textId="77777777" w:rsidTr="009154D1">
        <w:trPr>
          <w:trHeight w:val="298"/>
        </w:trPr>
        <w:tc>
          <w:tcPr>
            <w:tcW w:w="3150" w:type="dxa"/>
            <w:tcBorders>
              <w:left w:val="nil"/>
              <w:bottom w:val="nil"/>
              <w:right w:val="nil"/>
            </w:tcBorders>
            <w:shd w:val="clear" w:color="auto" w:fill="auto"/>
            <w:noWrap/>
            <w:vAlign w:val="center"/>
          </w:tcPr>
          <w:p w14:paraId="79CF85D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ermit Thrush</w:t>
            </w:r>
          </w:p>
          <w:p w14:paraId="0D4B7A4F" w14:textId="294DC0BB"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guttat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39FD19D" w14:textId="26E77EA8"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ETH</w:t>
            </w:r>
          </w:p>
        </w:tc>
        <w:tc>
          <w:tcPr>
            <w:tcW w:w="1392" w:type="dxa"/>
            <w:tcBorders>
              <w:left w:val="nil"/>
              <w:bottom w:val="nil"/>
              <w:right w:val="nil"/>
            </w:tcBorders>
            <w:shd w:val="clear" w:color="auto" w:fill="auto"/>
            <w:noWrap/>
            <w:vAlign w:val="center"/>
          </w:tcPr>
          <w:p w14:paraId="45392E41" w14:textId="19F2B9C4"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4</w:t>
            </w:r>
          </w:p>
        </w:tc>
        <w:tc>
          <w:tcPr>
            <w:tcW w:w="1630" w:type="dxa"/>
            <w:tcBorders>
              <w:left w:val="nil"/>
              <w:bottom w:val="nil"/>
              <w:right w:val="nil"/>
            </w:tcBorders>
            <w:shd w:val="clear" w:color="auto" w:fill="auto"/>
            <w:noWrap/>
            <w:vAlign w:val="center"/>
          </w:tcPr>
          <w:p w14:paraId="3DB0529F" w14:textId="0FCD59AA"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05E83E4" w14:textId="53F590D8"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4F68B69" w14:textId="0EC29041"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69A04DBA" w14:textId="77777777" w:rsidTr="009154D1">
        <w:trPr>
          <w:trHeight w:val="298"/>
        </w:trPr>
        <w:tc>
          <w:tcPr>
            <w:tcW w:w="3150" w:type="dxa"/>
            <w:tcBorders>
              <w:left w:val="nil"/>
              <w:bottom w:val="nil"/>
              <w:right w:val="nil"/>
            </w:tcBorders>
            <w:shd w:val="clear" w:color="auto" w:fill="auto"/>
            <w:noWrap/>
            <w:vAlign w:val="center"/>
          </w:tcPr>
          <w:p w14:paraId="50978F8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Least Flycatcher</w:t>
            </w:r>
          </w:p>
          <w:p w14:paraId="616B462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minim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B70156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5F1B6DB"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6500D07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6B495391"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717DDA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44A80FA3" w14:textId="77777777" w:rsidTr="009154D1">
        <w:trPr>
          <w:trHeight w:val="298"/>
        </w:trPr>
        <w:tc>
          <w:tcPr>
            <w:tcW w:w="3150" w:type="dxa"/>
            <w:tcBorders>
              <w:left w:val="nil"/>
              <w:bottom w:val="nil"/>
              <w:right w:val="nil"/>
            </w:tcBorders>
            <w:shd w:val="clear" w:color="auto" w:fill="auto"/>
            <w:noWrap/>
            <w:vAlign w:val="center"/>
          </w:tcPr>
          <w:p w14:paraId="45D2B99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agnolia Warbler</w:t>
            </w:r>
          </w:p>
          <w:p w14:paraId="40272B67"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magnolia</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9B8DBD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03D5D31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3D10F8D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F27533B"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2B0D35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6854D4A" w14:textId="77777777" w:rsidTr="009154D1">
        <w:trPr>
          <w:trHeight w:val="298"/>
        </w:trPr>
        <w:tc>
          <w:tcPr>
            <w:tcW w:w="3150" w:type="dxa"/>
            <w:tcBorders>
              <w:left w:val="nil"/>
              <w:bottom w:val="nil"/>
              <w:right w:val="nil"/>
            </w:tcBorders>
            <w:shd w:val="clear" w:color="auto" w:fill="auto"/>
            <w:noWrap/>
            <w:vAlign w:val="center"/>
          </w:tcPr>
          <w:p w14:paraId="7E6CBD0C"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Ovenbird</w:t>
            </w:r>
          </w:p>
          <w:p w14:paraId="2C9D7796"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iurus aurocapill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00183A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52415B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146250A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ABD90A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562488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95EAE34" w14:textId="77777777" w:rsidTr="009154D1">
        <w:trPr>
          <w:trHeight w:val="298"/>
        </w:trPr>
        <w:tc>
          <w:tcPr>
            <w:tcW w:w="3150" w:type="dxa"/>
            <w:tcBorders>
              <w:left w:val="nil"/>
              <w:bottom w:val="nil"/>
              <w:right w:val="nil"/>
            </w:tcBorders>
            <w:shd w:val="clear" w:color="auto" w:fill="auto"/>
            <w:noWrap/>
            <w:vAlign w:val="center"/>
          </w:tcPr>
          <w:p w14:paraId="52F2FF9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leated Woodpecker</w:t>
            </w:r>
          </w:p>
          <w:p w14:paraId="4F448A1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Dryocopus pileat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13736C3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E0ACF6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0FC4357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754481F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03A586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14F41F8" w14:textId="77777777" w:rsidTr="009154D1">
        <w:trPr>
          <w:trHeight w:val="298"/>
        </w:trPr>
        <w:tc>
          <w:tcPr>
            <w:tcW w:w="3150" w:type="dxa"/>
            <w:tcBorders>
              <w:left w:val="nil"/>
              <w:bottom w:val="nil"/>
              <w:right w:val="nil"/>
            </w:tcBorders>
            <w:shd w:val="clear" w:color="auto" w:fill="auto"/>
            <w:noWrap/>
            <w:vAlign w:val="center"/>
          </w:tcPr>
          <w:p w14:paraId="004DD69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ne Warbler</w:t>
            </w:r>
          </w:p>
          <w:p w14:paraId="452EF0B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pin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4D598B7"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01506C7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055EC03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F01D34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4133E7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D77555F" w14:textId="77777777" w:rsidTr="009154D1">
        <w:trPr>
          <w:trHeight w:val="298"/>
        </w:trPr>
        <w:tc>
          <w:tcPr>
            <w:tcW w:w="3150" w:type="dxa"/>
            <w:tcBorders>
              <w:left w:val="nil"/>
              <w:bottom w:val="nil"/>
              <w:right w:val="nil"/>
            </w:tcBorders>
            <w:shd w:val="clear" w:color="auto" w:fill="auto"/>
            <w:noWrap/>
            <w:vAlign w:val="center"/>
          </w:tcPr>
          <w:p w14:paraId="28A278C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urple Finch</w:t>
            </w:r>
          </w:p>
          <w:p w14:paraId="7C0177B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aemorhous purpure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5BDB13"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61F053B9"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5BC8C8A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40C6B6D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6024F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B565FBB" w14:textId="77777777" w:rsidTr="009154D1">
        <w:trPr>
          <w:trHeight w:val="298"/>
        </w:trPr>
        <w:tc>
          <w:tcPr>
            <w:tcW w:w="3150" w:type="dxa"/>
            <w:tcBorders>
              <w:left w:val="nil"/>
              <w:bottom w:val="nil"/>
              <w:right w:val="nil"/>
            </w:tcBorders>
            <w:shd w:val="clear" w:color="auto" w:fill="auto"/>
            <w:noWrap/>
            <w:vAlign w:val="center"/>
          </w:tcPr>
          <w:p w14:paraId="46131373"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 Crossbill</w:t>
            </w:r>
          </w:p>
          <w:p w14:paraId="64DDF8DE"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Loxia curvirostr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2A1518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71C1DC6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3530F08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1890D6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1D389B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188FA43" w14:textId="77777777" w:rsidTr="009154D1">
        <w:trPr>
          <w:trHeight w:val="298"/>
        </w:trPr>
        <w:tc>
          <w:tcPr>
            <w:tcW w:w="3150" w:type="dxa"/>
            <w:tcBorders>
              <w:left w:val="nil"/>
              <w:bottom w:val="nil"/>
              <w:right w:val="nil"/>
            </w:tcBorders>
            <w:shd w:val="clear" w:color="auto" w:fill="auto"/>
            <w:noWrap/>
            <w:vAlign w:val="center"/>
          </w:tcPr>
          <w:p w14:paraId="1BA382B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reasted Nuthatch</w:t>
            </w:r>
          </w:p>
          <w:p w14:paraId="6AD9A08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9EF7DC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3B84FE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40DEDF69"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left w:val="nil"/>
              <w:bottom w:val="nil"/>
              <w:right w:val="nil"/>
            </w:tcBorders>
            <w:shd w:val="clear" w:color="auto" w:fill="auto"/>
            <w:noWrap/>
            <w:vAlign w:val="center"/>
          </w:tcPr>
          <w:p w14:paraId="412D8E5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BBA9F9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F04EF45" w14:textId="77777777" w:rsidTr="009154D1">
        <w:trPr>
          <w:trHeight w:val="298"/>
        </w:trPr>
        <w:tc>
          <w:tcPr>
            <w:tcW w:w="3150" w:type="dxa"/>
            <w:tcBorders>
              <w:left w:val="nil"/>
              <w:bottom w:val="nil"/>
              <w:right w:val="nil"/>
            </w:tcBorders>
            <w:shd w:val="clear" w:color="auto" w:fill="auto"/>
            <w:noWrap/>
            <w:vAlign w:val="center"/>
          </w:tcPr>
          <w:p w14:paraId="4EF59BBB" w14:textId="77777777" w:rsidR="00CA7E96" w:rsidRPr="00CA7E96" w:rsidRDefault="00CA7E96" w:rsidP="00CA7E96">
            <w:pPr>
              <w:spacing w:after="0" w:line="240" w:lineRule="auto"/>
              <w:rPr>
                <w:rFonts w:ascii="Times New Roman" w:hAnsi="Times New Roman" w:cs="Times New Roman"/>
                <w:color w:val="000000"/>
                <w:sz w:val="24"/>
                <w:szCs w:val="24"/>
                <w:lang w:val="es-ES"/>
              </w:rPr>
            </w:pPr>
            <w:r w:rsidRPr="00CA7E96">
              <w:rPr>
                <w:rFonts w:ascii="Times New Roman" w:hAnsi="Times New Roman" w:cs="Times New Roman"/>
                <w:color w:val="000000"/>
                <w:sz w:val="24"/>
                <w:szCs w:val="24"/>
                <w:lang w:val="es-ES"/>
              </w:rPr>
              <w:t>Red-eyed Vireo</w:t>
            </w:r>
          </w:p>
          <w:p w14:paraId="3F642209" w14:textId="77777777" w:rsidR="00CA7E96" w:rsidRPr="00CA7E96" w:rsidRDefault="00CA7E96" w:rsidP="00CA7E96">
            <w:pPr>
              <w:spacing w:after="0" w:line="240" w:lineRule="auto"/>
              <w:rPr>
                <w:rFonts w:ascii="Times New Roman" w:hAnsi="Times New Roman" w:cs="Times New Roman"/>
                <w:color w:val="000000"/>
                <w:sz w:val="24"/>
                <w:szCs w:val="24"/>
                <w:lang w:val="es-ES"/>
              </w:rPr>
            </w:pPr>
            <w:r w:rsidRPr="00CA7E96">
              <w:rPr>
                <w:rFonts w:ascii="Times New Roman" w:eastAsia="Times New Roman" w:hAnsi="Times New Roman" w:cs="Times New Roman"/>
                <w:color w:val="000000"/>
                <w:sz w:val="23"/>
                <w:szCs w:val="23"/>
                <w:lang w:val="es-ES"/>
              </w:rPr>
              <w:t>(</w:t>
            </w:r>
            <w:r w:rsidRPr="00CA7E96">
              <w:rPr>
                <w:rFonts w:ascii="Times New Roman" w:eastAsia="Times New Roman" w:hAnsi="Times New Roman" w:cs="Times New Roman"/>
                <w:i/>
                <w:iCs/>
                <w:color w:val="000000"/>
                <w:sz w:val="23"/>
                <w:szCs w:val="23"/>
                <w:lang w:val="es-ES"/>
              </w:rPr>
              <w:t>Vireo olivaceus</w:t>
            </w:r>
            <w:r w:rsidRPr="00CA7E96">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7F7A899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1AFD22ED"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7C31931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14E4037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A66A64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9078654" w14:textId="77777777" w:rsidTr="009154D1">
        <w:trPr>
          <w:trHeight w:val="298"/>
        </w:trPr>
        <w:tc>
          <w:tcPr>
            <w:tcW w:w="3150" w:type="dxa"/>
            <w:tcBorders>
              <w:left w:val="nil"/>
              <w:bottom w:val="nil"/>
              <w:right w:val="nil"/>
            </w:tcBorders>
            <w:shd w:val="clear" w:color="auto" w:fill="auto"/>
            <w:noWrap/>
            <w:vAlign w:val="center"/>
          </w:tcPr>
          <w:p w14:paraId="1B5BF3E0"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ose-breasted Grosbeak</w:t>
            </w:r>
          </w:p>
          <w:p w14:paraId="31A788A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Pheucticus ludovician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0331616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187383B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2291CE2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4E9E1BC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9DC12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850ECCA" w14:textId="77777777" w:rsidTr="009154D1">
        <w:trPr>
          <w:trHeight w:val="298"/>
        </w:trPr>
        <w:tc>
          <w:tcPr>
            <w:tcW w:w="3150" w:type="dxa"/>
            <w:tcBorders>
              <w:left w:val="nil"/>
              <w:bottom w:val="nil"/>
              <w:right w:val="nil"/>
            </w:tcBorders>
            <w:shd w:val="clear" w:color="auto" w:fill="auto"/>
            <w:noWrap/>
            <w:vAlign w:val="center"/>
          </w:tcPr>
          <w:p w14:paraId="50B90ED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carlet Tanager</w:t>
            </w:r>
          </w:p>
          <w:p w14:paraId="667B5580"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Piranga olivace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8BF1F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27CE116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277E8E9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D31C99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A108F2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B523882" w14:textId="77777777" w:rsidTr="009154D1">
        <w:trPr>
          <w:trHeight w:val="298"/>
        </w:trPr>
        <w:tc>
          <w:tcPr>
            <w:tcW w:w="3150" w:type="dxa"/>
            <w:tcBorders>
              <w:left w:val="nil"/>
              <w:bottom w:val="nil"/>
              <w:right w:val="nil"/>
            </w:tcBorders>
            <w:shd w:val="clear" w:color="auto" w:fill="auto"/>
            <w:noWrap/>
            <w:vAlign w:val="center"/>
          </w:tcPr>
          <w:p w14:paraId="4398D38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wainson's Thrush</w:t>
            </w:r>
          </w:p>
          <w:p w14:paraId="58F6D8B3"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ustulat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E426E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1BB4C6D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013C903B"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0B75D96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32270E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6958CBA7" w14:textId="77777777" w:rsidTr="009154D1">
        <w:trPr>
          <w:trHeight w:val="298"/>
        </w:trPr>
        <w:tc>
          <w:tcPr>
            <w:tcW w:w="3150" w:type="dxa"/>
            <w:tcBorders>
              <w:left w:val="nil"/>
              <w:bottom w:val="nil"/>
              <w:right w:val="nil"/>
            </w:tcBorders>
            <w:shd w:val="clear" w:color="auto" w:fill="auto"/>
            <w:noWrap/>
            <w:vAlign w:val="center"/>
          </w:tcPr>
          <w:p w14:paraId="3C4E824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inter Wren</w:t>
            </w:r>
          </w:p>
          <w:p w14:paraId="2AE8E0B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Troglodytes hi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300CCA7"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10B8012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7E1110E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6FC16E2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AAC26C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0EBBBC6" w14:textId="77777777" w:rsidTr="009154D1">
        <w:trPr>
          <w:trHeight w:val="298"/>
        </w:trPr>
        <w:tc>
          <w:tcPr>
            <w:tcW w:w="3150" w:type="dxa"/>
            <w:tcBorders>
              <w:left w:val="nil"/>
              <w:bottom w:val="nil"/>
              <w:right w:val="nil"/>
            </w:tcBorders>
            <w:shd w:val="clear" w:color="auto" w:fill="auto"/>
            <w:noWrap/>
            <w:vAlign w:val="center"/>
          </w:tcPr>
          <w:p w14:paraId="0E89AF5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od Thrush</w:t>
            </w:r>
          </w:p>
          <w:p w14:paraId="5317949C"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ylocichla musteli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AD0AE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6B8703E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35AE58B1"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7C8D3DC3"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1875C4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F72B3FC" w14:textId="77777777" w:rsidTr="009154D1">
        <w:trPr>
          <w:trHeight w:val="298"/>
        </w:trPr>
        <w:tc>
          <w:tcPr>
            <w:tcW w:w="3150" w:type="dxa"/>
            <w:tcBorders>
              <w:left w:val="nil"/>
              <w:right w:val="nil"/>
            </w:tcBorders>
            <w:shd w:val="clear" w:color="auto" w:fill="auto"/>
            <w:noWrap/>
            <w:vAlign w:val="center"/>
          </w:tcPr>
          <w:p w14:paraId="7E8F8CAB"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rm-eating Warbler</w:t>
            </w:r>
          </w:p>
          <w:p w14:paraId="641471FB"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elmitheros vermivorum</w:t>
            </w:r>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7F659FB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78AE3BF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4F40AF21"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7F8B6AD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28DA7F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0281D85F" w14:textId="77777777" w:rsidTr="009154D1">
        <w:trPr>
          <w:trHeight w:val="298"/>
        </w:trPr>
        <w:tc>
          <w:tcPr>
            <w:tcW w:w="3150" w:type="dxa"/>
            <w:tcBorders>
              <w:left w:val="nil"/>
              <w:bottom w:val="single" w:sz="4" w:space="0" w:color="auto"/>
              <w:right w:val="nil"/>
            </w:tcBorders>
            <w:shd w:val="clear" w:color="auto" w:fill="auto"/>
            <w:noWrap/>
            <w:vAlign w:val="center"/>
          </w:tcPr>
          <w:p w14:paraId="5E6F95EC"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rumped Warbler</w:t>
            </w:r>
          </w:p>
          <w:p w14:paraId="79D7749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oronata</w:t>
            </w:r>
            <w:r w:rsidRPr="003808E1">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9A0E0B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0BD95267"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2B3AFA4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10A167B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1B14A81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D2F6EE3"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4A566FB4"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edstart</w:t>
            </w:r>
          </w:p>
          <w:p w14:paraId="71083943"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ruticilla</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6389AD4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33C8A8CD"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3400828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129D89B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40B9A65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2A31F57" w14:textId="77777777" w:rsidTr="009154D1">
        <w:trPr>
          <w:trHeight w:val="298"/>
        </w:trPr>
        <w:tc>
          <w:tcPr>
            <w:tcW w:w="3150" w:type="dxa"/>
            <w:tcBorders>
              <w:top w:val="nil"/>
              <w:left w:val="nil"/>
              <w:bottom w:val="nil"/>
              <w:right w:val="nil"/>
            </w:tcBorders>
            <w:shd w:val="clear" w:color="auto" w:fill="auto"/>
            <w:noWrap/>
            <w:vAlign w:val="center"/>
          </w:tcPr>
          <w:p w14:paraId="0FBDCA0B"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illed Cuckoo</w:t>
            </w:r>
          </w:p>
          <w:p w14:paraId="7EFCB7B9"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erythropthalm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212918"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53326558"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4F66C2D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nil"/>
              <w:right w:val="nil"/>
            </w:tcBorders>
            <w:shd w:val="clear" w:color="auto" w:fill="auto"/>
            <w:noWrap/>
            <w:vAlign w:val="center"/>
          </w:tcPr>
          <w:p w14:paraId="344CFB0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08474EB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3</w:t>
            </w:r>
          </w:p>
        </w:tc>
      </w:tr>
      <w:tr w:rsidR="00CA7E96" w:rsidRPr="003808E1" w14:paraId="7203CC43"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7E26C8A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Wood-Pewee</w:t>
            </w:r>
          </w:p>
          <w:p w14:paraId="0081FEF8" w14:textId="30EDEEE4"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ntopus viren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161F11D0" w14:textId="32F26A7C"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WP</w:t>
            </w:r>
          </w:p>
        </w:tc>
        <w:tc>
          <w:tcPr>
            <w:tcW w:w="1392" w:type="dxa"/>
            <w:tcBorders>
              <w:top w:val="nil"/>
              <w:left w:val="nil"/>
              <w:bottom w:val="single" w:sz="18" w:space="0" w:color="auto"/>
              <w:right w:val="nil"/>
            </w:tcBorders>
            <w:shd w:val="clear" w:color="auto" w:fill="auto"/>
            <w:noWrap/>
            <w:vAlign w:val="center"/>
          </w:tcPr>
          <w:p w14:paraId="40FB285D" w14:textId="18EBDFBB"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01</w:t>
            </w:r>
          </w:p>
        </w:tc>
        <w:tc>
          <w:tcPr>
            <w:tcW w:w="1630" w:type="dxa"/>
            <w:tcBorders>
              <w:top w:val="nil"/>
              <w:left w:val="nil"/>
              <w:bottom w:val="single" w:sz="18" w:space="0" w:color="auto"/>
              <w:right w:val="nil"/>
            </w:tcBorders>
            <w:shd w:val="clear" w:color="auto" w:fill="auto"/>
            <w:noWrap/>
            <w:vAlign w:val="center"/>
          </w:tcPr>
          <w:p w14:paraId="7E4847EB" w14:textId="2BF2C3C1"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5FBF982" w14:textId="1B4C8D2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1E9FC2E0" w14:textId="62CF8999"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6C00BB8" w14:textId="77777777" w:rsidR="008729BF" w:rsidRPr="003808E1" w:rsidRDefault="008729BF" w:rsidP="008729BF"/>
    <w:p w14:paraId="608E628A"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5048A8F3"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51673A0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0029D59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FF4D54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EA6FE8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78055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116910A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06B1063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CA7E96" w:rsidRPr="003808E1" w14:paraId="0281741A"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12DADC5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eat-crested Flycatcher</w:t>
            </w:r>
          </w:p>
          <w:p w14:paraId="51B2A61A" w14:textId="7142B856"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yiarchus crinitus</w:t>
            </w:r>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4D9B24F6" w14:textId="27A6B2D4"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CFL</w:t>
            </w:r>
          </w:p>
        </w:tc>
        <w:tc>
          <w:tcPr>
            <w:tcW w:w="1392" w:type="dxa"/>
            <w:tcBorders>
              <w:top w:val="single" w:sz="18" w:space="0" w:color="auto"/>
              <w:left w:val="nil"/>
              <w:bottom w:val="nil"/>
              <w:right w:val="nil"/>
            </w:tcBorders>
            <w:shd w:val="clear" w:color="auto" w:fill="auto"/>
            <w:noWrap/>
            <w:vAlign w:val="center"/>
          </w:tcPr>
          <w:p w14:paraId="53E5D253" w14:textId="412744F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w:t>
            </w:r>
          </w:p>
        </w:tc>
        <w:tc>
          <w:tcPr>
            <w:tcW w:w="1630" w:type="dxa"/>
            <w:tcBorders>
              <w:top w:val="single" w:sz="18" w:space="0" w:color="auto"/>
              <w:left w:val="nil"/>
              <w:bottom w:val="nil"/>
              <w:right w:val="nil"/>
            </w:tcBorders>
            <w:shd w:val="clear" w:color="auto" w:fill="auto"/>
            <w:noWrap/>
            <w:vAlign w:val="center"/>
          </w:tcPr>
          <w:p w14:paraId="32C295A4" w14:textId="1A8D51F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6DF38619" w14:textId="3A8DED82"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326C5EE6" w14:textId="71DD755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6C557A23" w14:textId="77777777" w:rsidTr="009154D1">
        <w:trPr>
          <w:trHeight w:val="298"/>
        </w:trPr>
        <w:tc>
          <w:tcPr>
            <w:tcW w:w="3150" w:type="dxa"/>
            <w:tcBorders>
              <w:top w:val="nil"/>
              <w:left w:val="nil"/>
              <w:bottom w:val="nil"/>
              <w:right w:val="nil"/>
            </w:tcBorders>
            <w:shd w:val="clear" w:color="auto" w:fill="auto"/>
            <w:noWrap/>
            <w:vAlign w:val="center"/>
          </w:tcPr>
          <w:p w14:paraId="2D5534A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oded Warbler</w:t>
            </w:r>
          </w:p>
          <w:p w14:paraId="5B11DEE4" w14:textId="38D23619"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itrina</w:t>
            </w:r>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7A0BC6D" w14:textId="73723CD6"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4C697524" w14:textId="0094E332"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45</w:t>
            </w:r>
          </w:p>
        </w:tc>
        <w:tc>
          <w:tcPr>
            <w:tcW w:w="1630" w:type="dxa"/>
            <w:tcBorders>
              <w:top w:val="nil"/>
              <w:left w:val="nil"/>
              <w:bottom w:val="nil"/>
              <w:right w:val="nil"/>
            </w:tcBorders>
            <w:shd w:val="clear" w:color="auto" w:fill="auto"/>
            <w:noWrap/>
            <w:vAlign w:val="center"/>
          </w:tcPr>
          <w:p w14:paraId="04BFD43A" w14:textId="6ADC959B"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E3D68FF" w14:textId="2B644E1A"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4F1D3C2" w14:textId="421504F3"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49CA77D" w14:textId="77777777" w:rsidTr="009154D1">
        <w:trPr>
          <w:trHeight w:val="298"/>
        </w:trPr>
        <w:tc>
          <w:tcPr>
            <w:tcW w:w="3150" w:type="dxa"/>
            <w:tcBorders>
              <w:top w:val="nil"/>
              <w:left w:val="nil"/>
              <w:bottom w:val="nil"/>
              <w:right w:val="nil"/>
            </w:tcBorders>
            <w:shd w:val="clear" w:color="auto" w:fill="auto"/>
            <w:noWrap/>
            <w:vAlign w:val="center"/>
          </w:tcPr>
          <w:p w14:paraId="3B4FB50E"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Parula</w:t>
            </w:r>
          </w:p>
          <w:p w14:paraId="7BE1A8FC"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americana</w:t>
            </w:r>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B1CC6A8"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39FDDF4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5B6C05E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A2C527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164018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7F2D51C" w14:textId="77777777" w:rsidTr="009154D1">
        <w:trPr>
          <w:trHeight w:val="298"/>
        </w:trPr>
        <w:tc>
          <w:tcPr>
            <w:tcW w:w="3150" w:type="dxa"/>
            <w:tcBorders>
              <w:top w:val="nil"/>
              <w:left w:val="nil"/>
              <w:right w:val="nil"/>
            </w:tcBorders>
            <w:shd w:val="clear" w:color="auto" w:fill="auto"/>
            <w:noWrap/>
            <w:vAlign w:val="center"/>
          </w:tcPr>
          <w:p w14:paraId="28D2267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Veery</w:t>
            </w:r>
          </w:p>
          <w:p w14:paraId="211AD56A"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fuscescen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1D79F4BD"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6AAEB71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4BB31C0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146887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79ED195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FCA9E19"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59E6623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throated Vireo</w:t>
            </w:r>
          </w:p>
          <w:p w14:paraId="7652F062"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Vireo flavifron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66DCCAF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3F63978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6AB93DE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top w:val="nil"/>
              <w:left w:val="nil"/>
              <w:bottom w:val="single" w:sz="4" w:space="0" w:color="auto"/>
              <w:right w:val="nil"/>
            </w:tcBorders>
            <w:shd w:val="clear" w:color="auto" w:fill="auto"/>
            <w:noWrap/>
            <w:vAlign w:val="center"/>
          </w:tcPr>
          <w:p w14:paraId="5F87DC2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7A15577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w:t>
            </w:r>
          </w:p>
        </w:tc>
      </w:tr>
      <w:tr w:rsidR="00CA7E96" w:rsidRPr="003808E1" w14:paraId="796EAB5D"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3B1FDB6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obin</w:t>
            </w:r>
          </w:p>
          <w:p w14:paraId="5030F2B5"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urdus migratorius</w:t>
            </w:r>
            <w:r w:rsidRPr="003808E1">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00DBE00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O</w:t>
            </w:r>
          </w:p>
        </w:tc>
        <w:tc>
          <w:tcPr>
            <w:tcW w:w="1392" w:type="dxa"/>
            <w:tcBorders>
              <w:top w:val="single" w:sz="4" w:space="0" w:color="auto"/>
              <w:left w:val="nil"/>
              <w:bottom w:val="nil"/>
              <w:right w:val="nil"/>
            </w:tcBorders>
            <w:shd w:val="clear" w:color="auto" w:fill="auto"/>
            <w:noWrap/>
            <w:vAlign w:val="center"/>
          </w:tcPr>
          <w:p w14:paraId="0E2D161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72B59C7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3C406F5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0EFC204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2EEEDC6" w14:textId="77777777" w:rsidTr="009154D1">
        <w:trPr>
          <w:trHeight w:val="298"/>
        </w:trPr>
        <w:tc>
          <w:tcPr>
            <w:tcW w:w="3150" w:type="dxa"/>
            <w:tcBorders>
              <w:top w:val="nil"/>
              <w:left w:val="nil"/>
              <w:bottom w:val="nil"/>
              <w:right w:val="nil"/>
            </w:tcBorders>
            <w:shd w:val="clear" w:color="auto" w:fill="auto"/>
            <w:noWrap/>
            <w:vAlign w:val="center"/>
          </w:tcPr>
          <w:p w14:paraId="25B106B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capped Chickadee</w:t>
            </w:r>
          </w:p>
          <w:p w14:paraId="135C9FE3"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ecile atricapill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36E7A6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205B222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63391BD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20EEB8E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137C0D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7E11F6E" w14:textId="77777777" w:rsidTr="009154D1">
        <w:trPr>
          <w:trHeight w:val="298"/>
        </w:trPr>
        <w:tc>
          <w:tcPr>
            <w:tcW w:w="3150" w:type="dxa"/>
            <w:tcBorders>
              <w:top w:val="nil"/>
              <w:left w:val="nil"/>
              <w:bottom w:val="nil"/>
              <w:right w:val="nil"/>
            </w:tcBorders>
            <w:shd w:val="clear" w:color="auto" w:fill="auto"/>
            <w:noWrap/>
            <w:vAlign w:val="center"/>
          </w:tcPr>
          <w:p w14:paraId="332498B4"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gray Gnatcatcher</w:t>
            </w:r>
          </w:p>
          <w:p w14:paraId="1E02F32E"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lioptila caerul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37F19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673D264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F2FAA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olioptilidae</w:t>
            </w:r>
          </w:p>
        </w:tc>
        <w:tc>
          <w:tcPr>
            <w:tcW w:w="1219" w:type="dxa"/>
            <w:tcBorders>
              <w:top w:val="nil"/>
              <w:left w:val="nil"/>
              <w:bottom w:val="nil"/>
              <w:right w:val="nil"/>
            </w:tcBorders>
            <w:shd w:val="clear" w:color="auto" w:fill="auto"/>
            <w:noWrap/>
            <w:vAlign w:val="center"/>
          </w:tcPr>
          <w:p w14:paraId="1787296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374CC9A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4CD4ACE7" w14:textId="77777777" w:rsidTr="009154D1">
        <w:trPr>
          <w:trHeight w:val="298"/>
        </w:trPr>
        <w:tc>
          <w:tcPr>
            <w:tcW w:w="3150" w:type="dxa"/>
            <w:tcBorders>
              <w:top w:val="nil"/>
              <w:left w:val="nil"/>
              <w:bottom w:val="nil"/>
              <w:right w:val="nil"/>
            </w:tcBorders>
            <w:shd w:val="clear" w:color="auto" w:fill="auto"/>
            <w:noWrap/>
            <w:vAlign w:val="center"/>
          </w:tcPr>
          <w:p w14:paraId="327F79EE"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owny Woodpecker</w:t>
            </w:r>
          </w:p>
          <w:p w14:paraId="5F75776D"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coides pubescen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7373E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0314C1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3E3FED0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575495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F8B44A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B323918" w14:textId="77777777" w:rsidTr="009154D1">
        <w:trPr>
          <w:trHeight w:val="298"/>
        </w:trPr>
        <w:tc>
          <w:tcPr>
            <w:tcW w:w="3150" w:type="dxa"/>
            <w:tcBorders>
              <w:top w:val="nil"/>
              <w:left w:val="nil"/>
              <w:bottom w:val="nil"/>
              <w:right w:val="nil"/>
            </w:tcBorders>
            <w:shd w:val="clear" w:color="auto" w:fill="auto"/>
            <w:noWrap/>
            <w:vAlign w:val="center"/>
          </w:tcPr>
          <w:p w14:paraId="15FA00A6"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Flicker</w:t>
            </w:r>
          </w:p>
          <w:p w14:paraId="32F794E8"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laptes aurat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F184F6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42AA714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1FC8118D"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9560B8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50490C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B157210" w14:textId="77777777" w:rsidTr="009154D1">
        <w:trPr>
          <w:trHeight w:val="298"/>
        </w:trPr>
        <w:tc>
          <w:tcPr>
            <w:tcW w:w="3150" w:type="dxa"/>
            <w:tcBorders>
              <w:top w:val="nil"/>
              <w:left w:val="nil"/>
              <w:bottom w:val="nil"/>
              <w:right w:val="nil"/>
            </w:tcBorders>
            <w:shd w:val="clear" w:color="auto" w:fill="auto"/>
            <w:noWrap/>
            <w:vAlign w:val="center"/>
          </w:tcPr>
          <w:p w14:paraId="40C526A9"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ellied Woodpecker</w:t>
            </w:r>
          </w:p>
          <w:p w14:paraId="6668EC2C"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anerpes carolin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239387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4837F6F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260A0B0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A55758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B8A135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BB97615" w14:textId="77777777" w:rsidTr="009154D1">
        <w:trPr>
          <w:trHeight w:val="298"/>
        </w:trPr>
        <w:tc>
          <w:tcPr>
            <w:tcW w:w="3150" w:type="dxa"/>
            <w:tcBorders>
              <w:top w:val="nil"/>
              <w:left w:val="nil"/>
              <w:bottom w:val="nil"/>
              <w:right w:val="nil"/>
            </w:tcBorders>
            <w:shd w:val="clear" w:color="auto" w:fill="auto"/>
            <w:noWrap/>
            <w:vAlign w:val="center"/>
          </w:tcPr>
          <w:p w14:paraId="70C587C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Tufted Titmouse</w:t>
            </w:r>
          </w:p>
          <w:p w14:paraId="64F6F7CB"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Baeolophus bicolor</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8D159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C8127F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11E6923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5582E70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9E6864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4505A4E9" w14:textId="77777777" w:rsidTr="009154D1">
        <w:trPr>
          <w:trHeight w:val="298"/>
        </w:trPr>
        <w:tc>
          <w:tcPr>
            <w:tcW w:w="3150" w:type="dxa"/>
            <w:tcBorders>
              <w:top w:val="nil"/>
              <w:left w:val="nil"/>
              <w:right w:val="nil"/>
            </w:tcBorders>
            <w:shd w:val="clear" w:color="auto" w:fill="auto"/>
            <w:noWrap/>
            <w:vAlign w:val="center"/>
          </w:tcPr>
          <w:p w14:paraId="54F3D0E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hite-breasted Nuthatch</w:t>
            </w:r>
          </w:p>
          <w:p w14:paraId="28A12BFE"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rolinensi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A218A7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3C9ACE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AFA0FA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top w:val="nil"/>
              <w:left w:val="nil"/>
              <w:right w:val="nil"/>
            </w:tcBorders>
            <w:shd w:val="clear" w:color="auto" w:fill="auto"/>
            <w:noWrap/>
            <w:vAlign w:val="center"/>
          </w:tcPr>
          <w:p w14:paraId="163834D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54F0F2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CA3039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049452A5"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ellied Sapsucker</w:t>
            </w:r>
          </w:p>
          <w:p w14:paraId="493328CE"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hyrapicus vari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AB14EC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0F27663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7588D12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1CCC8D1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6E4DE04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2167F75" w14:textId="77777777" w:rsidR="00542D86" w:rsidRPr="003808E1" w:rsidRDefault="00542D86" w:rsidP="00D71F98"/>
    <w:p w14:paraId="047BDC6B" w14:textId="77777777" w:rsidR="00542D86" w:rsidRPr="003808E1" w:rsidRDefault="00542D86" w:rsidP="00D71F98"/>
    <w:p w14:paraId="514F64D3" w14:textId="77777777" w:rsidR="00542D86" w:rsidRPr="003808E1" w:rsidRDefault="00542D86" w:rsidP="00D71F98"/>
    <w:p w14:paraId="3B125038" w14:textId="77777777" w:rsidR="00EF607C" w:rsidRPr="003808E1" w:rsidRDefault="00EF607C" w:rsidP="00D71F98"/>
    <w:p w14:paraId="08A870D1" w14:textId="77777777" w:rsidR="008729BF" w:rsidRPr="003808E1" w:rsidRDefault="008729BF" w:rsidP="00D71F98"/>
    <w:p w14:paraId="3BDEAA09" w14:textId="77777777" w:rsidR="008729BF" w:rsidRPr="003808E1" w:rsidRDefault="008729BF" w:rsidP="00D71F98"/>
    <w:p w14:paraId="462C8454" w14:textId="77777777" w:rsidR="008729BF" w:rsidRPr="003808E1" w:rsidRDefault="008729BF" w:rsidP="00D71F98"/>
    <w:p w14:paraId="29D625F6" w14:textId="77777777" w:rsidR="008729BF" w:rsidRPr="003808E1" w:rsidRDefault="008729BF" w:rsidP="00D71F98"/>
    <w:p w14:paraId="66897B8D" w14:textId="77777777" w:rsidR="008729BF" w:rsidRPr="003808E1" w:rsidRDefault="008729BF" w:rsidP="00D71F98"/>
    <w:p w14:paraId="5B451C06" w14:textId="77777777" w:rsidR="00542D86" w:rsidRPr="003808E1" w:rsidRDefault="00542D86" w:rsidP="00542D86">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B</w:t>
      </w:r>
    </w:p>
    <w:p w14:paraId="0550F756" w14:textId="368B1ADD" w:rsidR="00542D86" w:rsidRPr="003808E1" w:rsidRDefault="00542D86" w:rsidP="00542D86">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multi-species game bird occupancy analyses</w:t>
      </w:r>
      <w:r w:rsidR="0042470B" w:rsidRPr="003808E1">
        <w:rPr>
          <w:rFonts w:ascii="Times New Roman" w:hAnsi="Times New Roman" w:cs="Times New Roman"/>
          <w:sz w:val="24"/>
          <w:szCs w:val="24"/>
        </w:rPr>
        <w:t>.</w:t>
      </w:r>
    </w:p>
    <w:p w14:paraId="0E2D59F7" w14:textId="77777777" w:rsidR="00542D86" w:rsidRPr="003808E1" w:rsidRDefault="00542D86" w:rsidP="00542D86">
      <w:pPr>
        <w:spacing w:after="0" w:line="276" w:lineRule="auto"/>
        <w:rPr>
          <w:rFonts w:ascii="Times New Roman" w:hAnsi="Times New Roman" w:cs="Times New Roman"/>
          <w:sz w:val="24"/>
          <w:szCs w:val="24"/>
        </w:rPr>
      </w:pPr>
    </w:p>
    <w:p w14:paraId="5DCC12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model{</w:t>
      </w:r>
    </w:p>
    <w:p w14:paraId="0D9095F5" w14:textId="77777777" w:rsidR="008729BF" w:rsidRPr="003808E1" w:rsidRDefault="008729BF" w:rsidP="008729BF">
      <w:pPr>
        <w:spacing w:after="0"/>
        <w:rPr>
          <w:rFonts w:ascii="Courier New" w:hAnsi="Courier New" w:cs="Courier New"/>
          <w:sz w:val="20"/>
          <w:szCs w:val="20"/>
        </w:rPr>
      </w:pPr>
    </w:p>
    <w:p w14:paraId="37EE85D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IOR DISTRIBUTIONS</w:t>
      </w:r>
    </w:p>
    <w:p w14:paraId="6251B3F9" w14:textId="77777777" w:rsidR="008729BF" w:rsidRPr="003808E1" w:rsidRDefault="008729BF" w:rsidP="008729BF">
      <w:pPr>
        <w:spacing w:after="0"/>
        <w:rPr>
          <w:rFonts w:ascii="Courier New" w:hAnsi="Courier New" w:cs="Courier New"/>
          <w:sz w:val="20"/>
          <w:szCs w:val="20"/>
        </w:rPr>
      </w:pPr>
    </w:p>
    <w:p w14:paraId="172BF75D" w14:textId="6277A1B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5A3D265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witu ~ dunif(-10, 10) #WITU</w:t>
      </w:r>
    </w:p>
    <w:p w14:paraId="76F48B1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rugr ~ dunif(-10, 10) #RUGR</w:t>
      </w:r>
    </w:p>
    <w:p w14:paraId="1E8876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amwo ~ dunif(-10, 10) #AMWO</w:t>
      </w:r>
    </w:p>
    <w:p w14:paraId="742F4182" w14:textId="77777777" w:rsidR="00EF607C" w:rsidRPr="003808E1" w:rsidRDefault="00EF607C" w:rsidP="008729BF">
      <w:pPr>
        <w:spacing w:after="0"/>
        <w:rPr>
          <w:rFonts w:ascii="Courier New" w:hAnsi="Courier New" w:cs="Courier New"/>
          <w:sz w:val="20"/>
          <w:szCs w:val="20"/>
        </w:rPr>
      </w:pPr>
    </w:p>
    <w:p w14:paraId="19979C72" w14:textId="2282B5BB" w:rsidR="00DB5707"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626D2FD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cov in 1:n.sitecovs){</w:t>
      </w:r>
    </w:p>
    <w:p w14:paraId="11D0376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sitecov] ~ dlogis(0, 1) #WITU</w:t>
      </w:r>
    </w:p>
    <w:p w14:paraId="7BEB038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sitecov] ~ dlogis(0, 1) #RUGR</w:t>
      </w:r>
    </w:p>
    <w:p w14:paraId="01F3FF7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amwo[sitecov] ~ dlogis(0, 1) #AMWO</w:t>
      </w:r>
    </w:p>
    <w:p w14:paraId="089CE1A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588D66E" w14:textId="77777777" w:rsidR="00EF607C" w:rsidRPr="003808E1" w:rsidRDefault="00EF607C" w:rsidP="008729BF">
      <w:pPr>
        <w:spacing w:after="0"/>
        <w:rPr>
          <w:rFonts w:ascii="Courier New" w:hAnsi="Courier New" w:cs="Courier New"/>
          <w:sz w:val="20"/>
          <w:szCs w:val="20"/>
        </w:rPr>
      </w:pPr>
    </w:p>
    <w:p w14:paraId="50C946C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7E0CE89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witu ~ dgamma(0.1, 0.1) #WITU</w:t>
      </w:r>
    </w:p>
    <w:p w14:paraId="5044CC8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rugr ~ dgamma(0.1, 0.1) #RUGR</w:t>
      </w:r>
    </w:p>
    <w:p w14:paraId="7A67AD8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amwo ~ dgamma(0.1, 0.1) #AMWO</w:t>
      </w:r>
    </w:p>
    <w:p w14:paraId="4C3F12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year in 1:n.years) {</w:t>
      </w:r>
    </w:p>
    <w:p w14:paraId="2AB6D13C" w14:textId="737245F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witu[year] ~ dnorm(alpha0.witu, tau.rye.witu) </w:t>
      </w:r>
    </w:p>
    <w:p w14:paraId="4285BEDE" w14:textId="01F35E9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rugr[year] ~ dnorm(alpha0.rugr, tau.rye.rugr) </w:t>
      </w:r>
    </w:p>
    <w:p w14:paraId="1FF81CD9" w14:textId="7080878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amwo[year] ~ dnorm(alpha0.amwo, tau.rye.amwo) </w:t>
      </w:r>
    </w:p>
    <w:p w14:paraId="0C776E4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CCE4B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2A2941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6F6378A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rugr ~ dlogis(0, 1) #WITU+RUGR</w:t>
      </w:r>
    </w:p>
    <w:p w14:paraId="5618224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amwo ~ dlogis(0, 1) #WITU+AMWO</w:t>
      </w:r>
    </w:p>
    <w:p w14:paraId="76E759C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amwo ~ dlogis(0, 1) #RUGR+AMWO</w:t>
      </w:r>
    </w:p>
    <w:p w14:paraId="246B0CC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39D68CE8" w14:textId="77777777" w:rsidR="00EF607C" w:rsidRPr="003808E1" w:rsidRDefault="00EF607C" w:rsidP="008729BF">
      <w:pPr>
        <w:spacing w:after="0"/>
        <w:rPr>
          <w:rFonts w:ascii="Courier New" w:hAnsi="Courier New" w:cs="Courier New"/>
          <w:sz w:val="20"/>
          <w:szCs w:val="20"/>
        </w:rPr>
      </w:pPr>
    </w:p>
    <w:p w14:paraId="4DA4FFD3" w14:textId="43184F19"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1BEC423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pcs ~ dunif(-10, 10) #WITU in-person point count survey</w:t>
      </w:r>
    </w:p>
    <w:p w14:paraId="51B3FC9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rugr.pcs ~ dunif(-10, 10) #RUGR in-person point count survey</w:t>
      </w:r>
    </w:p>
    <w:p w14:paraId="00EDD5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pcs ~ dunif(-10, 10) #AMWO in-person point count survey</w:t>
      </w:r>
    </w:p>
    <w:p w14:paraId="41C1767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gc ~ dunif(-10, 10) #WITU game camera survey</w:t>
      </w:r>
    </w:p>
    <w:p w14:paraId="058876C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aru ~ dunif(-10, 10) #WITU acoustic recording unit survey</w:t>
      </w:r>
    </w:p>
    <w:p w14:paraId="5F4273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aru ~ dunif(-10, 10) #AMWO acoustic recording unit survey</w:t>
      </w:r>
    </w:p>
    <w:p w14:paraId="0F6D94FD" w14:textId="77777777" w:rsidR="00EF607C" w:rsidRPr="003808E1" w:rsidRDefault="00EF607C" w:rsidP="008729BF">
      <w:pPr>
        <w:spacing w:after="0"/>
        <w:rPr>
          <w:rFonts w:ascii="Courier New" w:hAnsi="Courier New" w:cs="Courier New"/>
          <w:sz w:val="20"/>
          <w:szCs w:val="20"/>
        </w:rPr>
      </w:pPr>
    </w:p>
    <w:p w14:paraId="27E5EC32" w14:textId="1B43A69F"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1B3DD35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witu.rugr.pcs){</w:t>
      </w:r>
    </w:p>
    <w:p w14:paraId="2DE08A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pcs[detcov] ~ dlogis(0, 1) #WITU in-person point count survey</w:t>
      </w:r>
    </w:p>
    <w:p w14:paraId="1A28032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rugr.pcs[detcov] ~ dlogis(0, 1) #RUGR in-person point count survey</w:t>
      </w:r>
    </w:p>
    <w:p w14:paraId="0C0C9C1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BEEB08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mwo.pcs){</w:t>
      </w:r>
    </w:p>
    <w:p w14:paraId="5EF78A5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pcs[detcov] ~ dlogis(0, 1) #AMWO in-person point count survey</w:t>
      </w:r>
    </w:p>
    <w:p w14:paraId="59829D7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2DEEB98" w14:textId="77777777" w:rsidR="00EF607C" w:rsidRPr="003808E1" w:rsidRDefault="00EF607C" w:rsidP="008729BF">
      <w:pPr>
        <w:spacing w:after="0"/>
        <w:rPr>
          <w:rFonts w:ascii="Courier New" w:hAnsi="Courier New" w:cs="Courier New"/>
          <w:sz w:val="20"/>
          <w:szCs w:val="20"/>
        </w:rPr>
      </w:pPr>
    </w:p>
    <w:p w14:paraId="3D00DD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for(detcov in 1:n.detcovs.gc){</w:t>
      </w:r>
    </w:p>
    <w:p w14:paraId="65308D6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gc[detcov] ~ dlogis(0, 1) #WITU game camera survey</w:t>
      </w:r>
    </w:p>
    <w:p w14:paraId="12AD019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434566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ru){</w:t>
      </w:r>
    </w:p>
    <w:p w14:paraId="16E46ABE" w14:textId="091F63A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aru[detcov] ~ dlogis(0, 1) #WITU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53DFB817" w14:textId="283AD53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aru[detcov] ~ dlogis(0, 1) #AMWO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48A6259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FE0161" w14:textId="77777777" w:rsidR="00EF607C" w:rsidRPr="003808E1" w:rsidRDefault="00EF607C" w:rsidP="008729BF">
      <w:pPr>
        <w:spacing w:after="0"/>
        <w:rPr>
          <w:rFonts w:ascii="Courier New" w:hAnsi="Courier New" w:cs="Courier New"/>
          <w:sz w:val="20"/>
          <w:szCs w:val="20"/>
        </w:rPr>
      </w:pPr>
    </w:p>
    <w:p w14:paraId="7992F46D" w14:textId="2A58E42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4D5326A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witu ~ dgamma(0.1, 0.1) #WITU</w:t>
      </w:r>
    </w:p>
    <w:p w14:paraId="09FF33C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rugr ~ dgamma(0.1, 0.1) #RUGR</w:t>
      </w:r>
    </w:p>
    <w:p w14:paraId="1E733CD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amwo ~ dgamma(0.1, 0.1) #AMWO</w:t>
      </w:r>
    </w:p>
    <w:p w14:paraId="58F38CD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126FBA47" w14:textId="2F349CA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witu[observer] ~ dnorm(beta0.witu.pcs, tau.roe.witu) </w:t>
      </w:r>
    </w:p>
    <w:p w14:paraId="6349EDEA" w14:textId="106B9F1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rugr[observer] ~ dnorm(beta0.rugr.pcs, tau.roe.rugr) </w:t>
      </w:r>
    </w:p>
    <w:p w14:paraId="263905B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1371E8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4A9AAC0F" w14:textId="0BC42EE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amwo[observer] ~ dnorm(beta0.amwo.pcs, tau.roe.amwo) </w:t>
      </w:r>
    </w:p>
    <w:p w14:paraId="2AC789D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3FF3D57" w14:textId="77777777" w:rsidR="00EF607C" w:rsidRPr="003808E1" w:rsidRDefault="00EF607C" w:rsidP="008729BF">
      <w:pPr>
        <w:spacing w:after="0"/>
        <w:rPr>
          <w:rFonts w:ascii="Courier New" w:hAnsi="Courier New" w:cs="Courier New"/>
          <w:sz w:val="20"/>
          <w:szCs w:val="20"/>
        </w:rPr>
      </w:pPr>
    </w:p>
    <w:p w14:paraId="24170706" w14:textId="518F6B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06F185D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witu ~ dgamma(0.1, 0.1) #WITU</w:t>
      </w:r>
    </w:p>
    <w:p w14:paraId="7AA7E4D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amwo ~ dgamma(0.1, 0.1) #AMWO</w:t>
      </w:r>
    </w:p>
    <w:p w14:paraId="08BAC0F9" w14:textId="4526CAA5" w:rsidR="00EF607C" w:rsidRPr="003808E1" w:rsidRDefault="00391500" w:rsidP="008729BF">
      <w:pPr>
        <w:spacing w:after="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 for (aru.type in 1:n.aru.types) {</w:t>
      </w:r>
    </w:p>
    <w:p w14:paraId="7F89D4F0" w14:textId="0628B44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witu[aru.type] ~ dnorm(beta0.witu.aru, tau.rate.witu) </w:t>
      </w:r>
    </w:p>
    <w:p w14:paraId="65BAFC23" w14:textId="6297EE5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amwo[aru.type] ~ dnorm(beta0.amwo.aru, tau.rate.amwo) </w:t>
      </w:r>
    </w:p>
    <w:p w14:paraId="5167BBC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39BC5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D35813C" w14:textId="77777777" w:rsidR="00EF607C" w:rsidRPr="003808E1" w:rsidRDefault="00EF607C" w:rsidP="008729BF">
      <w:pPr>
        <w:spacing w:after="0"/>
        <w:rPr>
          <w:rFonts w:ascii="Courier New" w:hAnsi="Courier New" w:cs="Courier New"/>
          <w:sz w:val="20"/>
          <w:szCs w:val="20"/>
        </w:rPr>
      </w:pPr>
    </w:p>
    <w:p w14:paraId="78AB950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IKELIHOOD</w:t>
      </w:r>
    </w:p>
    <w:p w14:paraId="69809976" w14:textId="77777777" w:rsidR="00EF607C" w:rsidRPr="003808E1" w:rsidRDefault="00EF607C" w:rsidP="008729BF">
      <w:pPr>
        <w:spacing w:after="0"/>
        <w:rPr>
          <w:rFonts w:ascii="Courier New" w:hAnsi="Courier New" w:cs="Courier New"/>
          <w:sz w:val="20"/>
          <w:szCs w:val="20"/>
        </w:rPr>
      </w:pPr>
    </w:p>
    <w:p w14:paraId="6D33E537" w14:textId="1AD7A9C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 in 1:n.sites){</w:t>
      </w:r>
    </w:p>
    <w:p w14:paraId="7AED570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FD93AE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NATURAL PARAMETERS</w:t>
      </w:r>
    </w:p>
    <w:p w14:paraId="7ACF7D7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site] &lt;- inprod(alpha.witu[1:n.sitecovs], </w:t>
      </w:r>
    </w:p>
    <w:p w14:paraId="048EB238" w14:textId="27887C4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w:t>
      </w:r>
      <w:r w:rsidR="00B54AC3" w:rsidRPr="003808E1">
        <w:rPr>
          <w:rFonts w:ascii="Courier New" w:hAnsi="Courier New" w:cs="Courier New"/>
          <w:sz w:val="20"/>
          <w:szCs w:val="20"/>
        </w:rPr>
        <w:t xml:space="preserve">    </w:t>
      </w:r>
      <w:r w:rsidRPr="003808E1">
        <w:rPr>
          <w:rFonts w:ascii="Courier New" w:hAnsi="Courier New" w:cs="Courier New"/>
          <w:sz w:val="20"/>
          <w:szCs w:val="20"/>
        </w:rPr>
        <w:t>rye.witu[year.id[site]]</w:t>
      </w:r>
    </w:p>
    <w:p w14:paraId="14E74FC4"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site] &lt;- inprod(alpha.rugr[1:n.sitecovs], </w:t>
      </w:r>
    </w:p>
    <w:p w14:paraId="7157D11A" w14:textId="35298530"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rye.rugr[year.id[site]] </w:t>
      </w:r>
    </w:p>
    <w:p w14:paraId="5AA657E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amwo[site] &lt;- inprod(alpha.amwo[1:n.sitecovs], </w:t>
      </w:r>
    </w:p>
    <w:p w14:paraId="50FDCC94" w14:textId="48CAB70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sitecov.matrix[site, 1:n.sitecovs]) + rye.amwo[year.id[site]]</w:t>
      </w:r>
    </w:p>
    <w:p w14:paraId="339E269A" w14:textId="23DCE15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rugr[site] &lt;- alpha.witu.rugr </w:t>
      </w:r>
    </w:p>
    <w:p w14:paraId="553BBDCE" w14:textId="6BBE616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amwo[site] &lt;- alpha.witu.amwo </w:t>
      </w:r>
    </w:p>
    <w:p w14:paraId="6FED7C32" w14:textId="01AADA1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amwo[site] &lt;- alpha.rugr.amwo </w:t>
      </w:r>
    </w:p>
    <w:p w14:paraId="04C28DB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73D33C3" w14:textId="761EA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OBABILITY OF EACH COMBINATION OF 1 AND 0 </w:t>
      </w:r>
    </w:p>
    <w:p w14:paraId="4E3B5200" w14:textId="3E6536BE"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1] &lt;- exp(f.witu[site] + f.rugr[site] + f.amwo[site] + </w:t>
      </w:r>
    </w:p>
    <w:p w14:paraId="7770A5F7" w14:textId="595E542A" w:rsidR="00EF607C" w:rsidRPr="00CA7E96" w:rsidRDefault="00EF607C" w:rsidP="00B54AC3">
      <w:pPr>
        <w:spacing w:after="0"/>
        <w:ind w:left="2880"/>
        <w:rPr>
          <w:rFonts w:ascii="Courier New" w:hAnsi="Courier New" w:cs="Courier New"/>
          <w:sz w:val="20"/>
          <w:szCs w:val="20"/>
          <w:lang w:val="fr-FR"/>
        </w:rPr>
      </w:pPr>
      <w:r w:rsidRPr="00CA7E96">
        <w:rPr>
          <w:rFonts w:ascii="Courier New" w:hAnsi="Courier New" w:cs="Courier New"/>
          <w:sz w:val="20"/>
          <w:szCs w:val="20"/>
          <w:lang w:val="fr-FR"/>
        </w:rPr>
        <w:t>f.witu.rugr[site] + f.witu.amwo[site] + f.rugr.amwo[site]) * no.extra.detections.vector[site]</w:t>
      </w:r>
    </w:p>
    <w:p w14:paraId="3D92C882"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
    <w:p w14:paraId="2E1460B7" w14:textId="77777777" w:rsidR="00B54AC3" w:rsidRPr="00CA7E96" w:rsidRDefault="00B54AC3" w:rsidP="008729BF">
      <w:pPr>
        <w:spacing w:after="0"/>
        <w:rPr>
          <w:rFonts w:ascii="Courier New" w:hAnsi="Courier New" w:cs="Courier New"/>
          <w:sz w:val="20"/>
          <w:szCs w:val="20"/>
          <w:lang w:val="fr-FR"/>
        </w:rPr>
      </w:pPr>
    </w:p>
    <w:p w14:paraId="56562F49" w14:textId="79427474" w:rsidR="00B54AC3" w:rsidRPr="00CA7E96" w:rsidRDefault="00B54AC3"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lastRenderedPageBreak/>
        <w:t xml:space="preserve">    </w:t>
      </w:r>
      <w:r w:rsidR="00EF607C" w:rsidRPr="00CA7E96">
        <w:rPr>
          <w:rFonts w:ascii="Courier New" w:hAnsi="Courier New" w:cs="Courier New"/>
          <w:sz w:val="20"/>
          <w:szCs w:val="20"/>
          <w:lang w:val="fr-FR"/>
        </w:rPr>
        <w:t xml:space="preserve">Psi[site, 2] &lt;- exp(f.witu[site] + f.rugr[site] + f.witu.rugr[site]) * </w:t>
      </w:r>
    </w:p>
    <w:p w14:paraId="379BEAAB" w14:textId="2DEA9C6C" w:rsidR="00EF607C" w:rsidRPr="003808E1" w:rsidRDefault="00EF607C"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no.extra.detections.vector[site]</w:t>
      </w:r>
    </w:p>
    <w:p w14:paraId="45281641"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3] &lt;- exp(f.witu[site] + f.amwo[site] + f.witu.amwo[site]) * </w:t>
      </w:r>
    </w:p>
    <w:p w14:paraId="7386785C" w14:textId="1C7FA8CA" w:rsidR="00EF607C" w:rsidRPr="003808E1" w:rsidRDefault="00EF607C"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no.extra.detections.vector[site]</w:t>
      </w:r>
    </w:p>
    <w:p w14:paraId="08C46440" w14:textId="687B00C8" w:rsidR="00EF607C"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Psi[site, 4] &lt;- exp(f.witu[site]) * no.extra.detections.vector[site]</w:t>
      </w:r>
    </w:p>
    <w:p w14:paraId="17C5DD52"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site, 5] &lt;- exp(f.rugr[site] + f.amwo[site] + f.rugr.amwo[site]) * </w:t>
      </w:r>
    </w:p>
    <w:p w14:paraId="7146A46B" w14:textId="14FF0DEC" w:rsidR="00EF607C" w:rsidRPr="003808E1" w:rsidRDefault="00EF607C"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no.extra.detections.vector[site</w:t>
      </w:r>
      <w:r w:rsidR="00B54AC3" w:rsidRPr="003808E1">
        <w:rPr>
          <w:rFonts w:ascii="Courier New" w:hAnsi="Courier New" w:cs="Courier New"/>
          <w:sz w:val="20"/>
          <w:szCs w:val="20"/>
        </w:rPr>
        <w:t>]</w:t>
      </w:r>
    </w:p>
    <w:p w14:paraId="3E1E8D6A" w14:textId="1CC84A5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6] &lt;- exp(f.rugr[site]) * no.extra.detections.vector[site]</w:t>
      </w:r>
    </w:p>
    <w:p w14:paraId="3523EEC1" w14:textId="4AD7A96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7] &lt;- exp(f.amwo[site]) * no.extra.detections.vector[site]</w:t>
      </w:r>
    </w:p>
    <w:p w14:paraId="3E8B3463" w14:textId="4E8A425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8] &lt;- 1 * no.extra.detections.vector[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2290EE7"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1] &lt;- exp(f.witu[site] + f.rugr[site] + f.amwo[site] + </w:t>
      </w:r>
    </w:p>
    <w:p w14:paraId="39ADFC7F" w14:textId="5C2DAD3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witu.vector[site</w:t>
      </w:r>
      <w:r w:rsidR="00B54AC3" w:rsidRPr="003808E1">
        <w:rPr>
          <w:rFonts w:ascii="Courier New" w:hAnsi="Courier New" w:cs="Courier New"/>
          <w:sz w:val="20"/>
          <w:szCs w:val="20"/>
        </w:rPr>
        <w:t>]</w:t>
      </w:r>
    </w:p>
    <w:p w14:paraId="15279E86"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WITU[site, 2] &lt;- exp(f.witu[site] + f.rugr[site] + f.witu.rugr[site]) </w:t>
      </w:r>
    </w:p>
    <w:p w14:paraId="62BC62E2" w14:textId="2BF93414" w:rsidR="00EF607C" w:rsidRPr="00CA7E96" w:rsidRDefault="00EF607C" w:rsidP="00B54AC3">
      <w:pPr>
        <w:spacing w:after="0"/>
        <w:ind w:left="2160" w:firstLine="720"/>
        <w:rPr>
          <w:rFonts w:ascii="Courier New" w:hAnsi="Courier New" w:cs="Courier New"/>
          <w:sz w:val="20"/>
          <w:szCs w:val="20"/>
          <w:lang w:val="fr-FR"/>
        </w:rPr>
      </w:pPr>
      <w:r w:rsidRPr="00CA7E96">
        <w:rPr>
          <w:rFonts w:ascii="Courier New" w:hAnsi="Courier New" w:cs="Courier New"/>
          <w:sz w:val="20"/>
          <w:szCs w:val="20"/>
          <w:lang w:val="fr-FR"/>
        </w:rPr>
        <w:t xml:space="preserve">* known.witu.vector[site] </w:t>
      </w:r>
    </w:p>
    <w:p w14:paraId="131FFFA5"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WITU[site, 3] &lt;- exp(f.witu[site] + f.amwo[site] + f.witu.amwo[site]) </w:t>
      </w:r>
    </w:p>
    <w:p w14:paraId="702A74A1" w14:textId="4D9F2266"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witu.vector[site]  </w:t>
      </w:r>
    </w:p>
    <w:p w14:paraId="27C94059" w14:textId="6CF78B8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4] &lt;- exp(f.witu[site]) * known.witu.vector[site]  </w:t>
      </w:r>
    </w:p>
    <w:p w14:paraId="6EB6538C" w14:textId="6FAFB5A4" w:rsidR="00EF607C"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Psi.WITU[site, 5]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63B00B0F" w14:textId="42D8566E"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WITU[site, 6]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73A5192F" w14:textId="00788B90"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WITU[site, 7]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1FC41F01" w14:textId="2B8EBF5F"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WITU[site, 8]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5F25144C"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RUGR[site, 1] &lt;- exp(f.witu[site] + f.rugr[site] + f.amwo[site] + </w:t>
      </w:r>
    </w:p>
    <w:p w14:paraId="37F80739" w14:textId="2C888D5D" w:rsidR="00EF607C" w:rsidRPr="00CA7E96" w:rsidRDefault="00EF607C" w:rsidP="00B54AC3">
      <w:pPr>
        <w:spacing w:after="0"/>
        <w:ind w:left="2880"/>
        <w:rPr>
          <w:rFonts w:ascii="Courier New" w:hAnsi="Courier New" w:cs="Courier New"/>
          <w:sz w:val="20"/>
          <w:szCs w:val="20"/>
          <w:lang w:val="fr-FR"/>
        </w:rPr>
      </w:pPr>
      <w:r w:rsidRPr="00CA7E96">
        <w:rPr>
          <w:rFonts w:ascii="Courier New" w:hAnsi="Courier New" w:cs="Courier New"/>
          <w:sz w:val="20"/>
          <w:szCs w:val="20"/>
          <w:lang w:val="fr-FR"/>
        </w:rPr>
        <w:t xml:space="preserve">f.witu.rugr[site] + f.witu.amwo[site] + f.rugr.amwo[site]) * known.rugr.vector[site]   </w:t>
      </w:r>
    </w:p>
    <w:p w14:paraId="661CDBC8"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RUGR[site, 2] &lt;- exp(f.witu[site] + f.rugr[site] + f.witu.rugr[site]) </w:t>
      </w:r>
    </w:p>
    <w:p w14:paraId="4139D552" w14:textId="7C286B15"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rugr.vector[site]  </w:t>
      </w:r>
    </w:p>
    <w:p w14:paraId="62B98CCB" w14:textId="35A1064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3] &lt;- 0</w:t>
      </w:r>
      <w:r w:rsidRPr="003808E1">
        <w:rPr>
          <w:rFonts w:ascii="Courier New" w:hAnsi="Courier New" w:cs="Courier New"/>
          <w:sz w:val="20"/>
          <w:szCs w:val="20"/>
        </w:rPr>
        <w:tab/>
      </w:r>
    </w:p>
    <w:p w14:paraId="035B3811" w14:textId="7D79CEB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0DE838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5] &lt;- exp(f.rugr[site] + f.amwo[site] + f.rugr.amwo[site]) </w:t>
      </w:r>
    </w:p>
    <w:p w14:paraId="5D82A25D" w14:textId="33694FC0"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rugr.vector[site] </w:t>
      </w:r>
      <w:r w:rsidRPr="003808E1">
        <w:rPr>
          <w:rFonts w:ascii="Courier New" w:hAnsi="Courier New" w:cs="Courier New"/>
          <w:sz w:val="20"/>
          <w:szCs w:val="20"/>
        </w:rPr>
        <w:tab/>
      </w:r>
    </w:p>
    <w:p w14:paraId="779BC0D8" w14:textId="6A2553E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6] &lt;- exp(f.rugr[site]) * known.rugr.vector[site]</w:t>
      </w:r>
    </w:p>
    <w:p w14:paraId="2D42105C" w14:textId="3511FA3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72E9CCE" w14:textId="73407432"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Psi.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1B63033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1] &lt;- exp(f.witu[site] + f.rugr[site] + f.amwo[site] + </w:t>
      </w:r>
    </w:p>
    <w:p w14:paraId="42425E3B" w14:textId="407E2BA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amwo.vector[site</w:t>
      </w:r>
    </w:p>
    <w:p w14:paraId="0725DDA5" w14:textId="435D1F4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2] &lt;- 0</w:t>
      </w:r>
      <w:r w:rsidRPr="003808E1">
        <w:rPr>
          <w:rFonts w:ascii="Courier New" w:hAnsi="Courier New" w:cs="Courier New"/>
          <w:sz w:val="20"/>
          <w:szCs w:val="20"/>
        </w:rPr>
        <w:tab/>
      </w:r>
      <w:r w:rsidRPr="003808E1">
        <w:rPr>
          <w:rFonts w:ascii="Courier New" w:hAnsi="Courier New" w:cs="Courier New"/>
          <w:sz w:val="20"/>
          <w:szCs w:val="20"/>
        </w:rPr>
        <w:tab/>
      </w:r>
    </w:p>
    <w:p w14:paraId="3A0455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3] &lt;- exp(f.witu[site] + f.amwo[site] + f.witu.amwo[site]) </w:t>
      </w:r>
    </w:p>
    <w:p w14:paraId="52B4BF1C" w14:textId="53556FE1"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known.amwo.vector[site</w:t>
      </w:r>
    </w:p>
    <w:p w14:paraId="7B14698A" w14:textId="668695F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8699E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5] &lt;- exp(f.rugr[site] + f.amwo[site] + f.rugr.amwo[site]) </w:t>
      </w:r>
    </w:p>
    <w:p w14:paraId="5921C134" w14:textId="46F6E179"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amwo.vector[site]  </w:t>
      </w:r>
    </w:p>
    <w:p w14:paraId="7EFDBB48" w14:textId="543388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706BFBA" w14:textId="580204C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7] &lt;- exp(f.amwo[site]) * known.amwo.vector[site]  </w:t>
      </w:r>
    </w:p>
    <w:p w14:paraId="65FA2AD0" w14:textId="607E800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B2EE9E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1] &lt;- exp(f.witu[site] + f.rugr[site] + f.amwo[site] </w:t>
      </w:r>
    </w:p>
    <w:p w14:paraId="49495BA2" w14:textId="01D155F6"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 f.witu.rugr[site] + f.witu.amwo[site] + f.rugr.amwo[site]) * known.witu.rugr.vector[site]   </w:t>
      </w:r>
      <w:r w:rsidRPr="003808E1">
        <w:rPr>
          <w:rFonts w:ascii="Courier New" w:hAnsi="Courier New" w:cs="Courier New"/>
          <w:sz w:val="20"/>
          <w:szCs w:val="20"/>
        </w:rPr>
        <w:tab/>
      </w:r>
    </w:p>
    <w:p w14:paraId="3BF03A0A"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WITU.RUGR[site, 2] &lt;- exp(f.witu[site] + f.rugr[site] + </w:t>
      </w:r>
    </w:p>
    <w:p w14:paraId="1E4D292D" w14:textId="09EF6BDA"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f.witu.rugr[site]) * known.witu.rugr.vector[site]  </w:t>
      </w:r>
    </w:p>
    <w:p w14:paraId="1131563A" w14:textId="410931F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Psi.WITU.RUGR[site, 3] &lt;- 0</w:t>
      </w:r>
      <w:r w:rsidRPr="003808E1">
        <w:rPr>
          <w:rFonts w:ascii="Courier New" w:hAnsi="Courier New" w:cs="Courier New"/>
          <w:sz w:val="20"/>
          <w:szCs w:val="20"/>
        </w:rPr>
        <w:tab/>
      </w:r>
      <w:r w:rsidRPr="003808E1">
        <w:rPr>
          <w:rFonts w:ascii="Courier New" w:hAnsi="Courier New" w:cs="Courier New"/>
          <w:sz w:val="20"/>
          <w:szCs w:val="20"/>
        </w:rPr>
        <w:tab/>
      </w:r>
    </w:p>
    <w:p w14:paraId="2CC5AF5C" w14:textId="18CF55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6E5306B" w14:textId="65096DF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17F441A" w14:textId="35CCF05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A645B02" w14:textId="122C9E8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7043318" w14:textId="54CB97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D13A52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1] &lt;- Psi[site,1] + Psi.WITU[site,1] + Psi.RUGR[site,1] + </w:t>
      </w:r>
    </w:p>
    <w:p w14:paraId="58CA0254" w14:textId="03BC0790" w:rsidR="00EF607C" w:rsidRPr="003808E1" w:rsidRDefault="00B54AC3"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1] + Psi.WITU.RUGR[site,1]</w:t>
      </w:r>
      <w:r w:rsidR="00EF607C" w:rsidRPr="003808E1">
        <w:rPr>
          <w:rFonts w:ascii="Courier New" w:hAnsi="Courier New" w:cs="Courier New"/>
          <w:sz w:val="20"/>
          <w:szCs w:val="20"/>
        </w:rPr>
        <w:tab/>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435F192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2] &lt;- Psi[site,2] + Psi.WITU[site,2] + Psi.RUGR[site,2] + </w:t>
      </w:r>
    </w:p>
    <w:p w14:paraId="58C838BD" w14:textId="2A0E5AB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2] + Psi.WITU.RUGR[site,2]</w:t>
      </w:r>
      <w:r w:rsidR="00EF607C" w:rsidRPr="003808E1">
        <w:rPr>
          <w:rFonts w:ascii="Courier New" w:hAnsi="Courier New" w:cs="Courier New"/>
          <w:sz w:val="20"/>
          <w:szCs w:val="20"/>
        </w:rPr>
        <w:tab/>
      </w:r>
    </w:p>
    <w:p w14:paraId="6614D75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3] &lt;- Psi[site,3] + Psi.WITU[site,3] + Psi.RUGR[site,3] + </w:t>
      </w:r>
    </w:p>
    <w:p w14:paraId="14359DE7" w14:textId="43803F6F"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3] + Psi.WITU.RUGR[site,3]</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6FB9A869"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4] &lt;- Psi[site,4] + Psi.WITU[site,4] + Psi.RUGR[site,4] + </w:t>
      </w:r>
    </w:p>
    <w:p w14:paraId="67F76854" w14:textId="45ED8125"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4] + Psi.WITU.RUGR[site,4]</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5850F25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5] &lt;- Psi[site,5] + Psi.WITU[site,5] + Psi.RUGR[site,5] + </w:t>
      </w:r>
    </w:p>
    <w:p w14:paraId="196A4E50" w14:textId="0F9E45E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5] + Psi.WITU.RUGR[site,5]</w:t>
      </w:r>
      <w:r w:rsidR="00EF607C" w:rsidRPr="003808E1">
        <w:rPr>
          <w:rFonts w:ascii="Courier New" w:hAnsi="Courier New" w:cs="Courier New"/>
          <w:sz w:val="20"/>
          <w:szCs w:val="20"/>
        </w:rPr>
        <w:tab/>
      </w:r>
    </w:p>
    <w:p w14:paraId="5A68205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6] &lt;- Psi[site,6] + Psi.WITU[site,6] + Psi.RUGR[site,6] + </w:t>
      </w:r>
    </w:p>
    <w:p w14:paraId="1E4B06D7" w14:textId="147CB7A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6] + Psi.WITU.RUGR[site,6]</w:t>
      </w:r>
      <w:r w:rsidR="00EF607C" w:rsidRPr="003808E1">
        <w:rPr>
          <w:rFonts w:ascii="Courier New" w:hAnsi="Courier New" w:cs="Courier New"/>
          <w:sz w:val="20"/>
          <w:szCs w:val="20"/>
        </w:rPr>
        <w:tab/>
      </w:r>
    </w:p>
    <w:p w14:paraId="1A52FAD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7] &lt;- Psi[site,7] + Psi.WITU[site,7] + Psi.RUGR[site,7] + </w:t>
      </w:r>
    </w:p>
    <w:p w14:paraId="3F522D4A" w14:textId="74DE700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7] + Psi.WITU.RUGR[site,7]</w:t>
      </w:r>
      <w:r w:rsidR="00EF607C" w:rsidRPr="003808E1">
        <w:rPr>
          <w:rFonts w:ascii="Courier New" w:hAnsi="Courier New" w:cs="Courier New"/>
          <w:sz w:val="20"/>
          <w:szCs w:val="20"/>
        </w:rPr>
        <w:tab/>
      </w:r>
    </w:p>
    <w:p w14:paraId="3CFA5116"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8] &lt;- Psi[site,8] + Psi.WITU[site,8] + Psi.RUGR[site,8] + </w:t>
      </w:r>
    </w:p>
    <w:p w14:paraId="4EA038CA" w14:textId="6A05A02B"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8] + Psi.WITU.RUGR[site,8]</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2BF988D7" w14:textId="77777777" w:rsidR="00EF607C" w:rsidRPr="003808E1" w:rsidRDefault="00EF607C" w:rsidP="008729BF">
      <w:pPr>
        <w:spacing w:after="0"/>
        <w:rPr>
          <w:rFonts w:ascii="Courier New" w:hAnsi="Courier New" w:cs="Courier New"/>
          <w:sz w:val="20"/>
          <w:szCs w:val="20"/>
        </w:rPr>
      </w:pPr>
    </w:p>
    <w:p w14:paraId="1F036677" w14:textId="03877B6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ATENT OCCUPANCY STATE</w:t>
      </w:r>
    </w:p>
    <w:p w14:paraId="76A16A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site] ~ dcat(Psi.TOTAL[site, 1:8])</w:t>
      </w:r>
    </w:p>
    <w:p w14:paraId="3EDF176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witu[site] &lt;- (Z[site] == 1) + (Z[site] == 2) + (Z[site] == 3) + </w:t>
      </w:r>
    </w:p>
    <w:p w14:paraId="2978389C" w14:textId="4C4C7C01" w:rsidR="00EF607C" w:rsidRPr="003808E1" w:rsidRDefault="00B54AC3"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4)</w:t>
      </w:r>
    </w:p>
    <w:p w14:paraId="421BE4E8"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z.rugr[site] &lt;- (Z[site] == 1) + (Z[site] == 2) + (Z[site] == 5) + </w:t>
      </w:r>
    </w:p>
    <w:p w14:paraId="04207F55" w14:textId="2617B770" w:rsidR="00EF607C" w:rsidRPr="00CA7E96" w:rsidRDefault="00B54AC3" w:rsidP="00B54AC3">
      <w:pPr>
        <w:spacing w:after="0"/>
        <w:ind w:left="2160"/>
        <w:rPr>
          <w:rFonts w:ascii="Courier New" w:hAnsi="Courier New" w:cs="Courier New"/>
          <w:sz w:val="20"/>
          <w:szCs w:val="20"/>
          <w:lang w:val="fr-FR"/>
        </w:rPr>
      </w:pPr>
      <w:r w:rsidRPr="00CA7E96">
        <w:rPr>
          <w:rFonts w:ascii="Courier New" w:hAnsi="Courier New" w:cs="Courier New"/>
          <w:sz w:val="20"/>
          <w:szCs w:val="20"/>
          <w:lang w:val="fr-FR"/>
        </w:rPr>
        <w:t xml:space="preserve">  </w:t>
      </w:r>
      <w:r w:rsidR="00EF607C" w:rsidRPr="00CA7E96">
        <w:rPr>
          <w:rFonts w:ascii="Courier New" w:hAnsi="Courier New" w:cs="Courier New"/>
          <w:sz w:val="20"/>
          <w:szCs w:val="20"/>
          <w:lang w:val="fr-FR"/>
        </w:rPr>
        <w:t>(Z[site] == 6)</w:t>
      </w:r>
    </w:p>
    <w:p w14:paraId="4CD32AEC"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z.amwo[site] &lt;- (Z[site] == 1) + (Z[site] == 3) + (Z[site] == 5) + </w:t>
      </w:r>
    </w:p>
    <w:p w14:paraId="6DC19E5E" w14:textId="351FA5BA" w:rsidR="00EF607C" w:rsidRPr="003808E1" w:rsidRDefault="00B54AC3" w:rsidP="00B54AC3">
      <w:pPr>
        <w:spacing w:after="0"/>
        <w:ind w:left="1440" w:firstLine="720"/>
        <w:rPr>
          <w:rFonts w:ascii="Courier New" w:hAnsi="Courier New" w:cs="Courier New"/>
          <w:sz w:val="20"/>
          <w:szCs w:val="20"/>
        </w:rPr>
      </w:pPr>
      <w:r w:rsidRPr="00CA7E96">
        <w:rPr>
          <w:rFonts w:ascii="Courier New" w:hAnsi="Courier New" w:cs="Courier New"/>
          <w:sz w:val="20"/>
          <w:szCs w:val="20"/>
          <w:lang w:val="fr-FR"/>
        </w:rPr>
        <w:t xml:space="preserve">  </w:t>
      </w:r>
      <w:r w:rsidR="00EF607C" w:rsidRPr="003808E1">
        <w:rPr>
          <w:rFonts w:ascii="Courier New" w:hAnsi="Courier New" w:cs="Courier New"/>
          <w:sz w:val="20"/>
          <w:szCs w:val="20"/>
        </w:rPr>
        <w:t>(Z[site] == 7)</w:t>
      </w:r>
    </w:p>
    <w:p w14:paraId="76EF3C53" w14:textId="1A25962E"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AA6EFB2" w14:textId="0F4A2FD7"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3A36A74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5DBCA0D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72511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02239AA" w14:textId="77777777" w:rsidR="00B54AC3"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logit(p.witu.pcs[site, replicate]) &lt;- </w:t>
      </w:r>
    </w:p>
    <w:p w14:paraId="7CA187CA" w14:textId="6B0A2B0B" w:rsidR="00B54AC3" w:rsidRPr="003808E1" w:rsidRDefault="00EF607C" w:rsidP="00B54AC3">
      <w:pPr>
        <w:spacing w:after="0"/>
        <w:ind w:left="720" w:firstLine="720"/>
        <w:rPr>
          <w:rFonts w:ascii="Courier New" w:hAnsi="Courier New" w:cs="Courier New"/>
          <w:sz w:val="20"/>
          <w:szCs w:val="20"/>
        </w:rPr>
      </w:pPr>
      <w:r w:rsidRPr="003808E1">
        <w:rPr>
          <w:rFonts w:ascii="Courier New" w:hAnsi="Courier New" w:cs="Courier New"/>
          <w:sz w:val="20"/>
          <w:szCs w:val="20"/>
        </w:rPr>
        <w:t>inprod(beta.witu.pcs[1:n.detcovs.witu.rugr.pcs],</w:t>
      </w:r>
    </w:p>
    <w:p w14:paraId="6A451C00" w14:textId="16B8FAE2"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detcov.array.witu.rugr.pcs[site, replicate, 1:n.detcovs.witu.rugr.pcs]) + roe.witu[observer.id.witu.rugr[site, replicate]]</w:t>
      </w:r>
    </w:p>
    <w:p w14:paraId="5610CC04"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logit(p.rugr.pcs[site, replicate]) &lt;- </w:t>
      </w:r>
    </w:p>
    <w:p w14:paraId="333BC0EA" w14:textId="5D6FAC37" w:rsidR="00EF607C" w:rsidRPr="00CA7E96" w:rsidRDefault="00EF607C" w:rsidP="00B54AC3">
      <w:pPr>
        <w:spacing w:after="0"/>
        <w:ind w:left="1440"/>
        <w:rPr>
          <w:rFonts w:ascii="Courier New" w:hAnsi="Courier New" w:cs="Courier New"/>
          <w:sz w:val="20"/>
          <w:szCs w:val="20"/>
          <w:lang w:val="fr-FR"/>
        </w:rPr>
      </w:pPr>
      <w:r w:rsidRPr="00CA7E96">
        <w:rPr>
          <w:rFonts w:ascii="Courier New" w:hAnsi="Courier New" w:cs="Courier New"/>
          <w:sz w:val="20"/>
          <w:szCs w:val="20"/>
          <w:lang w:val="fr-FR"/>
        </w:rPr>
        <w:t>inprod(beta.rugr.pcs[1:n.detcovs.witu.rugr.pcs], detcov.array.witu.rugr.pcs[site, replicate, 1:n.detcovs.witu.rugr.pcs]) + roe.rugr[observer.id.witu.rugr[site, replicate]]</w:t>
      </w:r>
    </w:p>
    <w:p w14:paraId="166497F8" w14:textId="77777777" w:rsidR="00EF607C" w:rsidRPr="00CA7E96" w:rsidRDefault="00EF607C" w:rsidP="008729BF">
      <w:pPr>
        <w:spacing w:after="0"/>
        <w:rPr>
          <w:rFonts w:ascii="Courier New" w:hAnsi="Courier New" w:cs="Courier New"/>
          <w:sz w:val="20"/>
          <w:szCs w:val="20"/>
          <w:lang w:val="fr-FR"/>
        </w:rPr>
      </w:pPr>
    </w:p>
    <w:p w14:paraId="2C26B918" w14:textId="77777777"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65099353"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y.witu.pcs[site, replicate] ~ dbern(z.witu[site] * p.witu.pcs[site, </w:t>
      </w:r>
    </w:p>
    <w:p w14:paraId="6497A9CE" w14:textId="6074345C" w:rsidR="00EF607C" w:rsidRPr="00CA7E96" w:rsidRDefault="00EF607C" w:rsidP="00B54AC3">
      <w:pPr>
        <w:spacing w:after="0"/>
        <w:ind w:left="3600" w:firstLine="720"/>
        <w:rPr>
          <w:rFonts w:ascii="Courier New" w:hAnsi="Courier New" w:cs="Courier New"/>
          <w:sz w:val="20"/>
          <w:szCs w:val="20"/>
          <w:lang w:val="fr-FR"/>
        </w:rPr>
      </w:pPr>
      <w:r w:rsidRPr="00CA7E96">
        <w:rPr>
          <w:rFonts w:ascii="Courier New" w:hAnsi="Courier New" w:cs="Courier New"/>
          <w:sz w:val="20"/>
          <w:szCs w:val="20"/>
          <w:lang w:val="fr-FR"/>
        </w:rPr>
        <w:t>replicate])</w:t>
      </w:r>
    </w:p>
    <w:p w14:paraId="4771CFE0"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y.rugr.pcs[site, replicate] ~ dbern(z.rugr[site] * p.rugr.pcs[site, </w:t>
      </w:r>
    </w:p>
    <w:p w14:paraId="028D17E0" w14:textId="6F8F23CE"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 xml:space="preserve">replicate])   </w:t>
      </w:r>
    </w:p>
    <w:p w14:paraId="79D99F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33B14A0C" w14:textId="25D4936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 DETECTION PROCESS FOR AMWO POINT COUNT SURVEYS (pcs)</w:t>
      </w:r>
    </w:p>
    <w:p w14:paraId="33726B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47A42E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0AA33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56FF7695"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amwo.pcs[site, replicate]) &lt;- </w:t>
      </w:r>
    </w:p>
    <w:p w14:paraId="017B03FF" w14:textId="217515A3"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inprod(beta.amwo.pcs[1:n.detcovs.amwo.pcs], detcov.matrix.amwo.pcs[site, 1:n.detcovs.amwo.pcs]) + roe.amwo[observer.id.amwo[site]]</w:t>
      </w:r>
    </w:p>
    <w:p w14:paraId="6755072E" w14:textId="77777777" w:rsidR="00EF607C" w:rsidRPr="003808E1" w:rsidRDefault="00EF607C" w:rsidP="008729BF">
      <w:pPr>
        <w:spacing w:after="0"/>
        <w:rPr>
          <w:rFonts w:ascii="Courier New" w:hAnsi="Courier New" w:cs="Courier New"/>
          <w:sz w:val="20"/>
          <w:szCs w:val="20"/>
        </w:rPr>
      </w:pPr>
    </w:p>
    <w:p w14:paraId="44015CB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5C14667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amwo.pcs[site, replicate] ~ dbern(z.amwo[site] * p.amwo.pcs[site, </w:t>
      </w:r>
    </w:p>
    <w:p w14:paraId="034F6241" w14:textId="23CBCA16"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1B46508A" w14:textId="3E21D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738C7A4C" w14:textId="77777777" w:rsidR="00EF607C" w:rsidRPr="003808E1" w:rsidRDefault="00EF607C" w:rsidP="008729BF">
      <w:pPr>
        <w:spacing w:after="0"/>
        <w:rPr>
          <w:rFonts w:ascii="Courier New" w:hAnsi="Courier New" w:cs="Courier New"/>
          <w:sz w:val="20"/>
          <w:szCs w:val="20"/>
        </w:rPr>
      </w:pPr>
    </w:p>
    <w:p w14:paraId="6F3CB057" w14:textId="77777777" w:rsidR="00EF607C" w:rsidRPr="003808E1" w:rsidRDefault="00EF607C" w:rsidP="008729BF">
      <w:pPr>
        <w:spacing w:after="0"/>
        <w:rPr>
          <w:rFonts w:ascii="Courier New" w:hAnsi="Courier New" w:cs="Courier New"/>
          <w:sz w:val="20"/>
          <w:szCs w:val="20"/>
        </w:rPr>
      </w:pPr>
    </w:p>
    <w:p w14:paraId="110D0DDF" w14:textId="4D66F3D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PROCESS FOR GAME CAMERA SURVEYS (gc) </w:t>
      </w:r>
    </w:p>
    <w:p w14:paraId="3CD9F16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100F3B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3F37F33" w14:textId="2AB83A8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4F4FF379"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gc[site, replicate]) &lt;- beta0.witu.gc + </w:t>
      </w:r>
    </w:p>
    <w:p w14:paraId="4F639C6C" w14:textId="78AAE63F"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 xml:space="preserve">inprod(beta.witu.gc[1:n.detcovs.gc], detcov.matrix.gc[site, 1:n.detcovs.gc])    </w:t>
      </w:r>
    </w:p>
    <w:p w14:paraId="3B74AD5B" w14:textId="77777777" w:rsidR="00EF607C" w:rsidRPr="003808E1" w:rsidRDefault="00EF607C" w:rsidP="008729BF">
      <w:pPr>
        <w:spacing w:after="0"/>
        <w:rPr>
          <w:rFonts w:ascii="Courier New" w:hAnsi="Courier New" w:cs="Courier New"/>
          <w:sz w:val="20"/>
          <w:szCs w:val="20"/>
        </w:rPr>
      </w:pPr>
    </w:p>
    <w:p w14:paraId="062B58E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2B7EB3E2"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witu.gc[site, replicate] ~ dbern(z.witu[site] * p.witu.gc[site, </w:t>
      </w:r>
    </w:p>
    <w:p w14:paraId="7BE05815" w14:textId="78E665AD" w:rsidR="00EF607C" w:rsidRPr="003808E1" w:rsidRDefault="00CA1A3C" w:rsidP="00CA1A3C">
      <w:pPr>
        <w:spacing w:after="0"/>
        <w:ind w:left="360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replicate]) </w:t>
      </w:r>
    </w:p>
    <w:p w14:paraId="68A021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GAME CAMERA SURVEYS (gc)</w:t>
      </w:r>
    </w:p>
    <w:p w14:paraId="6226A03B" w14:textId="77777777" w:rsidR="00EF607C" w:rsidRPr="003808E1" w:rsidRDefault="00EF607C" w:rsidP="008729BF">
      <w:pPr>
        <w:spacing w:after="0"/>
        <w:rPr>
          <w:rFonts w:ascii="Courier New" w:hAnsi="Courier New" w:cs="Courier New"/>
          <w:sz w:val="20"/>
          <w:szCs w:val="20"/>
        </w:rPr>
      </w:pPr>
    </w:p>
    <w:p w14:paraId="7EDDD730" w14:textId="77777777" w:rsidR="00EF607C" w:rsidRPr="003808E1" w:rsidRDefault="00EF607C" w:rsidP="008729BF">
      <w:pPr>
        <w:spacing w:after="0"/>
        <w:rPr>
          <w:rFonts w:ascii="Courier New" w:hAnsi="Courier New" w:cs="Courier New"/>
          <w:sz w:val="20"/>
          <w:szCs w:val="20"/>
        </w:rPr>
      </w:pPr>
    </w:p>
    <w:p w14:paraId="484832E3" w14:textId="39D78E77"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aru) </w:t>
      </w:r>
    </w:p>
    <w:p w14:paraId="14D510A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4CEB7BA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B341BA2" w14:textId="1D81455F"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BD9B993"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aru[site, replicate]) &lt;- </w:t>
      </w:r>
    </w:p>
    <w:p w14:paraId="7008FB54" w14:textId="2F6B64DD"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inprod(beta.witu.aru[1:n.detcovs.aru], detcov.matrix.aru[site, 1:n.detcovs.aru]) +</w:t>
      </w:r>
      <w:r w:rsidR="00CA1A3C" w:rsidRPr="003808E1">
        <w:rPr>
          <w:rFonts w:ascii="Courier New" w:hAnsi="Courier New" w:cs="Courier New"/>
          <w:sz w:val="20"/>
          <w:szCs w:val="20"/>
        </w:rPr>
        <w:t xml:space="preserve"> </w:t>
      </w:r>
      <w:r w:rsidRPr="003808E1">
        <w:rPr>
          <w:rFonts w:ascii="Courier New" w:hAnsi="Courier New" w:cs="Courier New"/>
          <w:sz w:val="20"/>
          <w:szCs w:val="20"/>
        </w:rPr>
        <w:t xml:space="preserve">rate.witu[aru.type.id[site]]    </w:t>
      </w:r>
    </w:p>
    <w:p w14:paraId="6CE582DD" w14:textId="77777777" w:rsidR="00CA1A3C"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logit(p.amwo.aru[site, replicate]) &lt;- </w:t>
      </w:r>
    </w:p>
    <w:p w14:paraId="1CFFD66C" w14:textId="4225894C" w:rsidR="00EF607C" w:rsidRPr="00CA7E96" w:rsidRDefault="00EF607C" w:rsidP="00CA1A3C">
      <w:pPr>
        <w:spacing w:after="0"/>
        <w:ind w:left="1440"/>
        <w:rPr>
          <w:rFonts w:ascii="Courier New" w:hAnsi="Courier New" w:cs="Courier New"/>
          <w:sz w:val="20"/>
          <w:szCs w:val="20"/>
          <w:lang w:val="fr-FR"/>
        </w:rPr>
      </w:pPr>
      <w:r w:rsidRPr="00CA7E96">
        <w:rPr>
          <w:rFonts w:ascii="Courier New" w:hAnsi="Courier New" w:cs="Courier New"/>
          <w:sz w:val="20"/>
          <w:szCs w:val="20"/>
          <w:lang w:val="fr-FR"/>
        </w:rPr>
        <w:t>inprod(beta.amwo.aru[1:n.detcovs.aru], detcov.matrix.aru[site, 1:n.detcovs.aru]) +</w:t>
      </w:r>
      <w:r w:rsidR="00CA1A3C" w:rsidRPr="00CA7E96">
        <w:rPr>
          <w:rFonts w:ascii="Courier New" w:hAnsi="Courier New" w:cs="Courier New"/>
          <w:sz w:val="20"/>
          <w:szCs w:val="20"/>
          <w:lang w:val="fr-FR"/>
        </w:rPr>
        <w:t xml:space="preserve"> </w:t>
      </w:r>
      <w:r w:rsidRPr="00CA7E96">
        <w:rPr>
          <w:rFonts w:ascii="Courier New" w:hAnsi="Courier New" w:cs="Courier New"/>
          <w:sz w:val="20"/>
          <w:szCs w:val="20"/>
          <w:lang w:val="fr-FR"/>
        </w:rPr>
        <w:t xml:space="preserve">rate.amwo[aru.type.id[site]]      </w:t>
      </w:r>
    </w:p>
    <w:p w14:paraId="1DD1BD1C" w14:textId="77777777" w:rsidR="00EF607C" w:rsidRPr="00CA7E96" w:rsidRDefault="00EF607C" w:rsidP="008729BF">
      <w:pPr>
        <w:spacing w:after="0"/>
        <w:rPr>
          <w:rFonts w:ascii="Courier New" w:hAnsi="Courier New" w:cs="Courier New"/>
          <w:sz w:val="20"/>
          <w:szCs w:val="20"/>
          <w:lang w:val="fr-FR"/>
        </w:rPr>
      </w:pPr>
    </w:p>
    <w:p w14:paraId="1250A6C7" w14:textId="77777777"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66560171" w14:textId="77777777" w:rsidR="00CA1A3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y.witu.aru[site, replicate] ~ dbern(z.witu[site] * p.witu.aru[site, </w:t>
      </w:r>
    </w:p>
    <w:p w14:paraId="3B1ADE56" w14:textId="3510F364" w:rsidR="00EF607C" w:rsidRPr="00CA7E96" w:rsidRDefault="00EF607C" w:rsidP="00CA1A3C">
      <w:pPr>
        <w:spacing w:after="0"/>
        <w:ind w:left="3600" w:firstLine="720"/>
        <w:rPr>
          <w:rFonts w:ascii="Courier New" w:hAnsi="Courier New" w:cs="Courier New"/>
          <w:sz w:val="20"/>
          <w:szCs w:val="20"/>
          <w:lang w:val="fr-FR"/>
        </w:rPr>
      </w:pPr>
      <w:r w:rsidRPr="00CA7E96">
        <w:rPr>
          <w:rFonts w:ascii="Courier New" w:hAnsi="Courier New" w:cs="Courier New"/>
          <w:sz w:val="20"/>
          <w:szCs w:val="20"/>
          <w:lang w:val="fr-FR"/>
        </w:rPr>
        <w:t>replicate])</w:t>
      </w:r>
    </w:p>
    <w:p w14:paraId="7B4A2716" w14:textId="77777777" w:rsidR="00CA1A3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y.amwo.aru[site, replicate] ~ dbern(z.amwo[site] * p.amwo.aru[site, </w:t>
      </w:r>
    </w:p>
    <w:p w14:paraId="10D04C02" w14:textId="0C823C26" w:rsidR="00EF607C" w:rsidRPr="003808E1" w:rsidRDefault="00EF607C" w:rsidP="00CA1A3C">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0B8C730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aru)</w:t>
      </w:r>
    </w:p>
    <w:p w14:paraId="1DEF8832" w14:textId="77777777" w:rsidR="00EF607C" w:rsidRPr="003808E1" w:rsidRDefault="00EF607C" w:rsidP="008729BF">
      <w:pPr>
        <w:spacing w:after="0"/>
        <w:rPr>
          <w:rFonts w:ascii="Courier New" w:hAnsi="Courier New" w:cs="Courier New"/>
          <w:sz w:val="20"/>
          <w:szCs w:val="20"/>
        </w:rPr>
      </w:pPr>
    </w:p>
    <w:p w14:paraId="09489C4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SITE LOOP</w:t>
      </w:r>
    </w:p>
    <w:p w14:paraId="419F95B9" w14:textId="77777777" w:rsidR="00EF607C" w:rsidRPr="003808E1" w:rsidRDefault="00EF607C" w:rsidP="008729BF">
      <w:pPr>
        <w:spacing w:after="0"/>
        <w:rPr>
          <w:rFonts w:ascii="Courier New" w:hAnsi="Courier New" w:cs="Courier New"/>
          <w:sz w:val="20"/>
          <w:szCs w:val="20"/>
        </w:rPr>
      </w:pPr>
    </w:p>
    <w:p w14:paraId="223FBCD1" w14:textId="77777777" w:rsidR="00EF607C" w:rsidRPr="003808E1" w:rsidRDefault="00EF607C" w:rsidP="008729BF">
      <w:pPr>
        <w:spacing w:after="0"/>
        <w:rPr>
          <w:rFonts w:ascii="Courier New" w:hAnsi="Courier New" w:cs="Courier New"/>
          <w:sz w:val="20"/>
          <w:szCs w:val="20"/>
        </w:rPr>
      </w:pPr>
    </w:p>
    <w:p w14:paraId="023B52E7" w14:textId="77777777" w:rsidR="00EF607C" w:rsidRPr="003808E1" w:rsidRDefault="00EF607C" w:rsidP="008729BF">
      <w:pPr>
        <w:spacing w:after="0"/>
        <w:rPr>
          <w:rFonts w:ascii="Courier New" w:hAnsi="Courier New" w:cs="Courier New"/>
          <w:sz w:val="20"/>
          <w:szCs w:val="20"/>
        </w:rPr>
      </w:pPr>
    </w:p>
    <w:p w14:paraId="7A0D588B" w14:textId="77777777" w:rsidR="00CA1A3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w:t>
      </w:r>
    </w:p>
    <w:p w14:paraId="6EDA645A" w14:textId="77777777" w:rsidR="00893B93" w:rsidRPr="003808E1" w:rsidRDefault="00893B93" w:rsidP="00893B93">
      <w:pPr>
        <w:spacing w:after="0"/>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C</w:t>
      </w:r>
    </w:p>
    <w:p w14:paraId="4B48D3D2"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model information associated with the multi-species game bird occupancy candidate models and hierarchical community models.</w:t>
      </w:r>
    </w:p>
    <w:p w14:paraId="43F30B43" w14:textId="77777777" w:rsidR="00893B93" w:rsidRPr="003808E1" w:rsidRDefault="00893B93" w:rsidP="00893B93">
      <w:pPr>
        <w:spacing w:after="0" w:line="276" w:lineRule="auto"/>
        <w:rPr>
          <w:rFonts w:ascii="Times New Roman" w:hAnsi="Times New Roman" w:cs="Times New Roman"/>
          <w:sz w:val="24"/>
          <w:szCs w:val="24"/>
        </w:rPr>
      </w:pPr>
    </w:p>
    <w:p w14:paraId="5E03D95D"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 xml:space="preserve">Table C1.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p w14:paraId="54B69E53" w14:textId="77777777" w:rsidR="00893B93" w:rsidRPr="003808E1" w:rsidRDefault="00893B93" w:rsidP="00893B93">
      <w:pPr>
        <w:spacing w:after="0" w:line="276" w:lineRule="auto"/>
        <w:rPr>
          <w:rFonts w:ascii="Times New Roman" w:hAnsi="Times New Roman" w:cs="Times New Roman"/>
          <w:sz w:val="24"/>
          <w:szCs w:val="24"/>
        </w:rPr>
      </w:pPr>
    </w:p>
    <w:tbl>
      <w:tblPr>
        <w:tblW w:w="9250" w:type="dxa"/>
        <w:tblLook w:val="04A0" w:firstRow="1" w:lastRow="0" w:firstColumn="1" w:lastColumn="0" w:noHBand="0" w:noVBand="1"/>
      </w:tblPr>
      <w:tblGrid>
        <w:gridCol w:w="2070"/>
        <w:gridCol w:w="1260"/>
        <w:gridCol w:w="1444"/>
        <w:gridCol w:w="1548"/>
        <w:gridCol w:w="1177"/>
        <w:gridCol w:w="1681"/>
        <w:gridCol w:w="70"/>
      </w:tblGrid>
      <w:tr w:rsidR="00893B93" w:rsidRPr="003808E1" w14:paraId="758D0468" w14:textId="77777777" w:rsidTr="00191718">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7CE4B250" w14:textId="77777777" w:rsidR="00893B93" w:rsidRPr="003808E1" w:rsidRDefault="00893B93"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6C9990EF"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5A5A13FD"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4CBDB1CB"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245A8D44"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40EA3F59"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Posterior</w:t>
            </w:r>
          </w:p>
        </w:tc>
      </w:tr>
      <w:tr w:rsidR="00893B93" w:rsidRPr="003808E1" w14:paraId="2EC38512" w14:textId="77777777" w:rsidTr="00191718">
        <w:trPr>
          <w:gridAfter w:val="1"/>
          <w:wAfter w:w="70" w:type="dxa"/>
          <w:trHeight w:val="309"/>
        </w:trPr>
        <w:tc>
          <w:tcPr>
            <w:tcW w:w="2070" w:type="dxa"/>
            <w:tcBorders>
              <w:top w:val="single" w:sz="12" w:space="0" w:color="auto"/>
              <w:left w:val="nil"/>
              <w:right w:val="nil"/>
            </w:tcBorders>
            <w:shd w:val="clear" w:color="auto" w:fill="auto"/>
            <w:noWrap/>
            <w:vAlign w:val="center"/>
          </w:tcPr>
          <w:p w14:paraId="3DEF0A2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ABITAT</w:t>
            </w:r>
          </w:p>
        </w:tc>
        <w:tc>
          <w:tcPr>
            <w:tcW w:w="1260" w:type="dxa"/>
            <w:tcBorders>
              <w:top w:val="single" w:sz="12" w:space="0" w:color="auto"/>
              <w:left w:val="nil"/>
              <w:right w:val="nil"/>
            </w:tcBorders>
            <w:shd w:val="clear" w:color="auto" w:fill="auto"/>
            <w:noWrap/>
            <w:vAlign w:val="center"/>
          </w:tcPr>
          <w:p w14:paraId="16649A0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12" w:space="0" w:color="auto"/>
              <w:left w:val="nil"/>
              <w:right w:val="nil"/>
            </w:tcBorders>
            <w:shd w:val="clear" w:color="auto" w:fill="auto"/>
            <w:noWrap/>
            <w:vAlign w:val="center"/>
          </w:tcPr>
          <w:p w14:paraId="2C76236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single" w:sz="12" w:space="0" w:color="auto"/>
              <w:left w:val="nil"/>
              <w:right w:val="nil"/>
            </w:tcBorders>
            <w:shd w:val="clear" w:color="auto" w:fill="auto"/>
            <w:noWrap/>
            <w:vAlign w:val="center"/>
          </w:tcPr>
          <w:p w14:paraId="4B3857D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12" w:space="0" w:color="auto"/>
              <w:left w:val="nil"/>
              <w:right w:val="nil"/>
            </w:tcBorders>
            <w:shd w:val="clear" w:color="auto" w:fill="auto"/>
            <w:noWrap/>
            <w:vAlign w:val="center"/>
          </w:tcPr>
          <w:p w14:paraId="4B8DD85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12" w:space="0" w:color="auto"/>
              <w:left w:val="nil"/>
              <w:right w:val="nil"/>
            </w:tcBorders>
            <w:shd w:val="clear" w:color="auto" w:fill="auto"/>
            <w:noWrap/>
            <w:vAlign w:val="center"/>
          </w:tcPr>
          <w:p w14:paraId="1BB2A07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6C8D763F"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1DD4DD15"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SIZE</w:t>
            </w:r>
          </w:p>
        </w:tc>
        <w:tc>
          <w:tcPr>
            <w:tcW w:w="1260" w:type="dxa"/>
            <w:tcBorders>
              <w:top w:val="nil"/>
              <w:left w:val="nil"/>
              <w:bottom w:val="nil"/>
              <w:right w:val="nil"/>
            </w:tcBorders>
            <w:shd w:val="clear" w:color="auto" w:fill="auto"/>
            <w:noWrap/>
            <w:vAlign w:val="center"/>
          </w:tcPr>
          <w:p w14:paraId="0A32246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40AC537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2E0B15A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7A4BB46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4555182E"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2FC6DC80"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09FE516A"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MANAGEMENT</w:t>
            </w:r>
          </w:p>
        </w:tc>
        <w:tc>
          <w:tcPr>
            <w:tcW w:w="1260" w:type="dxa"/>
            <w:tcBorders>
              <w:top w:val="nil"/>
              <w:left w:val="nil"/>
              <w:bottom w:val="nil"/>
              <w:right w:val="nil"/>
            </w:tcBorders>
            <w:shd w:val="clear" w:color="auto" w:fill="auto"/>
            <w:noWrap/>
            <w:vAlign w:val="center"/>
          </w:tcPr>
          <w:p w14:paraId="7C86132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E9A334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3CAE494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053D961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6B2ADE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951FA5"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7B05E2F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ANDSCAPE</w:t>
            </w:r>
          </w:p>
        </w:tc>
        <w:tc>
          <w:tcPr>
            <w:tcW w:w="1260" w:type="dxa"/>
            <w:tcBorders>
              <w:top w:val="nil"/>
              <w:left w:val="nil"/>
              <w:bottom w:val="nil"/>
              <w:right w:val="nil"/>
            </w:tcBorders>
            <w:shd w:val="clear" w:color="auto" w:fill="auto"/>
            <w:noWrap/>
            <w:vAlign w:val="center"/>
          </w:tcPr>
          <w:p w14:paraId="2BE09D4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62FEA9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5EC109F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2EA970E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355D0BA9"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403E76C4"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CEBE131"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OCATION</w:t>
            </w:r>
          </w:p>
        </w:tc>
        <w:tc>
          <w:tcPr>
            <w:tcW w:w="1260" w:type="dxa"/>
            <w:tcBorders>
              <w:top w:val="nil"/>
              <w:left w:val="nil"/>
              <w:right w:val="nil"/>
            </w:tcBorders>
            <w:shd w:val="clear" w:color="auto" w:fill="auto"/>
            <w:noWrap/>
            <w:vAlign w:val="center"/>
          </w:tcPr>
          <w:p w14:paraId="302B165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000556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right w:val="nil"/>
            </w:tcBorders>
            <w:shd w:val="clear" w:color="auto" w:fill="auto"/>
            <w:noWrap/>
            <w:vAlign w:val="center"/>
          </w:tcPr>
          <w:p w14:paraId="67DF198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74E47A2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7C2F5E38"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30BD2B59"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375F10C0"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STRUCTION</w:t>
            </w:r>
          </w:p>
        </w:tc>
        <w:tc>
          <w:tcPr>
            <w:tcW w:w="1260" w:type="dxa"/>
            <w:tcBorders>
              <w:top w:val="nil"/>
              <w:left w:val="nil"/>
              <w:bottom w:val="nil"/>
              <w:right w:val="nil"/>
            </w:tcBorders>
            <w:shd w:val="clear" w:color="auto" w:fill="auto"/>
            <w:noWrap/>
            <w:vAlign w:val="center"/>
          </w:tcPr>
          <w:p w14:paraId="55125D8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C9B04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220FF5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5954E0A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83C6A0D"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EE955C"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434B8C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DITION</w:t>
            </w:r>
          </w:p>
        </w:tc>
        <w:tc>
          <w:tcPr>
            <w:tcW w:w="1260" w:type="dxa"/>
            <w:tcBorders>
              <w:top w:val="nil"/>
              <w:left w:val="nil"/>
              <w:right w:val="nil"/>
            </w:tcBorders>
            <w:shd w:val="clear" w:color="auto" w:fill="auto"/>
            <w:noWrap/>
            <w:vAlign w:val="center"/>
          </w:tcPr>
          <w:p w14:paraId="55A1235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21D5051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0431FAD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0C709A4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56DBEBB6"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3A7D2A83" w14:textId="77777777" w:rsidTr="003051A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54E4C80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MBINED</w:t>
            </w:r>
          </w:p>
        </w:tc>
        <w:tc>
          <w:tcPr>
            <w:tcW w:w="1260" w:type="dxa"/>
            <w:tcBorders>
              <w:top w:val="nil"/>
              <w:left w:val="nil"/>
              <w:bottom w:val="single" w:sz="4" w:space="0" w:color="auto"/>
              <w:right w:val="nil"/>
            </w:tcBorders>
            <w:shd w:val="clear" w:color="auto" w:fill="auto"/>
            <w:noWrap/>
            <w:vAlign w:val="center"/>
          </w:tcPr>
          <w:p w14:paraId="67D9C98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4" w:space="0" w:color="auto"/>
              <w:right w:val="nil"/>
            </w:tcBorders>
            <w:shd w:val="clear" w:color="auto" w:fill="auto"/>
            <w:noWrap/>
            <w:vAlign w:val="center"/>
          </w:tcPr>
          <w:p w14:paraId="2915CB0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single" w:sz="4" w:space="0" w:color="auto"/>
              <w:right w:val="nil"/>
            </w:tcBorders>
            <w:shd w:val="clear" w:color="auto" w:fill="auto"/>
            <w:noWrap/>
            <w:vAlign w:val="center"/>
          </w:tcPr>
          <w:p w14:paraId="441A130C"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4" w:space="0" w:color="auto"/>
              <w:right w:val="nil"/>
            </w:tcBorders>
            <w:shd w:val="clear" w:color="auto" w:fill="auto"/>
            <w:noWrap/>
            <w:vAlign w:val="center"/>
          </w:tcPr>
          <w:p w14:paraId="37598ED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4" w:space="0" w:color="auto"/>
              <w:right w:val="nil"/>
            </w:tcBorders>
            <w:shd w:val="clear" w:color="auto" w:fill="auto"/>
            <w:noWrap/>
            <w:vAlign w:val="center"/>
          </w:tcPr>
          <w:p w14:paraId="01C9EC5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1DF1AD85" w14:textId="77777777" w:rsidTr="003051A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6ED4BA0F"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1</w:t>
            </w:r>
          </w:p>
        </w:tc>
        <w:tc>
          <w:tcPr>
            <w:tcW w:w="1260" w:type="dxa"/>
            <w:tcBorders>
              <w:top w:val="single" w:sz="4" w:space="0" w:color="auto"/>
              <w:left w:val="nil"/>
              <w:bottom w:val="nil"/>
              <w:right w:val="nil"/>
            </w:tcBorders>
            <w:shd w:val="clear" w:color="auto" w:fill="auto"/>
            <w:noWrap/>
            <w:vAlign w:val="center"/>
          </w:tcPr>
          <w:p w14:paraId="71F2B37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4" w:space="0" w:color="auto"/>
              <w:left w:val="nil"/>
              <w:bottom w:val="nil"/>
              <w:right w:val="nil"/>
            </w:tcBorders>
            <w:shd w:val="clear" w:color="auto" w:fill="auto"/>
            <w:noWrap/>
            <w:vAlign w:val="center"/>
          </w:tcPr>
          <w:p w14:paraId="06DB597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single" w:sz="4" w:space="0" w:color="auto"/>
              <w:left w:val="nil"/>
              <w:bottom w:val="nil"/>
              <w:right w:val="nil"/>
            </w:tcBorders>
            <w:shd w:val="clear" w:color="auto" w:fill="auto"/>
            <w:noWrap/>
            <w:vAlign w:val="center"/>
          </w:tcPr>
          <w:p w14:paraId="2803C22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4" w:space="0" w:color="auto"/>
              <w:left w:val="nil"/>
              <w:bottom w:val="nil"/>
              <w:right w:val="nil"/>
            </w:tcBorders>
            <w:shd w:val="clear" w:color="auto" w:fill="auto"/>
            <w:noWrap/>
            <w:vAlign w:val="center"/>
          </w:tcPr>
          <w:p w14:paraId="333B6A0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4" w:space="0" w:color="auto"/>
              <w:left w:val="nil"/>
              <w:bottom w:val="nil"/>
              <w:right w:val="nil"/>
            </w:tcBorders>
            <w:shd w:val="clear" w:color="auto" w:fill="auto"/>
            <w:noWrap/>
            <w:vAlign w:val="center"/>
          </w:tcPr>
          <w:p w14:paraId="095F093A"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r w:rsidR="00893B93" w:rsidRPr="003808E1" w14:paraId="1E5416D1"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5B9A8AAD"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2</w:t>
            </w:r>
          </w:p>
        </w:tc>
        <w:tc>
          <w:tcPr>
            <w:tcW w:w="1260" w:type="dxa"/>
            <w:tcBorders>
              <w:top w:val="nil"/>
              <w:left w:val="nil"/>
              <w:right w:val="nil"/>
            </w:tcBorders>
            <w:shd w:val="clear" w:color="auto" w:fill="auto"/>
            <w:noWrap/>
            <w:vAlign w:val="center"/>
          </w:tcPr>
          <w:p w14:paraId="52C6F400"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358B861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44A3A48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54EC95A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13361F1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6FCFF952" w14:textId="77777777" w:rsidTr="003051A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1AFC18C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3</w:t>
            </w:r>
          </w:p>
        </w:tc>
        <w:tc>
          <w:tcPr>
            <w:tcW w:w="1260" w:type="dxa"/>
            <w:tcBorders>
              <w:top w:val="nil"/>
              <w:left w:val="nil"/>
              <w:bottom w:val="single" w:sz="18" w:space="0" w:color="auto"/>
              <w:right w:val="nil"/>
            </w:tcBorders>
            <w:shd w:val="clear" w:color="auto" w:fill="auto"/>
            <w:noWrap/>
            <w:vAlign w:val="center"/>
          </w:tcPr>
          <w:p w14:paraId="544E933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18" w:space="0" w:color="auto"/>
              <w:right w:val="nil"/>
            </w:tcBorders>
            <w:shd w:val="clear" w:color="auto" w:fill="auto"/>
            <w:noWrap/>
            <w:vAlign w:val="center"/>
          </w:tcPr>
          <w:p w14:paraId="6573269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nil"/>
              <w:left w:val="nil"/>
              <w:bottom w:val="single" w:sz="18" w:space="0" w:color="auto"/>
              <w:right w:val="nil"/>
            </w:tcBorders>
            <w:shd w:val="clear" w:color="auto" w:fill="auto"/>
            <w:noWrap/>
            <w:vAlign w:val="center"/>
          </w:tcPr>
          <w:p w14:paraId="0D9C0E6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18" w:space="0" w:color="auto"/>
              <w:right w:val="nil"/>
            </w:tcBorders>
            <w:shd w:val="clear" w:color="auto" w:fill="auto"/>
            <w:noWrap/>
            <w:vAlign w:val="center"/>
          </w:tcPr>
          <w:p w14:paraId="36E14AF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18" w:space="0" w:color="auto"/>
              <w:right w:val="nil"/>
            </w:tcBorders>
            <w:shd w:val="clear" w:color="auto" w:fill="auto"/>
            <w:noWrap/>
            <w:vAlign w:val="center"/>
          </w:tcPr>
          <w:p w14:paraId="7C053BB1"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bl>
    <w:p w14:paraId="189CC118" w14:textId="77777777" w:rsidR="00893B93" w:rsidRPr="003808E1" w:rsidRDefault="00893B93" w:rsidP="00893B93">
      <w:pPr>
        <w:spacing w:after="0" w:line="276" w:lineRule="auto"/>
        <w:rPr>
          <w:rFonts w:ascii="Times New Roman" w:hAnsi="Times New Roman" w:cs="Times New Roman"/>
          <w:sz w:val="24"/>
          <w:szCs w:val="24"/>
        </w:rPr>
      </w:pPr>
    </w:p>
    <w:p w14:paraId="50A86466" w14:textId="77777777" w:rsidR="00893B93" w:rsidRPr="003808E1" w:rsidRDefault="00893B93" w:rsidP="00893B93"/>
    <w:p w14:paraId="42D552C8" w14:textId="77777777" w:rsidR="00FD1590" w:rsidRPr="003808E1" w:rsidRDefault="00FD1590" w:rsidP="00D71F98"/>
    <w:p w14:paraId="646C9621" w14:textId="77777777" w:rsidR="00893B93" w:rsidRPr="003808E1" w:rsidRDefault="00893B93" w:rsidP="00D71F98"/>
    <w:p w14:paraId="032F76E8" w14:textId="77777777" w:rsidR="00893B93" w:rsidRPr="003808E1" w:rsidRDefault="00893B93" w:rsidP="00D71F98"/>
    <w:p w14:paraId="1B87E43F" w14:textId="77777777" w:rsidR="00893B93" w:rsidRPr="003808E1" w:rsidRDefault="00893B93" w:rsidP="00D71F98"/>
    <w:p w14:paraId="4D52221B" w14:textId="77777777" w:rsidR="00893B93" w:rsidRPr="003808E1" w:rsidRDefault="00893B93" w:rsidP="00D71F98"/>
    <w:p w14:paraId="6201F77B" w14:textId="77777777" w:rsidR="002F50D8" w:rsidRPr="003808E1" w:rsidRDefault="002F50D8" w:rsidP="00D71F98"/>
    <w:p w14:paraId="0E3CDBEB" w14:textId="77777777" w:rsidR="00EF607C" w:rsidRPr="003808E1" w:rsidRDefault="00EF607C" w:rsidP="00D71F98"/>
    <w:p w14:paraId="1BA82A66" w14:textId="77777777" w:rsidR="00EF607C" w:rsidRPr="003808E1" w:rsidRDefault="00EF607C" w:rsidP="00D71F98"/>
    <w:p w14:paraId="74D206F2" w14:textId="77777777" w:rsidR="00EF607C" w:rsidRPr="003808E1" w:rsidRDefault="00EF607C" w:rsidP="00D71F98"/>
    <w:p w14:paraId="49DD5FCF" w14:textId="77777777" w:rsidR="002F50D8" w:rsidRPr="003808E1" w:rsidRDefault="002F50D8" w:rsidP="00D71F98"/>
    <w:p w14:paraId="51C9E94C" w14:textId="699BC3EB" w:rsidR="002F50D8" w:rsidRPr="003808E1" w:rsidRDefault="002F50D8" w:rsidP="002F50D8">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D</w:t>
      </w:r>
    </w:p>
    <w:p w14:paraId="4A07F21C" w14:textId="77777777" w:rsidR="002F50D8" w:rsidRPr="003808E1" w:rsidRDefault="002F50D8" w:rsidP="002F50D8">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guild richness analyses</w:t>
      </w:r>
    </w:p>
    <w:p w14:paraId="2DDFEC6C" w14:textId="77777777" w:rsidR="002F50D8" w:rsidRPr="003808E1" w:rsidRDefault="002F50D8" w:rsidP="002F50D8">
      <w:pPr>
        <w:spacing w:after="0" w:line="276" w:lineRule="auto"/>
        <w:rPr>
          <w:rFonts w:ascii="Times New Roman" w:hAnsi="Times New Roman" w:cs="Times New Roman"/>
          <w:sz w:val="24"/>
          <w:szCs w:val="24"/>
        </w:rPr>
      </w:pPr>
    </w:p>
    <w:p w14:paraId="399F536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model {</w:t>
      </w:r>
    </w:p>
    <w:p w14:paraId="037B62E3" w14:textId="77777777" w:rsidR="002967FE" w:rsidRPr="003808E1" w:rsidRDefault="002967FE" w:rsidP="002967FE">
      <w:pPr>
        <w:spacing w:after="0" w:line="276" w:lineRule="auto"/>
        <w:rPr>
          <w:rFonts w:ascii="Courier New" w:hAnsi="Courier New" w:cs="Courier New"/>
          <w:sz w:val="20"/>
          <w:szCs w:val="20"/>
        </w:rPr>
      </w:pPr>
    </w:p>
    <w:p w14:paraId="2F8D5A0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PRIORS </w:t>
      </w:r>
    </w:p>
    <w:p w14:paraId="5CC3CE41"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5ECC7C4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65C8F33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a ~ dlogis(0,1) #this assumes a logistic prior</w:t>
      </w:r>
    </w:p>
    <w:p w14:paraId="6927074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tau ~ dgamma(0.1, 0.1)</w:t>
      </w:r>
    </w:p>
    <w:p w14:paraId="19500704" w14:textId="77777777" w:rsidR="002967FE" w:rsidRPr="003808E1" w:rsidRDefault="002967FE" w:rsidP="002967FE">
      <w:pPr>
        <w:spacing w:after="0" w:line="276" w:lineRule="auto"/>
        <w:rPr>
          <w:rFonts w:ascii="Courier New" w:hAnsi="Courier New" w:cs="Courier New"/>
          <w:sz w:val="20"/>
          <w:szCs w:val="20"/>
        </w:rPr>
      </w:pPr>
    </w:p>
    <w:p w14:paraId="2E29E977"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8EE38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b ~ dlogis(0,1) #this assumes a logistic prior</w:t>
      </w:r>
    </w:p>
    <w:p w14:paraId="0608972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tau ~ dgamma(0.1, 0.1)</w:t>
      </w:r>
    </w:p>
    <w:p w14:paraId="129BB2B3" w14:textId="77777777" w:rsidR="002967FE" w:rsidRPr="003808E1" w:rsidRDefault="002967FE" w:rsidP="002967FE">
      <w:pPr>
        <w:spacing w:after="0" w:line="276" w:lineRule="auto"/>
        <w:rPr>
          <w:rFonts w:ascii="Courier New" w:hAnsi="Courier New" w:cs="Courier New"/>
          <w:sz w:val="20"/>
          <w:szCs w:val="20"/>
        </w:rPr>
      </w:pPr>
    </w:p>
    <w:p w14:paraId="7A23365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33E8CC7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04F822A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alpha[sitecov] ~ dnorm(0, 0.01)</w:t>
      </w:r>
    </w:p>
    <w:p w14:paraId="3E5565F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alpha[sitecov] ~ dgamma(0.1, 0.1)</w:t>
      </w:r>
    </w:p>
    <w:p w14:paraId="6D346DC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F64FB23" w14:textId="77777777" w:rsidR="002967FE" w:rsidRPr="003808E1" w:rsidRDefault="002967FE" w:rsidP="002967FE">
      <w:pPr>
        <w:spacing w:after="0" w:line="276" w:lineRule="auto"/>
        <w:rPr>
          <w:rFonts w:ascii="Courier New" w:hAnsi="Courier New" w:cs="Courier New"/>
          <w:sz w:val="20"/>
          <w:szCs w:val="20"/>
        </w:rPr>
      </w:pPr>
    </w:p>
    <w:p w14:paraId="300320E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0311A6F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574021C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beta[detcov] ~ dnorm(0, 0.01)</w:t>
      </w:r>
    </w:p>
    <w:p w14:paraId="525CE8BF"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beta[detcov] ~ dgamma(0.1, 0.1)</w:t>
      </w:r>
    </w:p>
    <w:p w14:paraId="5159D83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7EC91809" w14:textId="77777777" w:rsidR="002967FE" w:rsidRPr="003808E1" w:rsidRDefault="002967FE" w:rsidP="002967FE">
      <w:pPr>
        <w:spacing w:after="0" w:line="276" w:lineRule="auto"/>
        <w:rPr>
          <w:rFonts w:ascii="Courier New" w:hAnsi="Courier New" w:cs="Courier New"/>
          <w:sz w:val="20"/>
          <w:szCs w:val="20"/>
        </w:rPr>
      </w:pPr>
    </w:p>
    <w:p w14:paraId="03AC11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7B357FF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4E7BAB55" w14:textId="77777777" w:rsidR="002967FE" w:rsidRPr="003808E1" w:rsidRDefault="002967FE" w:rsidP="002967FE">
      <w:pPr>
        <w:spacing w:after="0" w:line="276" w:lineRule="auto"/>
        <w:rPr>
          <w:rFonts w:ascii="Courier New" w:hAnsi="Courier New" w:cs="Courier New"/>
          <w:sz w:val="20"/>
          <w:szCs w:val="20"/>
        </w:rPr>
      </w:pPr>
    </w:p>
    <w:p w14:paraId="7968AC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INTERCEPTS</w:t>
      </w:r>
    </w:p>
    <w:p w14:paraId="3FA0361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0[species] ~ dnorm(community.occupancy.a, community.occupancy.tau)</w:t>
      </w:r>
    </w:p>
    <w:p w14:paraId="0047207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0[species] ~ dnorm(community.detection.b, community.detection.tau)</w:t>
      </w:r>
    </w:p>
    <w:p w14:paraId="43B62DFB" w14:textId="77777777" w:rsidR="002967FE" w:rsidRPr="003808E1" w:rsidRDefault="002967FE" w:rsidP="002967FE">
      <w:pPr>
        <w:spacing w:after="0" w:line="276" w:lineRule="auto"/>
        <w:rPr>
          <w:rFonts w:ascii="Courier New" w:hAnsi="Courier New" w:cs="Courier New"/>
          <w:sz w:val="20"/>
          <w:szCs w:val="20"/>
        </w:rPr>
      </w:pPr>
    </w:p>
    <w:p w14:paraId="3F0ED67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37468B1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3A7F4DF8"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species, sitecov] ~ dnorm(mu.alpha[sitecov], </w:t>
      </w:r>
    </w:p>
    <w:p w14:paraId="2853C95A" w14:textId="6698F865"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alpha[sitecov])</w:t>
      </w:r>
    </w:p>
    <w:p w14:paraId="3160582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58230E43" w14:textId="77777777" w:rsidR="002967FE" w:rsidRPr="003808E1" w:rsidRDefault="002967FE" w:rsidP="002967FE">
      <w:pPr>
        <w:spacing w:after="0" w:line="276" w:lineRule="auto"/>
        <w:rPr>
          <w:rFonts w:ascii="Courier New" w:hAnsi="Courier New" w:cs="Courier New"/>
          <w:sz w:val="20"/>
          <w:szCs w:val="20"/>
        </w:rPr>
      </w:pPr>
    </w:p>
    <w:p w14:paraId="53E6F35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YEAR EFFECT</w:t>
      </w:r>
    </w:p>
    <w:p w14:paraId="5E12F42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ye[species] ~ dgamma(0.1, 0.1)</w:t>
      </w:r>
    </w:p>
    <w:p w14:paraId="182D4CF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year in 1:n.years) {</w:t>
      </w:r>
    </w:p>
    <w:p w14:paraId="0A6ACB76"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 year] ~ dnorm(alpha0[species], </w:t>
      </w:r>
    </w:p>
    <w:p w14:paraId="1CED8C0D" w14:textId="2F2B2181"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ye[species])</w:t>
      </w:r>
    </w:p>
    <w:p w14:paraId="602281A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26D5911B" w14:textId="77777777" w:rsidR="002967FE" w:rsidRPr="003808E1" w:rsidRDefault="002967FE" w:rsidP="002967FE">
      <w:pPr>
        <w:spacing w:after="0" w:line="276" w:lineRule="auto"/>
        <w:rPr>
          <w:rFonts w:ascii="Courier New" w:hAnsi="Courier New" w:cs="Courier New"/>
          <w:sz w:val="20"/>
          <w:szCs w:val="20"/>
        </w:rPr>
      </w:pPr>
    </w:p>
    <w:p w14:paraId="47E5B44D" w14:textId="77777777" w:rsidR="0042470B" w:rsidRPr="003808E1" w:rsidRDefault="0042470B" w:rsidP="002967FE">
      <w:pPr>
        <w:spacing w:after="0" w:line="276" w:lineRule="auto"/>
        <w:rPr>
          <w:rFonts w:ascii="Courier New" w:hAnsi="Courier New" w:cs="Courier New"/>
          <w:sz w:val="20"/>
          <w:szCs w:val="20"/>
        </w:rPr>
      </w:pPr>
    </w:p>
    <w:p w14:paraId="657CD94E" w14:textId="77777777" w:rsidR="0042470B" w:rsidRPr="003808E1" w:rsidRDefault="0042470B" w:rsidP="002967FE">
      <w:pPr>
        <w:spacing w:after="0" w:line="276" w:lineRule="auto"/>
        <w:rPr>
          <w:rFonts w:ascii="Courier New" w:hAnsi="Courier New" w:cs="Courier New"/>
          <w:sz w:val="20"/>
          <w:szCs w:val="20"/>
        </w:rPr>
      </w:pPr>
    </w:p>
    <w:p w14:paraId="6A2C88A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SLOPE COEFFICIENTS FOR DETECTION COVARIATES</w:t>
      </w:r>
    </w:p>
    <w:p w14:paraId="49846D2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785D3BC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species, detcov] ~ dnorm(mu.beta[detcov], tau.beta[detcov])</w:t>
      </w:r>
    </w:p>
    <w:p w14:paraId="2BCA1D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03E8EE39" w14:textId="77777777" w:rsidR="002967FE" w:rsidRPr="003808E1" w:rsidRDefault="002967FE" w:rsidP="002967FE">
      <w:pPr>
        <w:spacing w:after="0" w:line="276" w:lineRule="auto"/>
        <w:rPr>
          <w:rFonts w:ascii="Courier New" w:hAnsi="Courier New" w:cs="Courier New"/>
          <w:sz w:val="20"/>
          <w:szCs w:val="20"/>
        </w:rPr>
      </w:pPr>
    </w:p>
    <w:p w14:paraId="1A07BE0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OBSERVER EFFECT</w:t>
      </w:r>
    </w:p>
    <w:p w14:paraId="3610CFC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oe[species] ~ dgamma(0.1, 0.1)</w:t>
      </w:r>
    </w:p>
    <w:p w14:paraId="3E00E87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10C6436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 ~ dnorm(beta0[species], </w:t>
      </w:r>
    </w:p>
    <w:p w14:paraId="43E28315" w14:textId="1BD3AF0D" w:rsidR="002967FE" w:rsidRPr="003808E1" w:rsidRDefault="0042470B" w:rsidP="0042470B">
      <w:pPr>
        <w:spacing w:after="0" w:line="276" w:lineRule="auto"/>
        <w:ind w:left="576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oe[species])</w:t>
      </w:r>
    </w:p>
    <w:p w14:paraId="63CB876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216854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503251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64B1F330" w14:textId="77777777" w:rsidR="002967FE" w:rsidRPr="003808E1" w:rsidRDefault="002967FE" w:rsidP="002967FE">
      <w:pPr>
        <w:spacing w:after="0" w:line="276" w:lineRule="auto"/>
        <w:rPr>
          <w:rFonts w:ascii="Courier New" w:hAnsi="Courier New" w:cs="Courier New"/>
          <w:sz w:val="20"/>
          <w:szCs w:val="20"/>
        </w:rPr>
      </w:pPr>
    </w:p>
    <w:p w14:paraId="19CB5580" w14:textId="77777777" w:rsidR="002967FE" w:rsidRPr="003808E1" w:rsidRDefault="002967FE" w:rsidP="002967FE">
      <w:pPr>
        <w:spacing w:after="0" w:line="276" w:lineRule="auto"/>
        <w:rPr>
          <w:rFonts w:ascii="Courier New" w:hAnsi="Courier New" w:cs="Courier New"/>
          <w:sz w:val="20"/>
          <w:szCs w:val="20"/>
        </w:rPr>
      </w:pPr>
    </w:p>
    <w:p w14:paraId="289BD9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IKELIHOOD</w:t>
      </w:r>
    </w:p>
    <w:p w14:paraId="7E035AEA" w14:textId="77777777" w:rsidR="002967FE" w:rsidRPr="003808E1" w:rsidRDefault="002967FE" w:rsidP="002967FE">
      <w:pPr>
        <w:spacing w:after="0" w:line="276" w:lineRule="auto"/>
        <w:rPr>
          <w:rFonts w:ascii="Courier New" w:hAnsi="Courier New" w:cs="Courier New"/>
          <w:sz w:val="20"/>
          <w:szCs w:val="20"/>
        </w:rPr>
      </w:pPr>
    </w:p>
    <w:p w14:paraId="61C3C7B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2ED1389B" w14:textId="77777777" w:rsidR="002967FE" w:rsidRPr="003808E1" w:rsidRDefault="002967FE" w:rsidP="002967FE">
      <w:pPr>
        <w:spacing w:after="0" w:line="276" w:lineRule="auto"/>
        <w:rPr>
          <w:rFonts w:ascii="Courier New" w:hAnsi="Courier New" w:cs="Courier New"/>
          <w:sz w:val="20"/>
          <w:szCs w:val="20"/>
        </w:rPr>
      </w:pPr>
    </w:p>
    <w:p w14:paraId="2B756196" w14:textId="4960A64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512D71B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w:t>
      </w:r>
    </w:p>
    <w:p w14:paraId="577032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63FDBC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OCCUPANCY MODEL</w:t>
      </w:r>
    </w:p>
    <w:p w14:paraId="510A2D5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site, species]) &lt;- </w:t>
      </w:r>
    </w:p>
    <w:p w14:paraId="41A71462" w14:textId="22EF4A82"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 xml:space="preserve">inprod(alpha[species, 1:n.sitecovs], </w:t>
      </w:r>
    </w:p>
    <w:p w14:paraId="1BFE2261" w14:textId="0E79A9AA"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sitecov.matrix[site, 1:n.sitecovs]) +</w:t>
      </w:r>
    </w:p>
    <w:p w14:paraId="7F79A22D" w14:textId="6668789B"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year.id[site]]</w:t>
      </w:r>
    </w:p>
    <w:p w14:paraId="784F885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E2F46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OCCUPANCY</w:t>
      </w:r>
    </w:p>
    <w:p w14:paraId="16BFF42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Z[site, species] ~ dbern(psi[site, species])</w:t>
      </w:r>
    </w:p>
    <w:p w14:paraId="5D05FC51" w14:textId="77777777" w:rsidR="002967FE" w:rsidRPr="003808E1" w:rsidRDefault="002967FE" w:rsidP="002967FE">
      <w:pPr>
        <w:spacing w:after="0" w:line="276" w:lineRule="auto"/>
        <w:rPr>
          <w:rFonts w:ascii="Courier New" w:hAnsi="Courier New" w:cs="Courier New"/>
          <w:sz w:val="20"/>
          <w:szCs w:val="20"/>
        </w:rPr>
      </w:pPr>
    </w:p>
    <w:p w14:paraId="49AD9734" w14:textId="7BD12B34"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238E6F5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2A5176EE" w14:textId="77777777" w:rsidR="002967FE" w:rsidRPr="003808E1" w:rsidRDefault="002967FE" w:rsidP="002967FE">
      <w:pPr>
        <w:spacing w:after="0" w:line="276" w:lineRule="auto"/>
        <w:rPr>
          <w:rFonts w:ascii="Courier New" w:hAnsi="Courier New" w:cs="Courier New"/>
          <w:sz w:val="20"/>
          <w:szCs w:val="20"/>
        </w:rPr>
      </w:pPr>
    </w:p>
    <w:p w14:paraId="149835DA" w14:textId="4137824A"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 DETECTION MODEL </w:t>
      </w:r>
    </w:p>
    <w:p w14:paraId="6AFABA3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6F3D6A34" w14:textId="77777777"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inprod(beta[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 xml:space="preserve">1:n.detcovs], </w:t>
      </w:r>
    </w:p>
    <w:p w14:paraId="2E56958F" w14:textId="3602AD25"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detcov.array[site,</w:t>
      </w:r>
      <w:r w:rsidR="0042470B" w:rsidRPr="003808E1">
        <w:rPr>
          <w:rFonts w:ascii="Courier New" w:hAnsi="Courier New" w:cs="Courier New"/>
          <w:sz w:val="20"/>
          <w:szCs w:val="20"/>
        </w:rPr>
        <w:t xml:space="preserve"> </w:t>
      </w:r>
      <w:r w:rsidRPr="003808E1">
        <w:rPr>
          <w:rFonts w:ascii="Courier New" w:hAnsi="Courier New" w:cs="Courier New"/>
          <w:sz w:val="20"/>
          <w:szCs w:val="20"/>
        </w:rPr>
        <w:t>replicate, 1:n.detcovs]) +</w:t>
      </w:r>
    </w:p>
    <w:p w14:paraId="4AB44C9D" w14:textId="14BBAA12"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id[site]]</w:t>
      </w:r>
    </w:p>
    <w:p w14:paraId="01EC0FAF" w14:textId="77777777" w:rsidR="002967FE" w:rsidRPr="003808E1" w:rsidRDefault="002967FE" w:rsidP="002967FE">
      <w:pPr>
        <w:spacing w:after="0" w:line="276" w:lineRule="auto"/>
        <w:rPr>
          <w:rFonts w:ascii="Courier New" w:hAnsi="Courier New" w:cs="Courier New"/>
          <w:sz w:val="20"/>
          <w:szCs w:val="20"/>
        </w:rPr>
      </w:pPr>
    </w:p>
    <w:p w14:paraId="58226E9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78486855"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p[site, replicate, species] &lt;- p[site, replicate, species] * </w:t>
      </w:r>
    </w:p>
    <w:p w14:paraId="3BF94B4F" w14:textId="069B21C6"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Z[site, species]</w:t>
      </w:r>
    </w:p>
    <w:p w14:paraId="18074780"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Y[site, replicate, species] ~ dbern(mu.p[site, replicate, </w:t>
      </w:r>
    </w:p>
    <w:p w14:paraId="65CAE5DF" w14:textId="52078A69" w:rsidR="002967FE" w:rsidRPr="003808E1" w:rsidRDefault="0042470B" w:rsidP="0042470B">
      <w:pPr>
        <w:spacing w:after="0" w:line="276" w:lineRule="auto"/>
        <w:ind w:left="5040" w:firstLine="7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species])</w:t>
      </w:r>
    </w:p>
    <w:p w14:paraId="33E1837D" w14:textId="77777777" w:rsidR="002967FE" w:rsidRPr="003808E1" w:rsidRDefault="002967FE" w:rsidP="002967FE">
      <w:pPr>
        <w:spacing w:after="0" w:line="276" w:lineRule="auto"/>
        <w:rPr>
          <w:rFonts w:ascii="Courier New" w:hAnsi="Courier New" w:cs="Courier New"/>
          <w:sz w:val="20"/>
          <w:szCs w:val="20"/>
        </w:rPr>
      </w:pPr>
    </w:p>
    <w:p w14:paraId="6D7E265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 end replicate loop</w:t>
      </w:r>
    </w:p>
    <w:p w14:paraId="3095DDD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52C822B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pecies loop</w:t>
      </w:r>
    </w:p>
    <w:p w14:paraId="453940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DERIVED QUANTITIES</w:t>
      </w:r>
    </w:p>
    <w:p w14:paraId="4079B812" w14:textId="77777777" w:rsidR="002967FE" w:rsidRPr="003808E1" w:rsidRDefault="002967FE" w:rsidP="002967FE">
      <w:pPr>
        <w:spacing w:after="0" w:line="276" w:lineRule="auto"/>
        <w:rPr>
          <w:rFonts w:ascii="Courier New" w:hAnsi="Courier New" w:cs="Courier New"/>
          <w:sz w:val="20"/>
          <w:szCs w:val="20"/>
        </w:rPr>
      </w:pPr>
    </w:p>
    <w:p w14:paraId="18977251" w14:textId="1FD6A35C"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050956D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 {</w:t>
      </w:r>
    </w:p>
    <w:p w14:paraId="5255E9B2" w14:textId="77777777" w:rsidR="002967FE" w:rsidRPr="003808E1" w:rsidRDefault="002967FE" w:rsidP="002967FE">
      <w:pPr>
        <w:spacing w:after="0" w:line="276" w:lineRule="auto"/>
        <w:rPr>
          <w:rFonts w:ascii="Courier New" w:hAnsi="Courier New" w:cs="Courier New"/>
          <w:sz w:val="20"/>
          <w:szCs w:val="20"/>
        </w:rPr>
      </w:pPr>
    </w:p>
    <w:p w14:paraId="44F33F3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site.species.richness[site] &lt;- sum(Z[site, 1:n.species])</w:t>
      </w:r>
    </w:p>
    <w:p w14:paraId="7A2C5582"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es.ea.guild.richness[site] &lt;- inprod(Z[site, 1:n.species], </w:t>
      </w:r>
    </w:p>
    <w:p w14:paraId="42CCC386" w14:textId="0845D5EB" w:rsidR="002967FE" w:rsidRPr="003808E1" w:rsidRDefault="002967FE" w:rsidP="0042470B">
      <w:pPr>
        <w:spacing w:after="0" w:line="276" w:lineRule="auto"/>
        <w:ind w:left="3600" w:firstLine="720"/>
        <w:rPr>
          <w:rFonts w:ascii="Courier New" w:hAnsi="Courier New" w:cs="Courier New"/>
          <w:sz w:val="20"/>
          <w:szCs w:val="20"/>
        </w:rPr>
      </w:pPr>
      <w:r w:rsidRPr="003808E1">
        <w:rPr>
          <w:rFonts w:ascii="Courier New" w:hAnsi="Courier New" w:cs="Courier New"/>
          <w:sz w:val="20"/>
          <w:szCs w:val="20"/>
        </w:rPr>
        <w:t>es.ea.guild[1:n.species])</w:t>
      </w:r>
    </w:p>
    <w:p w14:paraId="5BFDAB3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interior.guild.richness[site] &lt;- inprod(Z[site, 1:n.species], </w:t>
      </w:r>
    </w:p>
    <w:p w14:paraId="4475BB67" w14:textId="67E9FE83" w:rsidR="002967FE" w:rsidRPr="003808E1" w:rsidRDefault="002967FE"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forest.interior.guild[1:n.species])</w:t>
      </w:r>
    </w:p>
    <w:p w14:paraId="35F57A5A"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gap.guild.richness[site] &lt;- inprod(Z[site, 1:n.species], </w:t>
      </w:r>
    </w:p>
    <w:p w14:paraId="73A34272" w14:textId="75B2AB9F"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forest.gap.guild[1:n.species])</w:t>
      </w:r>
    </w:p>
    <w:p w14:paraId="55C1FB9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generalist.guild.richness[site] &lt;- inprod(Z[site, 1:n.species], </w:t>
      </w:r>
    </w:p>
    <w:p w14:paraId="5938FC0F" w14:textId="313939FC"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generalist.guild[1:n.species])</w:t>
      </w:r>
    </w:p>
    <w:p w14:paraId="7A2AB3F9" w14:textId="77777777" w:rsidR="002967FE" w:rsidRPr="003808E1" w:rsidRDefault="002967FE" w:rsidP="002967FE">
      <w:pPr>
        <w:spacing w:after="0" w:line="276" w:lineRule="auto"/>
        <w:rPr>
          <w:rFonts w:ascii="Courier New" w:hAnsi="Courier New" w:cs="Courier New"/>
          <w:sz w:val="20"/>
          <w:szCs w:val="20"/>
        </w:rPr>
      </w:pPr>
    </w:p>
    <w:p w14:paraId="5347403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6F7708B1" w14:textId="77777777" w:rsidR="002967FE" w:rsidRPr="003808E1" w:rsidRDefault="002967FE" w:rsidP="002967FE">
      <w:pPr>
        <w:spacing w:after="0" w:line="276" w:lineRule="auto"/>
        <w:rPr>
          <w:rFonts w:ascii="Courier New" w:hAnsi="Courier New" w:cs="Courier New"/>
          <w:sz w:val="20"/>
          <w:szCs w:val="20"/>
        </w:rPr>
      </w:pPr>
    </w:p>
    <w:p w14:paraId="44956D87" w14:textId="77777777" w:rsidR="002967FE" w:rsidRPr="003808E1" w:rsidRDefault="002967FE" w:rsidP="002967FE">
      <w:pPr>
        <w:spacing w:after="0" w:line="276" w:lineRule="auto"/>
        <w:rPr>
          <w:rFonts w:ascii="Courier New" w:hAnsi="Courier New" w:cs="Courier New"/>
          <w:sz w:val="20"/>
          <w:szCs w:val="20"/>
        </w:rPr>
      </w:pPr>
    </w:p>
    <w:p w14:paraId="2B54FA3A" w14:textId="3397BE5E" w:rsidR="002F50D8"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w:t>
      </w:r>
    </w:p>
    <w:p w14:paraId="4C3614D4" w14:textId="77777777" w:rsidR="002F50D8" w:rsidRPr="003808E1" w:rsidRDefault="002F50D8" w:rsidP="00D71F98"/>
    <w:sectPr w:rsidR="002F50D8" w:rsidRPr="003808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01B72"/>
    <w:rsid w:val="000127BC"/>
    <w:rsid w:val="00017796"/>
    <w:rsid w:val="000177C0"/>
    <w:rsid w:val="000207DE"/>
    <w:rsid w:val="00026906"/>
    <w:rsid w:val="00033578"/>
    <w:rsid w:val="00042A41"/>
    <w:rsid w:val="00044CEC"/>
    <w:rsid w:val="00047E7F"/>
    <w:rsid w:val="000515DE"/>
    <w:rsid w:val="00054216"/>
    <w:rsid w:val="00055474"/>
    <w:rsid w:val="00057807"/>
    <w:rsid w:val="0006028B"/>
    <w:rsid w:val="000625EA"/>
    <w:rsid w:val="00063ECE"/>
    <w:rsid w:val="000663EA"/>
    <w:rsid w:val="000700C4"/>
    <w:rsid w:val="00071E02"/>
    <w:rsid w:val="00080278"/>
    <w:rsid w:val="000865FC"/>
    <w:rsid w:val="000900C0"/>
    <w:rsid w:val="00091E19"/>
    <w:rsid w:val="00093265"/>
    <w:rsid w:val="00094C28"/>
    <w:rsid w:val="00097A9B"/>
    <w:rsid w:val="000A11FB"/>
    <w:rsid w:val="000A2B65"/>
    <w:rsid w:val="000A2EE0"/>
    <w:rsid w:val="000A6FBD"/>
    <w:rsid w:val="000B363D"/>
    <w:rsid w:val="000C099A"/>
    <w:rsid w:val="000C0B3D"/>
    <w:rsid w:val="000C1204"/>
    <w:rsid w:val="000C25D6"/>
    <w:rsid w:val="000C3800"/>
    <w:rsid w:val="000C485C"/>
    <w:rsid w:val="000D0511"/>
    <w:rsid w:val="000D5835"/>
    <w:rsid w:val="000D5E73"/>
    <w:rsid w:val="000D6549"/>
    <w:rsid w:val="000E1FBA"/>
    <w:rsid w:val="000E337F"/>
    <w:rsid w:val="000F0A3B"/>
    <w:rsid w:val="000F0AAC"/>
    <w:rsid w:val="000F2461"/>
    <w:rsid w:val="001025F2"/>
    <w:rsid w:val="00103491"/>
    <w:rsid w:val="00112EFD"/>
    <w:rsid w:val="00113A4D"/>
    <w:rsid w:val="0011439B"/>
    <w:rsid w:val="00114A12"/>
    <w:rsid w:val="001343D0"/>
    <w:rsid w:val="0013571E"/>
    <w:rsid w:val="00135C60"/>
    <w:rsid w:val="00136A18"/>
    <w:rsid w:val="001439EB"/>
    <w:rsid w:val="0015099D"/>
    <w:rsid w:val="00157181"/>
    <w:rsid w:val="001579E7"/>
    <w:rsid w:val="001613C2"/>
    <w:rsid w:val="0016689B"/>
    <w:rsid w:val="001674A2"/>
    <w:rsid w:val="001710E4"/>
    <w:rsid w:val="0017504C"/>
    <w:rsid w:val="00177865"/>
    <w:rsid w:val="00184669"/>
    <w:rsid w:val="00191718"/>
    <w:rsid w:val="00193A59"/>
    <w:rsid w:val="00195A26"/>
    <w:rsid w:val="001A1EA6"/>
    <w:rsid w:val="001A58E5"/>
    <w:rsid w:val="001A764B"/>
    <w:rsid w:val="001A7FD6"/>
    <w:rsid w:val="001B388A"/>
    <w:rsid w:val="001B45E0"/>
    <w:rsid w:val="001B7080"/>
    <w:rsid w:val="001B72C9"/>
    <w:rsid w:val="001C4392"/>
    <w:rsid w:val="001C5C13"/>
    <w:rsid w:val="001E0B13"/>
    <w:rsid w:val="001E35A9"/>
    <w:rsid w:val="00213AA4"/>
    <w:rsid w:val="00221169"/>
    <w:rsid w:val="00233296"/>
    <w:rsid w:val="00246F30"/>
    <w:rsid w:val="00253FF3"/>
    <w:rsid w:val="002553D5"/>
    <w:rsid w:val="002570DE"/>
    <w:rsid w:val="002600DF"/>
    <w:rsid w:val="002605A1"/>
    <w:rsid w:val="0026611A"/>
    <w:rsid w:val="00273B45"/>
    <w:rsid w:val="00275637"/>
    <w:rsid w:val="002771A7"/>
    <w:rsid w:val="0027773C"/>
    <w:rsid w:val="00281399"/>
    <w:rsid w:val="002817D2"/>
    <w:rsid w:val="00282EB3"/>
    <w:rsid w:val="00285F60"/>
    <w:rsid w:val="00287480"/>
    <w:rsid w:val="002967FE"/>
    <w:rsid w:val="002A0595"/>
    <w:rsid w:val="002B0D52"/>
    <w:rsid w:val="002B16EB"/>
    <w:rsid w:val="002B353C"/>
    <w:rsid w:val="002B4733"/>
    <w:rsid w:val="002C2AD8"/>
    <w:rsid w:val="002C757A"/>
    <w:rsid w:val="002C798A"/>
    <w:rsid w:val="002D0641"/>
    <w:rsid w:val="002E511F"/>
    <w:rsid w:val="002E5345"/>
    <w:rsid w:val="002E5A1D"/>
    <w:rsid w:val="002F0F93"/>
    <w:rsid w:val="002F16C7"/>
    <w:rsid w:val="002F464E"/>
    <w:rsid w:val="002F50D8"/>
    <w:rsid w:val="003012DB"/>
    <w:rsid w:val="003015DC"/>
    <w:rsid w:val="003051A4"/>
    <w:rsid w:val="00310730"/>
    <w:rsid w:val="00310F31"/>
    <w:rsid w:val="00323CAC"/>
    <w:rsid w:val="00330AB2"/>
    <w:rsid w:val="00334921"/>
    <w:rsid w:val="0033573C"/>
    <w:rsid w:val="00337D6C"/>
    <w:rsid w:val="003421C7"/>
    <w:rsid w:val="00342D23"/>
    <w:rsid w:val="003461C5"/>
    <w:rsid w:val="00351CA8"/>
    <w:rsid w:val="00352A3F"/>
    <w:rsid w:val="003550DB"/>
    <w:rsid w:val="003566E0"/>
    <w:rsid w:val="0036138D"/>
    <w:rsid w:val="003660C4"/>
    <w:rsid w:val="003808E1"/>
    <w:rsid w:val="00386930"/>
    <w:rsid w:val="00391500"/>
    <w:rsid w:val="00392F46"/>
    <w:rsid w:val="00396255"/>
    <w:rsid w:val="003A24EC"/>
    <w:rsid w:val="003A66D5"/>
    <w:rsid w:val="003A717B"/>
    <w:rsid w:val="003B2E50"/>
    <w:rsid w:val="003B7254"/>
    <w:rsid w:val="003D158D"/>
    <w:rsid w:val="003D78AD"/>
    <w:rsid w:val="003E2683"/>
    <w:rsid w:val="003E2793"/>
    <w:rsid w:val="003E4BB0"/>
    <w:rsid w:val="003F2579"/>
    <w:rsid w:val="003F4B2E"/>
    <w:rsid w:val="00404D54"/>
    <w:rsid w:val="0040552A"/>
    <w:rsid w:val="004076C1"/>
    <w:rsid w:val="0041297D"/>
    <w:rsid w:val="004159A9"/>
    <w:rsid w:val="00415ED3"/>
    <w:rsid w:val="004167C7"/>
    <w:rsid w:val="00416FC8"/>
    <w:rsid w:val="0042470B"/>
    <w:rsid w:val="0042478F"/>
    <w:rsid w:val="00425833"/>
    <w:rsid w:val="0044241A"/>
    <w:rsid w:val="00442E0A"/>
    <w:rsid w:val="00445DE0"/>
    <w:rsid w:val="0045683D"/>
    <w:rsid w:val="00462068"/>
    <w:rsid w:val="0047011D"/>
    <w:rsid w:val="00480728"/>
    <w:rsid w:val="00483453"/>
    <w:rsid w:val="00483847"/>
    <w:rsid w:val="0048561A"/>
    <w:rsid w:val="00487B04"/>
    <w:rsid w:val="0049418D"/>
    <w:rsid w:val="004A1258"/>
    <w:rsid w:val="004A1A4A"/>
    <w:rsid w:val="004B26A6"/>
    <w:rsid w:val="004B5587"/>
    <w:rsid w:val="004B64F7"/>
    <w:rsid w:val="004C0678"/>
    <w:rsid w:val="004D1D76"/>
    <w:rsid w:val="004D216A"/>
    <w:rsid w:val="004D2F68"/>
    <w:rsid w:val="004D507B"/>
    <w:rsid w:val="004D6DD4"/>
    <w:rsid w:val="004D6ECF"/>
    <w:rsid w:val="004D7010"/>
    <w:rsid w:val="004E111B"/>
    <w:rsid w:val="004E2FA9"/>
    <w:rsid w:val="004F53C7"/>
    <w:rsid w:val="00504175"/>
    <w:rsid w:val="005059CD"/>
    <w:rsid w:val="00505E56"/>
    <w:rsid w:val="00507037"/>
    <w:rsid w:val="00542D86"/>
    <w:rsid w:val="00546886"/>
    <w:rsid w:val="005504EE"/>
    <w:rsid w:val="0055362F"/>
    <w:rsid w:val="00560F4E"/>
    <w:rsid w:val="00565B72"/>
    <w:rsid w:val="00565EFC"/>
    <w:rsid w:val="005769CA"/>
    <w:rsid w:val="00581CFD"/>
    <w:rsid w:val="005832F6"/>
    <w:rsid w:val="00585607"/>
    <w:rsid w:val="00590A06"/>
    <w:rsid w:val="0059300F"/>
    <w:rsid w:val="005950C4"/>
    <w:rsid w:val="00596A6A"/>
    <w:rsid w:val="005A11E1"/>
    <w:rsid w:val="005A2044"/>
    <w:rsid w:val="005A440D"/>
    <w:rsid w:val="005B0082"/>
    <w:rsid w:val="005B2BD0"/>
    <w:rsid w:val="005B3A17"/>
    <w:rsid w:val="005B6F07"/>
    <w:rsid w:val="005C2F96"/>
    <w:rsid w:val="005C3277"/>
    <w:rsid w:val="005C448D"/>
    <w:rsid w:val="005D0E71"/>
    <w:rsid w:val="005D590D"/>
    <w:rsid w:val="005D6C31"/>
    <w:rsid w:val="005E027F"/>
    <w:rsid w:val="005E37BD"/>
    <w:rsid w:val="005E7563"/>
    <w:rsid w:val="005F3068"/>
    <w:rsid w:val="005F646C"/>
    <w:rsid w:val="005F7364"/>
    <w:rsid w:val="005F746A"/>
    <w:rsid w:val="006018B6"/>
    <w:rsid w:val="00605669"/>
    <w:rsid w:val="00610BB3"/>
    <w:rsid w:val="00612932"/>
    <w:rsid w:val="00616EB8"/>
    <w:rsid w:val="0062063E"/>
    <w:rsid w:val="0062129A"/>
    <w:rsid w:val="00622AFD"/>
    <w:rsid w:val="00625C13"/>
    <w:rsid w:val="00625FC8"/>
    <w:rsid w:val="00626D12"/>
    <w:rsid w:val="00641FA3"/>
    <w:rsid w:val="00643CDC"/>
    <w:rsid w:val="00644D37"/>
    <w:rsid w:val="00645034"/>
    <w:rsid w:val="00682F1B"/>
    <w:rsid w:val="006836E5"/>
    <w:rsid w:val="0069279A"/>
    <w:rsid w:val="00694AC7"/>
    <w:rsid w:val="006A4DAE"/>
    <w:rsid w:val="006A7FF6"/>
    <w:rsid w:val="006B0B29"/>
    <w:rsid w:val="006B1508"/>
    <w:rsid w:val="006B35D4"/>
    <w:rsid w:val="006C0ECF"/>
    <w:rsid w:val="006C2476"/>
    <w:rsid w:val="006C2C1C"/>
    <w:rsid w:val="006C4175"/>
    <w:rsid w:val="006D2359"/>
    <w:rsid w:val="006D4BF5"/>
    <w:rsid w:val="006E20C1"/>
    <w:rsid w:val="006F6559"/>
    <w:rsid w:val="006F6E15"/>
    <w:rsid w:val="0070096A"/>
    <w:rsid w:val="00705F31"/>
    <w:rsid w:val="007143C1"/>
    <w:rsid w:val="00715078"/>
    <w:rsid w:val="00715FAB"/>
    <w:rsid w:val="007205FE"/>
    <w:rsid w:val="0072167C"/>
    <w:rsid w:val="00731347"/>
    <w:rsid w:val="00735BFD"/>
    <w:rsid w:val="00762E32"/>
    <w:rsid w:val="007650C5"/>
    <w:rsid w:val="00765861"/>
    <w:rsid w:val="007679C9"/>
    <w:rsid w:val="0077065E"/>
    <w:rsid w:val="00770A34"/>
    <w:rsid w:val="007733F1"/>
    <w:rsid w:val="007764C0"/>
    <w:rsid w:val="007770F0"/>
    <w:rsid w:val="00795E7A"/>
    <w:rsid w:val="007A7178"/>
    <w:rsid w:val="007A7B89"/>
    <w:rsid w:val="007B1146"/>
    <w:rsid w:val="007B256D"/>
    <w:rsid w:val="007B5E26"/>
    <w:rsid w:val="007C7FFB"/>
    <w:rsid w:val="007E34FC"/>
    <w:rsid w:val="007E59C4"/>
    <w:rsid w:val="007E70CC"/>
    <w:rsid w:val="007E727B"/>
    <w:rsid w:val="007E77FA"/>
    <w:rsid w:val="007E7DDC"/>
    <w:rsid w:val="007F5AD8"/>
    <w:rsid w:val="007F6496"/>
    <w:rsid w:val="00801795"/>
    <w:rsid w:val="00802612"/>
    <w:rsid w:val="00802AAB"/>
    <w:rsid w:val="008051B8"/>
    <w:rsid w:val="00806121"/>
    <w:rsid w:val="008202AD"/>
    <w:rsid w:val="00822F33"/>
    <w:rsid w:val="0083126C"/>
    <w:rsid w:val="008315E3"/>
    <w:rsid w:val="00832CD6"/>
    <w:rsid w:val="008356FE"/>
    <w:rsid w:val="00840D94"/>
    <w:rsid w:val="00841B62"/>
    <w:rsid w:val="00843D77"/>
    <w:rsid w:val="00850EAE"/>
    <w:rsid w:val="008517B0"/>
    <w:rsid w:val="00852690"/>
    <w:rsid w:val="0085472C"/>
    <w:rsid w:val="008604D9"/>
    <w:rsid w:val="008729BF"/>
    <w:rsid w:val="0087489F"/>
    <w:rsid w:val="00876F84"/>
    <w:rsid w:val="00883A5A"/>
    <w:rsid w:val="008875A8"/>
    <w:rsid w:val="00893B93"/>
    <w:rsid w:val="008A7874"/>
    <w:rsid w:val="008B1EDF"/>
    <w:rsid w:val="008B354D"/>
    <w:rsid w:val="008B47B0"/>
    <w:rsid w:val="008B7F5B"/>
    <w:rsid w:val="008D0CE9"/>
    <w:rsid w:val="008D7628"/>
    <w:rsid w:val="008E1924"/>
    <w:rsid w:val="008E46D6"/>
    <w:rsid w:val="008F048B"/>
    <w:rsid w:val="009022D2"/>
    <w:rsid w:val="009101DC"/>
    <w:rsid w:val="00911711"/>
    <w:rsid w:val="009120CE"/>
    <w:rsid w:val="009151E8"/>
    <w:rsid w:val="009178EE"/>
    <w:rsid w:val="00920233"/>
    <w:rsid w:val="009250CA"/>
    <w:rsid w:val="0092785A"/>
    <w:rsid w:val="0093183E"/>
    <w:rsid w:val="00931EC6"/>
    <w:rsid w:val="009377D4"/>
    <w:rsid w:val="00941CDF"/>
    <w:rsid w:val="0094535B"/>
    <w:rsid w:val="00953F27"/>
    <w:rsid w:val="0095431F"/>
    <w:rsid w:val="009578EE"/>
    <w:rsid w:val="00965AF4"/>
    <w:rsid w:val="00975149"/>
    <w:rsid w:val="009811B1"/>
    <w:rsid w:val="0098239C"/>
    <w:rsid w:val="009832FD"/>
    <w:rsid w:val="009846BB"/>
    <w:rsid w:val="009922CE"/>
    <w:rsid w:val="00993BEA"/>
    <w:rsid w:val="009A04CF"/>
    <w:rsid w:val="009A1068"/>
    <w:rsid w:val="009A2E54"/>
    <w:rsid w:val="009A44E2"/>
    <w:rsid w:val="009A4537"/>
    <w:rsid w:val="009B2865"/>
    <w:rsid w:val="009B36AA"/>
    <w:rsid w:val="009B6E9F"/>
    <w:rsid w:val="009C225B"/>
    <w:rsid w:val="009C55E3"/>
    <w:rsid w:val="009D6A0B"/>
    <w:rsid w:val="009E02DC"/>
    <w:rsid w:val="009E18C7"/>
    <w:rsid w:val="009E1DC8"/>
    <w:rsid w:val="009E3635"/>
    <w:rsid w:val="009F2728"/>
    <w:rsid w:val="00A007B0"/>
    <w:rsid w:val="00A04D08"/>
    <w:rsid w:val="00A04F5D"/>
    <w:rsid w:val="00A0783A"/>
    <w:rsid w:val="00A14DF8"/>
    <w:rsid w:val="00A21800"/>
    <w:rsid w:val="00A3347E"/>
    <w:rsid w:val="00A41DE9"/>
    <w:rsid w:val="00A45692"/>
    <w:rsid w:val="00A505B0"/>
    <w:rsid w:val="00A50BAE"/>
    <w:rsid w:val="00A52D5B"/>
    <w:rsid w:val="00A5345E"/>
    <w:rsid w:val="00A55095"/>
    <w:rsid w:val="00A57C38"/>
    <w:rsid w:val="00A606EE"/>
    <w:rsid w:val="00A6152E"/>
    <w:rsid w:val="00A6660E"/>
    <w:rsid w:val="00A67D4A"/>
    <w:rsid w:val="00A70859"/>
    <w:rsid w:val="00A70DE8"/>
    <w:rsid w:val="00A71ED2"/>
    <w:rsid w:val="00A732E3"/>
    <w:rsid w:val="00A76EDF"/>
    <w:rsid w:val="00A81013"/>
    <w:rsid w:val="00A83B1C"/>
    <w:rsid w:val="00A8489D"/>
    <w:rsid w:val="00A93D71"/>
    <w:rsid w:val="00A96167"/>
    <w:rsid w:val="00AA1AC0"/>
    <w:rsid w:val="00AA248F"/>
    <w:rsid w:val="00AA2A4A"/>
    <w:rsid w:val="00AA3DE2"/>
    <w:rsid w:val="00AA5E67"/>
    <w:rsid w:val="00AA7378"/>
    <w:rsid w:val="00AB0418"/>
    <w:rsid w:val="00AB3DF6"/>
    <w:rsid w:val="00AC42EE"/>
    <w:rsid w:val="00AC59AA"/>
    <w:rsid w:val="00AC7FDB"/>
    <w:rsid w:val="00AD67BD"/>
    <w:rsid w:val="00AE1A88"/>
    <w:rsid w:val="00AE43F7"/>
    <w:rsid w:val="00AE44C4"/>
    <w:rsid w:val="00AE6000"/>
    <w:rsid w:val="00AE70C9"/>
    <w:rsid w:val="00AE778C"/>
    <w:rsid w:val="00AF7D18"/>
    <w:rsid w:val="00B06F27"/>
    <w:rsid w:val="00B07856"/>
    <w:rsid w:val="00B14BD5"/>
    <w:rsid w:val="00B15786"/>
    <w:rsid w:val="00B15DB1"/>
    <w:rsid w:val="00B1713F"/>
    <w:rsid w:val="00B175A9"/>
    <w:rsid w:val="00B23878"/>
    <w:rsid w:val="00B23ECA"/>
    <w:rsid w:val="00B242E5"/>
    <w:rsid w:val="00B4082D"/>
    <w:rsid w:val="00B42F79"/>
    <w:rsid w:val="00B4324F"/>
    <w:rsid w:val="00B512CC"/>
    <w:rsid w:val="00B5223A"/>
    <w:rsid w:val="00B54AC3"/>
    <w:rsid w:val="00B56FA8"/>
    <w:rsid w:val="00B614D0"/>
    <w:rsid w:val="00B662C0"/>
    <w:rsid w:val="00B71D87"/>
    <w:rsid w:val="00B73D33"/>
    <w:rsid w:val="00B7413F"/>
    <w:rsid w:val="00B7798E"/>
    <w:rsid w:val="00B82651"/>
    <w:rsid w:val="00B920C2"/>
    <w:rsid w:val="00BA3012"/>
    <w:rsid w:val="00BA5CFF"/>
    <w:rsid w:val="00BB172C"/>
    <w:rsid w:val="00BB17B9"/>
    <w:rsid w:val="00BB4F3C"/>
    <w:rsid w:val="00BB51FB"/>
    <w:rsid w:val="00BB5430"/>
    <w:rsid w:val="00BC0067"/>
    <w:rsid w:val="00BC1EFF"/>
    <w:rsid w:val="00BC2795"/>
    <w:rsid w:val="00BC29A7"/>
    <w:rsid w:val="00BC39D4"/>
    <w:rsid w:val="00BC3F06"/>
    <w:rsid w:val="00BC572E"/>
    <w:rsid w:val="00BD0450"/>
    <w:rsid w:val="00BE5FC0"/>
    <w:rsid w:val="00BF4382"/>
    <w:rsid w:val="00C00A0E"/>
    <w:rsid w:val="00C156A8"/>
    <w:rsid w:val="00C171C7"/>
    <w:rsid w:val="00C224E1"/>
    <w:rsid w:val="00C2252D"/>
    <w:rsid w:val="00C27743"/>
    <w:rsid w:val="00C42F1F"/>
    <w:rsid w:val="00C4422E"/>
    <w:rsid w:val="00C4678B"/>
    <w:rsid w:val="00C52172"/>
    <w:rsid w:val="00C540ED"/>
    <w:rsid w:val="00C56ABC"/>
    <w:rsid w:val="00C63EE8"/>
    <w:rsid w:val="00C650D4"/>
    <w:rsid w:val="00C65E77"/>
    <w:rsid w:val="00C7012B"/>
    <w:rsid w:val="00C8086D"/>
    <w:rsid w:val="00C8349C"/>
    <w:rsid w:val="00C83AA7"/>
    <w:rsid w:val="00C93ABA"/>
    <w:rsid w:val="00CA1A3C"/>
    <w:rsid w:val="00CA316E"/>
    <w:rsid w:val="00CA3FD4"/>
    <w:rsid w:val="00CA51A8"/>
    <w:rsid w:val="00CA7945"/>
    <w:rsid w:val="00CA7E96"/>
    <w:rsid w:val="00CB1E8F"/>
    <w:rsid w:val="00CB7423"/>
    <w:rsid w:val="00CC1C18"/>
    <w:rsid w:val="00CC2C76"/>
    <w:rsid w:val="00CC5B44"/>
    <w:rsid w:val="00CD17F2"/>
    <w:rsid w:val="00CD3D6E"/>
    <w:rsid w:val="00CD61C9"/>
    <w:rsid w:val="00CD7833"/>
    <w:rsid w:val="00CE62FA"/>
    <w:rsid w:val="00CF56EF"/>
    <w:rsid w:val="00CF6D9D"/>
    <w:rsid w:val="00D14646"/>
    <w:rsid w:val="00D16EF0"/>
    <w:rsid w:val="00D228E1"/>
    <w:rsid w:val="00D25607"/>
    <w:rsid w:val="00D32A8A"/>
    <w:rsid w:val="00D3712B"/>
    <w:rsid w:val="00D40E4B"/>
    <w:rsid w:val="00D43623"/>
    <w:rsid w:val="00D43E9D"/>
    <w:rsid w:val="00D43F08"/>
    <w:rsid w:val="00D47D15"/>
    <w:rsid w:val="00D52207"/>
    <w:rsid w:val="00D5556D"/>
    <w:rsid w:val="00D55FC3"/>
    <w:rsid w:val="00D62ACC"/>
    <w:rsid w:val="00D6376A"/>
    <w:rsid w:val="00D63B8F"/>
    <w:rsid w:val="00D6689B"/>
    <w:rsid w:val="00D70B3E"/>
    <w:rsid w:val="00D71F98"/>
    <w:rsid w:val="00D758C5"/>
    <w:rsid w:val="00D83444"/>
    <w:rsid w:val="00D85FEE"/>
    <w:rsid w:val="00D92684"/>
    <w:rsid w:val="00D932BA"/>
    <w:rsid w:val="00D95BC3"/>
    <w:rsid w:val="00D976AD"/>
    <w:rsid w:val="00DA240C"/>
    <w:rsid w:val="00DA58B5"/>
    <w:rsid w:val="00DB463C"/>
    <w:rsid w:val="00DB5707"/>
    <w:rsid w:val="00DB61F3"/>
    <w:rsid w:val="00DC077E"/>
    <w:rsid w:val="00DC357E"/>
    <w:rsid w:val="00DC40B7"/>
    <w:rsid w:val="00DC55D2"/>
    <w:rsid w:val="00DD5BCC"/>
    <w:rsid w:val="00DD69D6"/>
    <w:rsid w:val="00DE1266"/>
    <w:rsid w:val="00DE4314"/>
    <w:rsid w:val="00DE5CB7"/>
    <w:rsid w:val="00DE6A37"/>
    <w:rsid w:val="00DF63A2"/>
    <w:rsid w:val="00DF723B"/>
    <w:rsid w:val="00DF7C52"/>
    <w:rsid w:val="00E00284"/>
    <w:rsid w:val="00E024F8"/>
    <w:rsid w:val="00E131B4"/>
    <w:rsid w:val="00E17AAE"/>
    <w:rsid w:val="00E236EB"/>
    <w:rsid w:val="00E27CE2"/>
    <w:rsid w:val="00E30EB9"/>
    <w:rsid w:val="00E32C35"/>
    <w:rsid w:val="00E43E51"/>
    <w:rsid w:val="00E5390D"/>
    <w:rsid w:val="00E53E30"/>
    <w:rsid w:val="00E554C1"/>
    <w:rsid w:val="00E63F8B"/>
    <w:rsid w:val="00E664DB"/>
    <w:rsid w:val="00E6733C"/>
    <w:rsid w:val="00E67942"/>
    <w:rsid w:val="00E710F4"/>
    <w:rsid w:val="00E73B63"/>
    <w:rsid w:val="00E746BF"/>
    <w:rsid w:val="00E8044C"/>
    <w:rsid w:val="00E827F3"/>
    <w:rsid w:val="00E82F9A"/>
    <w:rsid w:val="00E9416E"/>
    <w:rsid w:val="00E951C1"/>
    <w:rsid w:val="00EA0B2D"/>
    <w:rsid w:val="00EA2163"/>
    <w:rsid w:val="00EA26F9"/>
    <w:rsid w:val="00EB2235"/>
    <w:rsid w:val="00EB30AA"/>
    <w:rsid w:val="00EB6854"/>
    <w:rsid w:val="00EB6D11"/>
    <w:rsid w:val="00EB7B09"/>
    <w:rsid w:val="00EC0623"/>
    <w:rsid w:val="00ED132C"/>
    <w:rsid w:val="00EF0ADE"/>
    <w:rsid w:val="00EF3964"/>
    <w:rsid w:val="00EF521F"/>
    <w:rsid w:val="00EF53DC"/>
    <w:rsid w:val="00EF607C"/>
    <w:rsid w:val="00EF61E4"/>
    <w:rsid w:val="00F0010E"/>
    <w:rsid w:val="00F05993"/>
    <w:rsid w:val="00F13770"/>
    <w:rsid w:val="00F20F3B"/>
    <w:rsid w:val="00F2205D"/>
    <w:rsid w:val="00F22B07"/>
    <w:rsid w:val="00F24654"/>
    <w:rsid w:val="00F25133"/>
    <w:rsid w:val="00F27A2C"/>
    <w:rsid w:val="00F43008"/>
    <w:rsid w:val="00F5150E"/>
    <w:rsid w:val="00F53B54"/>
    <w:rsid w:val="00F544AB"/>
    <w:rsid w:val="00F5462B"/>
    <w:rsid w:val="00F56B77"/>
    <w:rsid w:val="00F57F8B"/>
    <w:rsid w:val="00F60D87"/>
    <w:rsid w:val="00F63955"/>
    <w:rsid w:val="00F66213"/>
    <w:rsid w:val="00F71B66"/>
    <w:rsid w:val="00F74D4D"/>
    <w:rsid w:val="00F76B0A"/>
    <w:rsid w:val="00F822B8"/>
    <w:rsid w:val="00F82DB3"/>
    <w:rsid w:val="00F875BF"/>
    <w:rsid w:val="00F91ED8"/>
    <w:rsid w:val="00F9315A"/>
    <w:rsid w:val="00F93DA0"/>
    <w:rsid w:val="00F95288"/>
    <w:rsid w:val="00F97601"/>
    <w:rsid w:val="00FA1958"/>
    <w:rsid w:val="00FA1FCB"/>
    <w:rsid w:val="00FA2FBD"/>
    <w:rsid w:val="00FA6338"/>
    <w:rsid w:val="00FA79F6"/>
    <w:rsid w:val="00FB4243"/>
    <w:rsid w:val="00FB5043"/>
    <w:rsid w:val="00FB74DF"/>
    <w:rsid w:val="00FC0984"/>
    <w:rsid w:val="00FC790D"/>
    <w:rsid w:val="00FD1590"/>
    <w:rsid w:val="00FD54B2"/>
    <w:rsid w:val="00FE0DB1"/>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A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28940-075C-4327-802F-73B13D6E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66</Pages>
  <Words>65812</Words>
  <Characters>375135</Characters>
  <Application>Microsoft Office Word</Application>
  <DocSecurity>0</DocSecurity>
  <Lines>3126</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04</cp:revision>
  <dcterms:created xsi:type="dcterms:W3CDTF">2023-05-16T18:24:00Z</dcterms:created>
  <dcterms:modified xsi:type="dcterms:W3CDTF">2023-05-19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